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30F29" w14:textId="555A878B" w:rsidR="00524C26" w:rsidRPr="006E4BBB" w:rsidRDefault="00524C26" w:rsidP="00791BD0">
      <w:pPr>
        <w:spacing w:line="480" w:lineRule="auto"/>
        <w:jc w:val="center"/>
        <w:rPr>
          <w:rFonts w:ascii="Times New Roman" w:hAnsi="Times New Roman"/>
          <w:b/>
          <w:bCs/>
          <w:sz w:val="20"/>
          <w:szCs w:val="20"/>
        </w:rPr>
      </w:pPr>
      <w:r w:rsidRPr="006E4BBB">
        <w:rPr>
          <w:rFonts w:ascii="Times New Roman" w:hAnsi="Times New Roman"/>
          <w:b/>
          <w:bCs/>
          <w:sz w:val="20"/>
          <w:szCs w:val="20"/>
        </w:rPr>
        <w:t xml:space="preserve">Supplementary </w:t>
      </w:r>
      <w:r w:rsidR="00142991" w:rsidRPr="006E4BBB">
        <w:rPr>
          <w:rFonts w:ascii="Times New Roman" w:hAnsi="Times New Roman"/>
          <w:b/>
          <w:bCs/>
          <w:sz w:val="20"/>
          <w:szCs w:val="20"/>
        </w:rPr>
        <w:t>M</w:t>
      </w:r>
      <w:r w:rsidRPr="006E4BBB">
        <w:rPr>
          <w:rFonts w:ascii="Times New Roman" w:hAnsi="Times New Roman"/>
          <w:b/>
          <w:bCs/>
          <w:sz w:val="20"/>
          <w:szCs w:val="20"/>
        </w:rPr>
        <w:t>aterials</w:t>
      </w:r>
    </w:p>
    <w:p w14:paraId="3F850F10" w14:textId="0A7BF198" w:rsidR="00F9090F" w:rsidRPr="006E4BBB" w:rsidRDefault="00F9090F" w:rsidP="00F9090F">
      <w:pPr>
        <w:spacing w:line="480" w:lineRule="auto"/>
        <w:rPr>
          <w:rFonts w:ascii="Times New Roman" w:hAnsi="Times New Roman"/>
          <w:sz w:val="20"/>
          <w:szCs w:val="20"/>
        </w:rPr>
      </w:pPr>
      <w:r w:rsidRPr="006E4BBB">
        <w:rPr>
          <w:rFonts w:ascii="Times New Roman" w:hAnsi="Times New Roman"/>
          <w:sz w:val="20"/>
          <w:szCs w:val="20"/>
        </w:rPr>
        <w:t>Supplementary materials include the following appendices: A) a full list of self-report measure items</w:t>
      </w:r>
      <w:r w:rsidR="00BC06C3" w:rsidRPr="006E4BBB">
        <w:rPr>
          <w:rFonts w:ascii="Times New Roman" w:hAnsi="Times New Roman"/>
          <w:sz w:val="20"/>
          <w:szCs w:val="20"/>
        </w:rPr>
        <w:t>;</w:t>
      </w:r>
      <w:r w:rsidRPr="006E4BBB">
        <w:rPr>
          <w:rFonts w:ascii="Times New Roman" w:hAnsi="Times New Roman"/>
          <w:sz w:val="20"/>
          <w:szCs w:val="20"/>
        </w:rPr>
        <w:t xml:space="preserve"> </w:t>
      </w:r>
      <w:r w:rsidR="008577EF" w:rsidRPr="006E4BBB">
        <w:rPr>
          <w:rFonts w:ascii="Times New Roman" w:hAnsi="Times New Roman"/>
          <w:sz w:val="20"/>
          <w:szCs w:val="20"/>
        </w:rPr>
        <w:t xml:space="preserve">B) confirmatory factor analysis results; </w:t>
      </w:r>
      <w:r w:rsidR="003E4F35" w:rsidRPr="006E4BBB">
        <w:rPr>
          <w:rFonts w:ascii="Times New Roman" w:hAnsi="Times New Roman"/>
          <w:sz w:val="20"/>
          <w:szCs w:val="20"/>
        </w:rPr>
        <w:t xml:space="preserve">C) </w:t>
      </w:r>
      <w:r w:rsidR="003E4F35" w:rsidRPr="006E4BBB">
        <w:rPr>
          <w:rFonts w:ascii="Times New Roman" w:hAnsi="Times New Roman" w:cs="Times New Roman"/>
          <w:sz w:val="20"/>
          <w:szCs w:val="20"/>
        </w:rPr>
        <w:t xml:space="preserve">revision of the </w:t>
      </w:r>
      <w:proofErr w:type="spellStart"/>
      <w:r w:rsidR="003E4F35" w:rsidRPr="006E4BBB">
        <w:rPr>
          <w:rFonts w:ascii="Times New Roman" w:hAnsi="Times New Roman" w:cs="Times New Roman"/>
          <w:sz w:val="20"/>
          <w:szCs w:val="20"/>
        </w:rPr>
        <w:t>TEIQue</w:t>
      </w:r>
      <w:proofErr w:type="spellEnd"/>
      <w:r w:rsidR="003E4F35" w:rsidRPr="006E4BBB">
        <w:rPr>
          <w:rFonts w:ascii="Times New Roman" w:hAnsi="Times New Roman" w:cs="Times New Roman"/>
          <w:sz w:val="20"/>
          <w:szCs w:val="20"/>
        </w:rPr>
        <w:t>-ASF subscale; D)</w:t>
      </w:r>
      <w:r w:rsidRPr="006E4BBB">
        <w:rPr>
          <w:rFonts w:ascii="Times New Roman" w:hAnsi="Times New Roman"/>
          <w:sz w:val="20"/>
          <w:szCs w:val="20"/>
        </w:rPr>
        <w:t xml:space="preserve"> </w:t>
      </w:r>
      <w:r w:rsidR="00C25A33" w:rsidRPr="006E4BBB">
        <w:rPr>
          <w:rFonts w:ascii="Times New Roman" w:hAnsi="Times New Roman"/>
          <w:sz w:val="20"/>
          <w:szCs w:val="20"/>
        </w:rPr>
        <w:t xml:space="preserve">inspection of data against normality assumptions; </w:t>
      </w:r>
      <w:r w:rsidR="008577EF" w:rsidRPr="006E4BBB">
        <w:rPr>
          <w:rFonts w:ascii="Times New Roman" w:hAnsi="Times New Roman" w:cs="Times New Roman"/>
          <w:sz w:val="20"/>
          <w:szCs w:val="20"/>
        </w:rPr>
        <w:t>E) measurement invariance results; F) RI-CLPM syntax; G)</w:t>
      </w:r>
      <w:r w:rsidR="0045501C" w:rsidRPr="006E4BBB">
        <w:rPr>
          <w:rFonts w:ascii="Times New Roman" w:hAnsi="Times New Roman" w:cs="Times New Roman"/>
          <w:sz w:val="20"/>
          <w:szCs w:val="20"/>
        </w:rPr>
        <w:t xml:space="preserve"> </w:t>
      </w:r>
      <w:r w:rsidR="00406248" w:rsidRPr="006E4BBB">
        <w:rPr>
          <w:rFonts w:ascii="Times New Roman" w:hAnsi="Times New Roman" w:cs="Times New Roman"/>
          <w:sz w:val="20"/>
          <w:szCs w:val="20"/>
        </w:rPr>
        <w:t xml:space="preserve">RI-CLPM output; </w:t>
      </w:r>
      <w:r w:rsidR="0045501C" w:rsidRPr="006E4BBB">
        <w:rPr>
          <w:rFonts w:ascii="Times New Roman" w:hAnsi="Times New Roman" w:cs="Times New Roman"/>
          <w:sz w:val="20"/>
          <w:szCs w:val="20"/>
        </w:rPr>
        <w:t xml:space="preserve">H) </w:t>
      </w:r>
      <w:r w:rsidR="008577EF" w:rsidRPr="006E4BBB">
        <w:rPr>
          <w:rFonts w:ascii="Times New Roman" w:hAnsi="Times New Roman" w:cs="Times New Roman"/>
          <w:sz w:val="20"/>
          <w:szCs w:val="20"/>
        </w:rPr>
        <w:t xml:space="preserve">measurement model results; and </w:t>
      </w:r>
      <w:r w:rsidR="0045501C" w:rsidRPr="006E4BBB">
        <w:rPr>
          <w:rFonts w:ascii="Times New Roman" w:hAnsi="Times New Roman" w:cs="Times New Roman"/>
          <w:sz w:val="20"/>
          <w:szCs w:val="20"/>
        </w:rPr>
        <w:t>I</w:t>
      </w:r>
      <w:r w:rsidR="008577EF" w:rsidRPr="006E4BBB">
        <w:rPr>
          <w:rFonts w:ascii="Times New Roman" w:hAnsi="Times New Roman" w:cs="Times New Roman"/>
          <w:sz w:val="20"/>
          <w:szCs w:val="20"/>
        </w:rPr>
        <w:t xml:space="preserve">) </w:t>
      </w:r>
      <w:r w:rsidRPr="006E4BBB">
        <w:rPr>
          <w:rFonts w:ascii="Times New Roman" w:hAnsi="Times New Roman" w:cs="Times New Roman"/>
          <w:sz w:val="20"/>
          <w:szCs w:val="20"/>
        </w:rPr>
        <w:t>an overview of covariates as predictors of original group-level constructs.</w:t>
      </w:r>
    </w:p>
    <w:p w14:paraId="78244C66" w14:textId="77777777" w:rsidR="00DF730B" w:rsidRPr="006E4BBB" w:rsidRDefault="00DF730B" w:rsidP="00DF730B">
      <w:pPr>
        <w:spacing w:line="480" w:lineRule="auto"/>
        <w:rPr>
          <w:rFonts w:ascii="Times New Roman" w:hAnsi="Times New Roman"/>
          <w:i/>
          <w:iCs/>
          <w:sz w:val="20"/>
          <w:szCs w:val="20"/>
        </w:rPr>
      </w:pPr>
    </w:p>
    <w:p w14:paraId="69098271" w14:textId="73F320A3" w:rsidR="00524C26" w:rsidRPr="006E4BBB" w:rsidRDefault="00085DF4" w:rsidP="00524C26">
      <w:pPr>
        <w:rPr>
          <w:rFonts w:ascii="Times New Roman" w:hAnsi="Times New Roman" w:cs="Times New Roman"/>
          <w:b/>
          <w:bCs/>
          <w:sz w:val="20"/>
          <w:szCs w:val="20"/>
        </w:rPr>
      </w:pPr>
      <w:r w:rsidRPr="006E4BBB">
        <w:rPr>
          <w:rFonts w:ascii="Times New Roman" w:hAnsi="Times New Roman" w:cs="Times New Roman"/>
          <w:b/>
          <w:bCs/>
          <w:sz w:val="20"/>
          <w:szCs w:val="20"/>
        </w:rPr>
        <w:t xml:space="preserve">Appendix </w:t>
      </w:r>
      <w:r w:rsidR="00E72324" w:rsidRPr="006E4BBB">
        <w:rPr>
          <w:rFonts w:ascii="Times New Roman" w:hAnsi="Times New Roman" w:cs="Times New Roman"/>
          <w:b/>
          <w:bCs/>
          <w:sz w:val="20"/>
          <w:szCs w:val="20"/>
        </w:rPr>
        <w:t xml:space="preserve">A) </w:t>
      </w:r>
      <w:r w:rsidR="00DF730B" w:rsidRPr="006E4BBB">
        <w:rPr>
          <w:rFonts w:ascii="Times New Roman" w:hAnsi="Times New Roman" w:cs="Times New Roman"/>
          <w:b/>
          <w:bCs/>
          <w:sz w:val="20"/>
          <w:szCs w:val="20"/>
        </w:rPr>
        <w:t>Full list of self-report measure</w:t>
      </w:r>
      <w:r w:rsidR="009B7D6D" w:rsidRPr="006E4BBB">
        <w:rPr>
          <w:rFonts w:ascii="Times New Roman" w:hAnsi="Times New Roman" w:cs="Times New Roman"/>
          <w:b/>
          <w:bCs/>
          <w:sz w:val="20"/>
          <w:szCs w:val="20"/>
        </w:rPr>
        <w:t xml:space="preserve"> items</w:t>
      </w:r>
    </w:p>
    <w:p w14:paraId="40E8E95C" w14:textId="77777777" w:rsidR="009B7D6D" w:rsidRPr="006E4BBB" w:rsidRDefault="009B7D6D" w:rsidP="00524C26">
      <w:pPr>
        <w:rPr>
          <w:rFonts w:ascii="Times New Roman" w:hAnsi="Times New Roman"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81"/>
        <w:gridCol w:w="5019"/>
      </w:tblGrid>
      <w:tr w:rsidR="00524C26" w:rsidRPr="006E4BBB" w14:paraId="0E320546" w14:textId="77777777" w:rsidTr="003110D4">
        <w:tc>
          <w:tcPr>
            <w:tcW w:w="9016" w:type="dxa"/>
            <w:gridSpan w:val="2"/>
            <w:tcBorders>
              <w:bottom w:val="single" w:sz="4" w:space="0" w:color="auto"/>
            </w:tcBorders>
          </w:tcPr>
          <w:p w14:paraId="2CDE0E48" w14:textId="2D7C312E"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Table S</w:t>
            </w:r>
            <w:r w:rsidR="00401D85" w:rsidRPr="006E4BBB">
              <w:rPr>
                <w:rFonts w:ascii="Times New Roman" w:hAnsi="Times New Roman" w:cs="Times New Roman"/>
                <w:sz w:val="20"/>
                <w:szCs w:val="20"/>
              </w:rPr>
              <w:t>1</w:t>
            </w:r>
          </w:p>
          <w:p w14:paraId="5DD6A2D7" w14:textId="675E38C3" w:rsidR="00524C26" w:rsidRPr="006E4BBB" w:rsidRDefault="00524C26" w:rsidP="003110D4">
            <w:pPr>
              <w:spacing w:line="360" w:lineRule="auto"/>
              <w:rPr>
                <w:rFonts w:ascii="Times New Roman" w:hAnsi="Times New Roman" w:cs="Times New Roman"/>
                <w:b/>
                <w:bCs/>
                <w:i/>
                <w:iCs/>
                <w:sz w:val="20"/>
                <w:szCs w:val="20"/>
              </w:rPr>
            </w:pPr>
            <w:r w:rsidRPr="006E4BBB">
              <w:rPr>
                <w:rFonts w:ascii="Times New Roman" w:hAnsi="Times New Roman" w:cs="Times New Roman"/>
                <w:i/>
                <w:iCs/>
                <w:sz w:val="20"/>
                <w:szCs w:val="20"/>
              </w:rPr>
              <w:t xml:space="preserve">Full List of </w:t>
            </w:r>
            <w:r w:rsidR="00DF730B" w:rsidRPr="006E4BBB">
              <w:rPr>
                <w:rFonts w:ascii="Times New Roman" w:hAnsi="Times New Roman" w:cs="Times New Roman"/>
                <w:i/>
                <w:iCs/>
                <w:sz w:val="20"/>
                <w:szCs w:val="20"/>
              </w:rPr>
              <w:t xml:space="preserve">Self-Report </w:t>
            </w:r>
            <w:r w:rsidRPr="006E4BBB">
              <w:rPr>
                <w:rFonts w:ascii="Times New Roman" w:hAnsi="Times New Roman" w:cs="Times New Roman"/>
                <w:i/>
                <w:iCs/>
                <w:sz w:val="20"/>
                <w:szCs w:val="20"/>
              </w:rPr>
              <w:t>Items in Current Study</w:t>
            </w:r>
          </w:p>
        </w:tc>
      </w:tr>
      <w:tr w:rsidR="00524C26" w:rsidRPr="006E4BBB" w14:paraId="48B3CBDD" w14:textId="77777777" w:rsidTr="003110D4">
        <w:tc>
          <w:tcPr>
            <w:tcW w:w="3544" w:type="dxa"/>
            <w:tcBorders>
              <w:top w:val="single" w:sz="4" w:space="0" w:color="auto"/>
              <w:bottom w:val="single" w:sz="4" w:space="0" w:color="auto"/>
              <w:right w:val="nil"/>
            </w:tcBorders>
          </w:tcPr>
          <w:p w14:paraId="300108E0"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Construct </w:t>
            </w:r>
          </w:p>
        </w:tc>
        <w:tc>
          <w:tcPr>
            <w:tcW w:w="5472" w:type="dxa"/>
            <w:tcBorders>
              <w:top w:val="single" w:sz="4" w:space="0" w:color="auto"/>
              <w:left w:val="nil"/>
              <w:bottom w:val="single" w:sz="4" w:space="0" w:color="auto"/>
            </w:tcBorders>
          </w:tcPr>
          <w:p w14:paraId="32BE46ED"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tems</w:t>
            </w:r>
          </w:p>
        </w:tc>
      </w:tr>
      <w:tr w:rsidR="00524C26" w:rsidRPr="006E4BBB" w14:paraId="698F4B2B" w14:textId="77777777" w:rsidTr="003110D4">
        <w:tc>
          <w:tcPr>
            <w:tcW w:w="3544" w:type="dxa"/>
            <w:tcBorders>
              <w:top w:val="single" w:sz="4" w:space="0" w:color="auto"/>
              <w:bottom w:val="single" w:sz="4" w:space="0" w:color="auto"/>
              <w:right w:val="nil"/>
            </w:tcBorders>
          </w:tcPr>
          <w:p w14:paraId="34A0A7FD" w14:textId="5C37C292"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Emotional </w:t>
            </w:r>
            <w:r w:rsidR="007134B8" w:rsidRPr="006E4BBB">
              <w:rPr>
                <w:rFonts w:ascii="Times New Roman" w:hAnsi="Times New Roman" w:cs="Times New Roman"/>
                <w:sz w:val="20"/>
                <w:szCs w:val="20"/>
              </w:rPr>
              <w:t>distress</w:t>
            </w:r>
            <w:r w:rsidRPr="006E4BBB">
              <w:rPr>
                <w:rFonts w:ascii="Times New Roman" w:hAnsi="Times New Roman" w:cs="Times New Roman"/>
                <w:sz w:val="20"/>
                <w:szCs w:val="20"/>
              </w:rPr>
              <w:t xml:space="preserve"> (SDQ subscale) </w:t>
            </w:r>
          </w:p>
        </w:tc>
        <w:tc>
          <w:tcPr>
            <w:tcW w:w="5472" w:type="dxa"/>
            <w:tcBorders>
              <w:top w:val="single" w:sz="4" w:space="0" w:color="auto"/>
              <w:left w:val="nil"/>
              <w:bottom w:val="single" w:sz="4" w:space="0" w:color="auto"/>
            </w:tcBorders>
          </w:tcPr>
          <w:p w14:paraId="1259726C" w14:textId="53C7D836"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I get a </w:t>
            </w:r>
            <w:r w:rsidR="00A47357" w:rsidRPr="006E4BBB">
              <w:rPr>
                <w:rFonts w:ascii="Times New Roman" w:hAnsi="Times New Roman" w:cs="Times New Roman"/>
                <w:sz w:val="20"/>
                <w:szCs w:val="20"/>
              </w:rPr>
              <w:t>lot</w:t>
            </w:r>
            <w:r w:rsidRPr="006E4BBB">
              <w:rPr>
                <w:rFonts w:ascii="Times New Roman" w:hAnsi="Times New Roman" w:cs="Times New Roman"/>
                <w:sz w:val="20"/>
                <w:szCs w:val="20"/>
              </w:rPr>
              <w:t xml:space="preserve"> of headaches, stomach-aches or sickness</w:t>
            </w:r>
          </w:p>
          <w:p w14:paraId="0C876717"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 worry a lot</w:t>
            </w:r>
          </w:p>
          <w:p w14:paraId="418A8644"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 am often unhappy, downhearted or tearful</w:t>
            </w:r>
          </w:p>
          <w:p w14:paraId="7A4DBF48"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 am nervous in new situations. I easily lose confidence</w:t>
            </w:r>
          </w:p>
          <w:p w14:paraId="13B03288"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 have many fears, I am easily scared</w:t>
            </w:r>
          </w:p>
        </w:tc>
      </w:tr>
      <w:tr w:rsidR="00524C26" w:rsidRPr="006E4BBB" w14:paraId="7A9CE5A5" w14:textId="77777777" w:rsidTr="003110D4">
        <w:tc>
          <w:tcPr>
            <w:tcW w:w="3544" w:type="dxa"/>
            <w:tcBorders>
              <w:top w:val="single" w:sz="4" w:space="0" w:color="auto"/>
              <w:bottom w:val="single" w:sz="4" w:space="0" w:color="auto"/>
              <w:right w:val="nil"/>
            </w:tcBorders>
          </w:tcPr>
          <w:p w14:paraId="3943A091" w14:textId="1D6536E3" w:rsidR="00524C26" w:rsidRPr="006E4BBB" w:rsidRDefault="00AA7C2C"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Emotion </w:t>
            </w:r>
            <w:r w:rsidR="00524C26" w:rsidRPr="006E4BBB">
              <w:rPr>
                <w:rFonts w:ascii="Times New Roman" w:hAnsi="Times New Roman" w:cs="Times New Roman"/>
                <w:sz w:val="20"/>
                <w:szCs w:val="20"/>
              </w:rPr>
              <w:t>regulation (</w:t>
            </w:r>
            <w:proofErr w:type="spellStart"/>
            <w:r w:rsidR="00524C26" w:rsidRPr="006E4BBB">
              <w:rPr>
                <w:rFonts w:ascii="Times New Roman" w:hAnsi="Times New Roman" w:cs="Times New Roman"/>
                <w:sz w:val="20"/>
                <w:szCs w:val="20"/>
              </w:rPr>
              <w:t>TEIQ</w:t>
            </w:r>
            <w:r w:rsidR="00AF551A" w:rsidRPr="006E4BBB">
              <w:rPr>
                <w:rFonts w:ascii="Times New Roman" w:hAnsi="Times New Roman" w:cs="Times New Roman"/>
                <w:sz w:val="20"/>
                <w:szCs w:val="20"/>
              </w:rPr>
              <w:t>ue</w:t>
            </w:r>
            <w:proofErr w:type="spellEnd"/>
            <w:r w:rsidR="00524C26" w:rsidRPr="006E4BBB">
              <w:rPr>
                <w:rFonts w:ascii="Times New Roman" w:hAnsi="Times New Roman" w:cs="Times New Roman"/>
                <w:sz w:val="20"/>
                <w:szCs w:val="20"/>
              </w:rPr>
              <w:t>-ASF revised subscale*)</w:t>
            </w:r>
          </w:p>
        </w:tc>
        <w:tc>
          <w:tcPr>
            <w:tcW w:w="5472" w:type="dxa"/>
            <w:tcBorders>
              <w:top w:val="single" w:sz="4" w:space="0" w:color="auto"/>
              <w:left w:val="nil"/>
              <w:bottom w:val="single" w:sz="4" w:space="0" w:color="auto"/>
            </w:tcBorders>
          </w:tcPr>
          <w:p w14:paraId="72739C63"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 find it hard to control my feelings</w:t>
            </w:r>
          </w:p>
          <w:p w14:paraId="58436744"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m able to deal with stress</w:t>
            </w:r>
          </w:p>
          <w:p w14:paraId="2CDD8BB9"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I can control my anger when I want to </w:t>
            </w:r>
          </w:p>
          <w:p w14:paraId="4A4600E3"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 try to control my thoughts and not worry too much about things</w:t>
            </w:r>
          </w:p>
        </w:tc>
      </w:tr>
      <w:tr w:rsidR="00524C26" w:rsidRPr="006E4BBB" w14:paraId="43F13EFA" w14:textId="77777777" w:rsidTr="003110D4">
        <w:tc>
          <w:tcPr>
            <w:tcW w:w="3544" w:type="dxa"/>
            <w:tcBorders>
              <w:top w:val="single" w:sz="4" w:space="0" w:color="auto"/>
              <w:bottom w:val="single" w:sz="4" w:space="0" w:color="auto"/>
              <w:right w:val="nil"/>
            </w:tcBorders>
          </w:tcPr>
          <w:p w14:paraId="7022DB55" w14:textId="27E050FE"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Family </w:t>
            </w:r>
            <w:r w:rsidR="0020529D" w:rsidRPr="006E4BBB">
              <w:rPr>
                <w:rFonts w:ascii="Times New Roman" w:hAnsi="Times New Roman" w:cs="Times New Roman"/>
                <w:sz w:val="20"/>
                <w:szCs w:val="20"/>
              </w:rPr>
              <w:t xml:space="preserve">adult </w:t>
            </w:r>
            <w:r w:rsidRPr="006E4BBB">
              <w:rPr>
                <w:rFonts w:ascii="Times New Roman" w:hAnsi="Times New Roman" w:cs="Times New Roman"/>
                <w:sz w:val="20"/>
                <w:szCs w:val="20"/>
              </w:rPr>
              <w:t xml:space="preserve">connection (SRS subscale) </w:t>
            </w:r>
          </w:p>
        </w:tc>
        <w:tc>
          <w:tcPr>
            <w:tcW w:w="5472" w:type="dxa"/>
            <w:tcBorders>
              <w:top w:val="single" w:sz="4" w:space="0" w:color="auto"/>
              <w:left w:val="nil"/>
              <w:bottom w:val="single" w:sz="4" w:space="0" w:color="auto"/>
            </w:tcBorders>
          </w:tcPr>
          <w:p w14:paraId="04453768" w14:textId="77777777" w:rsidR="00524C26" w:rsidRPr="006E4BBB" w:rsidRDefault="00524C26" w:rsidP="003110D4">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At home, there is an adult who…</w:t>
            </w:r>
          </w:p>
          <w:p w14:paraId="6E6B3711"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s interested in my school work</w:t>
            </w:r>
          </w:p>
          <w:p w14:paraId="222C8069"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Believes that I will be a success</w:t>
            </w:r>
          </w:p>
          <w:p w14:paraId="20471217"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Wants me to do my best</w:t>
            </w:r>
          </w:p>
          <w:p w14:paraId="1596596C" w14:textId="45F528BC"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Listens to me when I have something to say</w:t>
            </w:r>
          </w:p>
        </w:tc>
      </w:tr>
      <w:tr w:rsidR="00524C26" w:rsidRPr="006E4BBB" w14:paraId="0CEE5668" w14:textId="77777777" w:rsidTr="003110D4">
        <w:tc>
          <w:tcPr>
            <w:tcW w:w="3544" w:type="dxa"/>
            <w:tcBorders>
              <w:top w:val="single" w:sz="4" w:space="0" w:color="auto"/>
              <w:bottom w:val="single" w:sz="4" w:space="0" w:color="auto"/>
              <w:right w:val="nil"/>
            </w:tcBorders>
          </w:tcPr>
          <w:p w14:paraId="1909E63F"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Peer connection (SRS subscale)</w:t>
            </w:r>
          </w:p>
        </w:tc>
        <w:tc>
          <w:tcPr>
            <w:tcW w:w="5472" w:type="dxa"/>
            <w:tcBorders>
              <w:top w:val="single" w:sz="4" w:space="0" w:color="auto"/>
              <w:left w:val="nil"/>
              <w:bottom w:val="single" w:sz="4" w:space="0" w:color="auto"/>
            </w:tcBorders>
          </w:tcPr>
          <w:p w14:paraId="2BD2C82B" w14:textId="77777777" w:rsidR="00524C26" w:rsidRPr="006E4BBB" w:rsidRDefault="00524C26" w:rsidP="003110D4">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Are there students at your school who would…</w:t>
            </w:r>
          </w:p>
          <w:p w14:paraId="5055E5D3"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Choose you on your team at school</w:t>
            </w:r>
          </w:p>
          <w:p w14:paraId="0A5E9F14"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Tell you you’re good at doing things</w:t>
            </w:r>
          </w:p>
          <w:p w14:paraId="6B098A6B"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Explain the rules of a game if you didn’t understand them</w:t>
            </w:r>
          </w:p>
          <w:p w14:paraId="68102800"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Invite you to their home</w:t>
            </w:r>
          </w:p>
          <w:p w14:paraId="4EDB6F07"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Share things with you</w:t>
            </w:r>
          </w:p>
          <w:p w14:paraId="533F3004"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Help you if you hurt yourself</w:t>
            </w:r>
          </w:p>
          <w:p w14:paraId="3A21E671"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Miss you if you weren’t at school</w:t>
            </w:r>
          </w:p>
          <w:p w14:paraId="4192407D"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Make you feel better if something is bothering you</w:t>
            </w:r>
          </w:p>
          <w:p w14:paraId="22C0C12C"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Pick you for a partner</w:t>
            </w:r>
          </w:p>
          <w:p w14:paraId="57BF6C94"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Help you if other students are being mean to you</w:t>
            </w:r>
          </w:p>
          <w:p w14:paraId="65B5616D"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lastRenderedPageBreak/>
              <w:t>Tell you you’re their friend</w:t>
            </w:r>
          </w:p>
          <w:p w14:paraId="7A676F81"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Ask you to join in when you are all alone</w:t>
            </w:r>
          </w:p>
          <w:p w14:paraId="6D2DB10E" w14:textId="77777777" w:rsidR="00524C26" w:rsidRPr="006E4BBB" w:rsidRDefault="00524C26" w:rsidP="003110D4">
            <w:pPr>
              <w:spacing w:line="360" w:lineRule="auto"/>
              <w:rPr>
                <w:rFonts w:ascii="Times New Roman" w:hAnsi="Times New Roman" w:cs="Times New Roman"/>
                <w:sz w:val="20"/>
                <w:szCs w:val="20"/>
              </w:rPr>
            </w:pPr>
            <w:r w:rsidRPr="006E4BBB">
              <w:rPr>
                <w:rFonts w:ascii="Times New Roman" w:hAnsi="Times New Roman" w:cs="Times New Roman"/>
                <w:sz w:val="20"/>
                <w:szCs w:val="20"/>
              </w:rPr>
              <w:t>Tell you secrets</w:t>
            </w:r>
          </w:p>
        </w:tc>
      </w:tr>
      <w:tr w:rsidR="00524C26" w:rsidRPr="006E4BBB" w14:paraId="50D109F3" w14:textId="77777777" w:rsidTr="00015181">
        <w:trPr>
          <w:trHeight w:val="116"/>
        </w:trPr>
        <w:tc>
          <w:tcPr>
            <w:tcW w:w="9016" w:type="dxa"/>
            <w:gridSpan w:val="2"/>
            <w:tcBorders>
              <w:top w:val="single" w:sz="4" w:space="0" w:color="auto"/>
              <w:bottom w:val="single" w:sz="4" w:space="0" w:color="auto"/>
            </w:tcBorders>
          </w:tcPr>
          <w:p w14:paraId="2E75920C" w14:textId="59346A28" w:rsidR="00524C26" w:rsidRPr="006E4BBB" w:rsidRDefault="00524C26" w:rsidP="003110D4">
            <w:pPr>
              <w:rPr>
                <w:rFonts w:ascii="Times New Roman" w:hAnsi="Times New Roman" w:cs="Times New Roman"/>
                <w:sz w:val="20"/>
                <w:szCs w:val="20"/>
                <w:lang w:val="fr-FR"/>
              </w:rPr>
            </w:pPr>
            <w:r w:rsidRPr="006E4BBB">
              <w:rPr>
                <w:rFonts w:ascii="Times New Roman" w:hAnsi="Times New Roman" w:cs="Times New Roman"/>
                <w:i/>
                <w:iCs/>
                <w:sz w:val="20"/>
                <w:szCs w:val="20"/>
                <w:lang w:val="fr-FR"/>
              </w:rPr>
              <w:lastRenderedPageBreak/>
              <w:t xml:space="preserve">Note. </w:t>
            </w:r>
            <w:r w:rsidRPr="006E4BBB">
              <w:rPr>
                <w:rFonts w:ascii="Times New Roman" w:hAnsi="Times New Roman" w:cs="Times New Roman"/>
                <w:sz w:val="20"/>
                <w:szCs w:val="20"/>
                <w:lang w:val="fr-FR"/>
              </w:rPr>
              <w:t>SDQ = Strengths and Difficulties Questionnaire; TEIQ</w:t>
            </w:r>
            <w:r w:rsidR="00AF551A" w:rsidRPr="006E4BBB">
              <w:rPr>
                <w:rFonts w:ascii="Times New Roman" w:hAnsi="Times New Roman" w:cs="Times New Roman"/>
                <w:sz w:val="20"/>
                <w:szCs w:val="20"/>
                <w:lang w:val="fr-FR"/>
              </w:rPr>
              <w:t>ue</w:t>
            </w:r>
            <w:r w:rsidRPr="006E4BBB">
              <w:rPr>
                <w:rFonts w:ascii="Times New Roman" w:hAnsi="Times New Roman" w:cs="Times New Roman"/>
                <w:sz w:val="20"/>
                <w:szCs w:val="20"/>
                <w:lang w:val="fr-FR"/>
              </w:rPr>
              <w:t xml:space="preserve">-ASF = Trait Emotional Intelligence Questionnaire – Adolescent Short Form; SRS = Student Resilience Survey. </w:t>
            </w:r>
          </w:p>
          <w:p w14:paraId="6F70AE06" w14:textId="490E5430" w:rsidR="00524C26" w:rsidRPr="006E4BBB" w:rsidRDefault="00524C26" w:rsidP="003110D4">
            <w:pPr>
              <w:rPr>
                <w:rFonts w:ascii="Times New Roman" w:hAnsi="Times New Roman" w:cs="Times New Roman"/>
                <w:sz w:val="20"/>
                <w:szCs w:val="20"/>
              </w:rPr>
            </w:pPr>
            <w:r w:rsidRPr="006E4BBB">
              <w:rPr>
                <w:rFonts w:ascii="Times New Roman" w:hAnsi="Times New Roman" w:cs="Times New Roman"/>
                <w:sz w:val="20"/>
                <w:szCs w:val="20"/>
              </w:rPr>
              <w:t xml:space="preserve">* Two items relating to impulsiveness removed from the </w:t>
            </w:r>
            <w:proofErr w:type="spellStart"/>
            <w:r w:rsidRPr="006E4BBB">
              <w:rPr>
                <w:rFonts w:ascii="Times New Roman" w:hAnsi="Times New Roman" w:cs="Times New Roman"/>
                <w:sz w:val="20"/>
                <w:szCs w:val="20"/>
              </w:rPr>
              <w:t>TEIQ</w:t>
            </w:r>
            <w:r w:rsidR="00593F2B" w:rsidRPr="006E4BBB">
              <w:rPr>
                <w:rFonts w:ascii="Times New Roman" w:hAnsi="Times New Roman" w:cs="Times New Roman"/>
                <w:sz w:val="20"/>
                <w:szCs w:val="20"/>
              </w:rPr>
              <w:t>ue</w:t>
            </w:r>
            <w:proofErr w:type="spellEnd"/>
            <w:r w:rsidR="00AF551A" w:rsidRPr="006E4BBB">
              <w:rPr>
                <w:rFonts w:ascii="Times New Roman" w:hAnsi="Times New Roman" w:cs="Times New Roman"/>
                <w:sz w:val="20"/>
                <w:szCs w:val="20"/>
              </w:rPr>
              <w:t>-</w:t>
            </w:r>
            <w:r w:rsidRPr="006E4BBB">
              <w:rPr>
                <w:rFonts w:ascii="Times New Roman" w:hAnsi="Times New Roman" w:cs="Times New Roman"/>
                <w:sz w:val="20"/>
                <w:szCs w:val="20"/>
              </w:rPr>
              <w:t xml:space="preserve">ASF subscale due to poor fit </w:t>
            </w:r>
            <w:r w:rsidR="009602AC" w:rsidRPr="006E4BBB">
              <w:rPr>
                <w:rFonts w:ascii="Times New Roman" w:hAnsi="Times New Roman" w:cs="Times New Roman"/>
                <w:sz w:val="20"/>
                <w:szCs w:val="20"/>
              </w:rPr>
              <w:t>as outlined in main text</w:t>
            </w:r>
            <w:r w:rsidR="00015181" w:rsidRPr="006E4BBB">
              <w:rPr>
                <w:rFonts w:ascii="Times New Roman" w:hAnsi="Times New Roman" w:cs="Times New Roman"/>
                <w:sz w:val="20"/>
                <w:szCs w:val="20"/>
              </w:rPr>
              <w:t xml:space="preserve"> and the following supplementary materials</w:t>
            </w:r>
            <w:r w:rsidRPr="006E4BBB">
              <w:rPr>
                <w:rFonts w:ascii="Times New Roman" w:hAnsi="Times New Roman" w:cs="Times New Roman"/>
                <w:sz w:val="20"/>
                <w:szCs w:val="20"/>
              </w:rPr>
              <w:t xml:space="preserve">: “I </w:t>
            </w:r>
            <w:r w:rsidR="00DE0896" w:rsidRPr="006E4BBB">
              <w:rPr>
                <w:rFonts w:ascii="Times New Roman" w:hAnsi="Times New Roman" w:cs="Times New Roman"/>
                <w:sz w:val="20"/>
                <w:szCs w:val="20"/>
              </w:rPr>
              <w:t xml:space="preserve">change my mind often” and “sometimes, I get involved in things later I wish I could get out of” </w:t>
            </w:r>
          </w:p>
        </w:tc>
      </w:tr>
      <w:tr w:rsidR="00015181" w:rsidRPr="006E4BBB" w14:paraId="741266E9" w14:textId="77777777" w:rsidTr="003110D4">
        <w:trPr>
          <w:trHeight w:val="116"/>
        </w:trPr>
        <w:tc>
          <w:tcPr>
            <w:tcW w:w="9016" w:type="dxa"/>
            <w:gridSpan w:val="2"/>
            <w:tcBorders>
              <w:top w:val="single" w:sz="4" w:space="0" w:color="auto"/>
            </w:tcBorders>
          </w:tcPr>
          <w:p w14:paraId="7440C6AA" w14:textId="4B0C4993" w:rsidR="00015181" w:rsidRPr="006E4BBB" w:rsidRDefault="00015181" w:rsidP="003110D4">
            <w:pPr>
              <w:rPr>
                <w:rFonts w:ascii="Times New Roman" w:hAnsi="Times New Roman" w:cs="Times New Roman"/>
                <w:i/>
                <w:iCs/>
                <w:sz w:val="20"/>
                <w:szCs w:val="20"/>
              </w:rPr>
            </w:pPr>
          </w:p>
        </w:tc>
      </w:tr>
    </w:tbl>
    <w:p w14:paraId="4B6F4E96" w14:textId="129549EE" w:rsidR="00524C26" w:rsidRPr="006E4BBB" w:rsidRDefault="00524C26" w:rsidP="00524C26">
      <w:pPr>
        <w:rPr>
          <w:rFonts w:ascii="Times New Roman" w:hAnsi="Times New Roman" w:cs="Times New Roman"/>
          <w:b/>
          <w:bCs/>
          <w:sz w:val="20"/>
          <w:szCs w:val="20"/>
        </w:rPr>
      </w:pPr>
    </w:p>
    <w:p w14:paraId="0441DFDE" w14:textId="6E360829" w:rsidR="00082ACF" w:rsidRPr="006E4BBB" w:rsidRDefault="00082ACF" w:rsidP="00524C26">
      <w:pPr>
        <w:rPr>
          <w:rFonts w:ascii="Times New Roman" w:hAnsi="Times New Roman" w:cs="Times New Roman"/>
          <w:b/>
          <w:bCs/>
          <w:sz w:val="20"/>
          <w:szCs w:val="20"/>
        </w:rPr>
      </w:pPr>
    </w:p>
    <w:p w14:paraId="75C15944" w14:textId="688EBDFD" w:rsidR="00082ACF" w:rsidRPr="006E4BBB" w:rsidRDefault="00082ACF" w:rsidP="00082ACF">
      <w:pPr>
        <w:spacing w:line="480" w:lineRule="auto"/>
        <w:rPr>
          <w:rFonts w:ascii="Times New Roman" w:hAnsi="Times New Roman" w:cs="Times New Roman"/>
          <w:b/>
          <w:bCs/>
          <w:sz w:val="20"/>
          <w:szCs w:val="20"/>
        </w:rPr>
      </w:pPr>
      <w:r w:rsidRPr="006E4BBB">
        <w:rPr>
          <w:rFonts w:ascii="Times New Roman" w:hAnsi="Times New Roman" w:cs="Times New Roman"/>
          <w:b/>
          <w:bCs/>
          <w:sz w:val="20"/>
          <w:szCs w:val="20"/>
        </w:rPr>
        <w:t xml:space="preserve">Appendix B) Confirmatory factor analysis results </w:t>
      </w:r>
    </w:p>
    <w:p w14:paraId="158A7C2B" w14:textId="77777777" w:rsidR="00082ACF" w:rsidRPr="006E4BBB" w:rsidRDefault="00082ACF" w:rsidP="00082ACF">
      <w:pPr>
        <w:spacing w:line="480" w:lineRule="auto"/>
        <w:rPr>
          <w:rFonts w:ascii="Times New Roman" w:hAnsi="Times New Roman" w:cs="Times New Roman"/>
          <w:sz w:val="20"/>
          <w:szCs w:val="20"/>
        </w:rPr>
      </w:pPr>
      <w:r w:rsidRPr="006E4BBB">
        <w:rPr>
          <w:rFonts w:ascii="Times New Roman" w:hAnsi="Times New Roman" w:cs="Times New Roman"/>
          <w:sz w:val="20"/>
          <w:szCs w:val="20"/>
        </w:rPr>
        <w:t xml:space="preserve">We undertook CFA for all key construct measures, using imputed data; note that results presented here include the revised four-item TEIQUE-ASF and account of the revision process for this measure is presented in the following section of our supplementary materials. For CFA, we followed guidance from </w:t>
      </w:r>
      <w:r w:rsidRPr="006E4BBB">
        <w:rPr>
          <w:rFonts w:ascii="Times New Roman" w:hAnsi="Times New Roman" w:cs="Times New Roman"/>
          <w:color w:val="2B579A"/>
          <w:sz w:val="20"/>
          <w:szCs w:val="20"/>
          <w:shd w:val="clear" w:color="auto" w:fill="E6E6E6"/>
        </w:rPr>
        <w:fldChar w:fldCharType="begin" w:fldLock="1"/>
      </w:r>
      <w:r w:rsidRPr="006E4BBB">
        <w:rPr>
          <w:rFonts w:ascii="Times New Roman" w:hAnsi="Times New Roman" w:cs="Times New Roman"/>
          <w:sz w:val="20"/>
          <w:szCs w:val="20"/>
        </w:rPr>
        <w:instrText>ADDIN CSL_CITATION {"citationItems":[{"id":"ITEM-1","itemData":{"DOI":"10.1080/10705519909540118","ISBN":"1070551115328","ISSN":"10705511","PMID":"3384345","abstract":"This article examines the adequacy of the \"rules of thumb\" conventional cutoff crite- ria and several new alternatives for various fit indexes used to evaluate model fit in practice. Using a 2-index presentation strategy, which includes using the maximum likelihood (ML)-based standardized root mean squared residual (SRMR) and supple- menting it with either Tucker-Lewis Index (TLI), Bollen's (1989) Fit Index (BL89), Relative Noncentrality Index (RNI), Comparative Fit Index (CFI), Gamma Hat, Mc- Donald's Centrality Index (Mc), or root mean squared error of approximation (RMSEA), various combinations of cutoff values from selected ranges of cutoff crite- 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 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author":[{"dropping-particle":"","family":"Hu","given":"Li Tze","non-dropping-particle":"","parse-names":false,"suffix":""},{"dropping-particle":"","family":"Bentler","given":"Peter M.","non-dropping-particle":"","parse-names":false,"suffix":""}],"container-title":"Structural Equation Modeling","id":"ITEM-1","issue":"1","issued":{"date-parts":[["1999"]]},"page":"1-55","title":"Cutoff criteria for fit indexes in covariance structure analysis: Conventional criteria versus new alternatives","type":"article-journal","volume":"6"},"uris":["http://www.mendeley.com/documents/?uuid=d9601f81-7b4d-4a73-b1cc-2372b0534beb"]}],"mendeley":{"formattedCitation":"(Hu &amp; Bentler, 1999)","manualFormatting":"Hu and Bentler (1999)","plainTextFormattedCitation":"(Hu &amp; Bentler, 1999)","previouslyFormattedCitation":"(Hu &amp; Bentler, 1999)"},"properties":{"noteIndex":0},"schema":"https://github.com/citation-style-language/schema/raw/master/csl-citation.json"}</w:instrText>
      </w:r>
      <w:r w:rsidRPr="006E4BBB">
        <w:rPr>
          <w:rFonts w:ascii="Times New Roman" w:hAnsi="Times New Roman" w:cs="Times New Roman"/>
          <w:color w:val="2B579A"/>
          <w:sz w:val="20"/>
          <w:szCs w:val="20"/>
          <w:shd w:val="clear" w:color="auto" w:fill="E6E6E6"/>
        </w:rPr>
        <w:fldChar w:fldCharType="separate"/>
      </w:r>
      <w:r w:rsidRPr="006E4BBB">
        <w:rPr>
          <w:rFonts w:ascii="Times New Roman" w:hAnsi="Times New Roman" w:cs="Times New Roman"/>
          <w:noProof/>
          <w:sz w:val="20"/>
          <w:szCs w:val="20"/>
        </w:rPr>
        <w:t>Hu and Bentler (1999)</w:t>
      </w:r>
      <w:r w:rsidRPr="006E4BBB">
        <w:rPr>
          <w:rFonts w:ascii="Times New Roman" w:hAnsi="Times New Roman" w:cs="Times New Roman"/>
          <w:color w:val="2B579A"/>
          <w:sz w:val="20"/>
          <w:szCs w:val="20"/>
          <w:shd w:val="clear" w:color="auto" w:fill="E6E6E6"/>
        </w:rPr>
        <w:fldChar w:fldCharType="end"/>
      </w:r>
      <w:r w:rsidRPr="006E4BBB">
        <w:rPr>
          <w:rFonts w:ascii="Times New Roman" w:hAnsi="Times New Roman" w:cs="Times New Roman"/>
          <w:sz w:val="20"/>
          <w:szCs w:val="20"/>
        </w:rPr>
        <w:t xml:space="preserve"> and considered root mean square error of approximation (RMSEA) values below .06, Comparative Fit Index (CFI) and Tucker-Lewis Index (TLI) values greater than .95, and root mean square residual (SRMR) values below .08 indicative of good fit. Chi-square is reported for reference. To assess parameters we used a .05 alpha threshold and considered standardised factor loadings (λ) above .40 considered to be salient (Brown, 2015).</w:t>
      </w:r>
    </w:p>
    <w:p w14:paraId="7CCA37D6" w14:textId="77777777" w:rsidR="00082ACF" w:rsidRPr="006E4BBB" w:rsidRDefault="00082ACF" w:rsidP="00082ACF">
      <w:pPr>
        <w:rPr>
          <w:rFonts w:ascii="Times New Roman" w:hAnsi="Times New Roman" w:cs="Times New Roman"/>
          <w:b/>
          <w:bCs/>
          <w:sz w:val="20"/>
          <w:szCs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66"/>
        <w:gridCol w:w="4678"/>
        <w:gridCol w:w="1156"/>
      </w:tblGrid>
      <w:tr w:rsidR="00082ACF" w:rsidRPr="006E4BBB" w14:paraId="08EAEB6B" w14:textId="77777777" w:rsidTr="000B1A8B">
        <w:tc>
          <w:tcPr>
            <w:tcW w:w="8300" w:type="dxa"/>
            <w:gridSpan w:val="3"/>
            <w:tcBorders>
              <w:top w:val="nil"/>
            </w:tcBorders>
          </w:tcPr>
          <w:p w14:paraId="74CD121D" w14:textId="0B7815BF" w:rsidR="00082ACF" w:rsidRPr="006E4BBB" w:rsidRDefault="00082ACF" w:rsidP="004D1297">
            <w:pPr>
              <w:spacing w:line="360" w:lineRule="auto"/>
              <w:rPr>
                <w:rFonts w:ascii="Times New Roman" w:hAnsi="Times New Roman" w:cs="Times New Roman"/>
                <w:sz w:val="20"/>
                <w:szCs w:val="20"/>
              </w:rPr>
            </w:pPr>
            <w:r w:rsidRPr="006E4BBB">
              <w:rPr>
                <w:rFonts w:ascii="Times New Roman" w:hAnsi="Times New Roman" w:cs="Times New Roman"/>
                <w:sz w:val="20"/>
                <w:szCs w:val="20"/>
              </w:rPr>
              <w:t>Table S</w:t>
            </w:r>
            <w:r w:rsidR="00F55A6A" w:rsidRPr="006E4BBB">
              <w:rPr>
                <w:rFonts w:ascii="Times New Roman" w:hAnsi="Times New Roman" w:cs="Times New Roman"/>
                <w:sz w:val="20"/>
                <w:szCs w:val="20"/>
              </w:rPr>
              <w:t>2</w:t>
            </w:r>
          </w:p>
          <w:p w14:paraId="7A3CC8A9" w14:textId="4479E1C5" w:rsidR="00082ACF" w:rsidRPr="006E4BBB" w:rsidRDefault="00082ACF" w:rsidP="004D1297">
            <w:pPr>
              <w:spacing w:line="360" w:lineRule="auto"/>
              <w:rPr>
                <w:rFonts w:ascii="Times New Roman" w:hAnsi="Times New Roman" w:cs="Times New Roman"/>
                <w:sz w:val="20"/>
                <w:szCs w:val="20"/>
              </w:rPr>
            </w:pPr>
            <w:r w:rsidRPr="006E4BBB">
              <w:rPr>
                <w:rFonts w:ascii="Times New Roman" w:hAnsi="Times New Roman" w:cs="Times New Roman"/>
                <w:i/>
                <w:iCs/>
                <w:sz w:val="20"/>
                <w:szCs w:val="20"/>
              </w:rPr>
              <w:t xml:space="preserve">Confirmatory Factor Analysis Results Summary </w:t>
            </w:r>
            <w:r w:rsidR="00A44558" w:rsidRPr="006E4BBB">
              <w:rPr>
                <w:rFonts w:ascii="Times New Roman" w:hAnsi="Times New Roman" w:cs="Times New Roman"/>
                <w:i/>
                <w:iCs/>
                <w:sz w:val="20"/>
                <w:szCs w:val="20"/>
              </w:rPr>
              <w:t>(MLR</w:t>
            </w:r>
            <w:r w:rsidR="00B81253" w:rsidRPr="006E4BBB">
              <w:rPr>
                <w:rFonts w:ascii="Times New Roman" w:hAnsi="Times New Roman" w:cs="Times New Roman"/>
                <w:i/>
                <w:iCs/>
                <w:sz w:val="20"/>
                <w:szCs w:val="20"/>
              </w:rPr>
              <w:t xml:space="preserve"> and WLSMV results shown</w:t>
            </w:r>
            <w:r w:rsidR="00A44558" w:rsidRPr="006E4BBB">
              <w:rPr>
                <w:rFonts w:ascii="Times New Roman" w:hAnsi="Times New Roman" w:cs="Times New Roman"/>
                <w:i/>
                <w:iCs/>
                <w:sz w:val="20"/>
                <w:szCs w:val="20"/>
              </w:rPr>
              <w:t xml:space="preserve">) </w:t>
            </w:r>
          </w:p>
        </w:tc>
      </w:tr>
      <w:tr w:rsidR="00082ACF" w:rsidRPr="006E4BBB" w14:paraId="769CDE2E" w14:textId="77777777" w:rsidTr="00B81253">
        <w:tc>
          <w:tcPr>
            <w:tcW w:w="2466" w:type="dxa"/>
            <w:tcBorders>
              <w:bottom w:val="single" w:sz="4" w:space="0" w:color="auto"/>
            </w:tcBorders>
          </w:tcPr>
          <w:p w14:paraId="37560A44" w14:textId="77777777" w:rsidR="00082ACF" w:rsidRPr="006E4BBB" w:rsidRDefault="00082ACF" w:rsidP="004D1297">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Construct </w:t>
            </w:r>
          </w:p>
        </w:tc>
        <w:tc>
          <w:tcPr>
            <w:tcW w:w="4678" w:type="dxa"/>
            <w:tcBorders>
              <w:bottom w:val="single" w:sz="4" w:space="0" w:color="auto"/>
            </w:tcBorders>
          </w:tcPr>
          <w:p w14:paraId="7AD4947D" w14:textId="77777777" w:rsidR="00082ACF" w:rsidRPr="006E4BBB" w:rsidRDefault="00082ACF" w:rsidP="004D1297">
            <w:pPr>
              <w:spacing w:line="360" w:lineRule="auto"/>
              <w:rPr>
                <w:rFonts w:ascii="Times New Roman" w:hAnsi="Times New Roman" w:cs="Times New Roman"/>
                <w:sz w:val="20"/>
                <w:szCs w:val="20"/>
              </w:rPr>
            </w:pPr>
            <w:r w:rsidRPr="006E4BBB">
              <w:rPr>
                <w:rFonts w:ascii="Times New Roman" w:hAnsi="Times New Roman" w:cs="Times New Roman"/>
                <w:sz w:val="20"/>
                <w:szCs w:val="20"/>
              </w:rPr>
              <w:t>Model fit</w:t>
            </w:r>
          </w:p>
        </w:tc>
        <w:tc>
          <w:tcPr>
            <w:tcW w:w="1156" w:type="dxa"/>
            <w:tcBorders>
              <w:bottom w:val="single" w:sz="4" w:space="0" w:color="auto"/>
            </w:tcBorders>
          </w:tcPr>
          <w:p w14:paraId="48516BAE" w14:textId="77777777" w:rsidR="00082ACF" w:rsidRPr="006E4BBB" w:rsidRDefault="00082ACF" w:rsidP="004D1297">
            <w:pPr>
              <w:spacing w:line="360" w:lineRule="auto"/>
              <w:rPr>
                <w:rFonts w:ascii="Times New Roman" w:hAnsi="Times New Roman" w:cs="Times New Roman"/>
                <w:sz w:val="20"/>
                <w:szCs w:val="20"/>
              </w:rPr>
            </w:pPr>
            <w:r w:rsidRPr="006E4BBB">
              <w:rPr>
                <w:rFonts w:ascii="Times New Roman" w:hAnsi="Times New Roman" w:cs="Times New Roman"/>
                <w:sz w:val="20"/>
                <w:szCs w:val="20"/>
              </w:rPr>
              <w:t>λ range</w:t>
            </w:r>
          </w:p>
        </w:tc>
      </w:tr>
      <w:tr w:rsidR="00E44C2D" w:rsidRPr="006E4BBB" w14:paraId="5F52C8E9" w14:textId="77777777" w:rsidTr="000B1A8B">
        <w:tc>
          <w:tcPr>
            <w:tcW w:w="2466" w:type="dxa"/>
            <w:tcBorders>
              <w:bottom w:val="nil"/>
            </w:tcBorders>
          </w:tcPr>
          <w:p w14:paraId="03FE7416" w14:textId="086D1F2B" w:rsidR="00E44C2D" w:rsidRPr="006E4BBB" w:rsidRDefault="004D3C3C" w:rsidP="004D1297">
            <w:pPr>
              <w:spacing w:line="360" w:lineRule="auto"/>
              <w:rPr>
                <w:rFonts w:ascii="Times New Roman" w:hAnsi="Times New Roman" w:cs="Times New Roman"/>
                <w:b/>
                <w:bCs/>
                <w:i/>
                <w:iCs/>
                <w:color w:val="000000" w:themeColor="text1"/>
                <w:sz w:val="20"/>
                <w:szCs w:val="20"/>
              </w:rPr>
            </w:pPr>
            <w:r w:rsidRPr="006E4BBB">
              <w:rPr>
                <w:rFonts w:ascii="Times New Roman" w:hAnsi="Times New Roman" w:cs="Times New Roman"/>
                <w:b/>
                <w:bCs/>
                <w:i/>
                <w:iCs/>
                <w:color w:val="000000" w:themeColor="text1"/>
                <w:sz w:val="20"/>
                <w:szCs w:val="20"/>
              </w:rPr>
              <w:t xml:space="preserve">MLR </w:t>
            </w:r>
          </w:p>
        </w:tc>
        <w:tc>
          <w:tcPr>
            <w:tcW w:w="4678" w:type="dxa"/>
            <w:tcBorders>
              <w:bottom w:val="nil"/>
            </w:tcBorders>
          </w:tcPr>
          <w:p w14:paraId="53B82737" w14:textId="77777777" w:rsidR="00E44C2D" w:rsidRPr="006E4BBB" w:rsidRDefault="00E44C2D" w:rsidP="004D1297">
            <w:pPr>
              <w:spacing w:line="360" w:lineRule="auto"/>
              <w:rPr>
                <w:rFonts w:ascii="Symbol" w:eastAsia="Symbol" w:hAnsi="Symbol" w:cs="Symbol"/>
                <w:color w:val="000000" w:themeColor="text1"/>
                <w:sz w:val="20"/>
                <w:szCs w:val="20"/>
              </w:rPr>
            </w:pPr>
          </w:p>
        </w:tc>
        <w:tc>
          <w:tcPr>
            <w:tcW w:w="1156" w:type="dxa"/>
            <w:tcBorders>
              <w:bottom w:val="nil"/>
            </w:tcBorders>
          </w:tcPr>
          <w:p w14:paraId="5AC554CB" w14:textId="77777777" w:rsidR="00E44C2D" w:rsidRPr="006E4BBB" w:rsidRDefault="00E44C2D" w:rsidP="004D1297">
            <w:pPr>
              <w:spacing w:line="360" w:lineRule="auto"/>
              <w:rPr>
                <w:rFonts w:ascii="Times New Roman" w:hAnsi="Times New Roman" w:cs="Times New Roman"/>
                <w:color w:val="000000" w:themeColor="text1"/>
                <w:sz w:val="20"/>
                <w:szCs w:val="20"/>
              </w:rPr>
            </w:pPr>
          </w:p>
        </w:tc>
      </w:tr>
      <w:tr w:rsidR="00082ACF" w:rsidRPr="006E4BBB" w14:paraId="109E978F" w14:textId="77777777" w:rsidTr="00B81253">
        <w:tc>
          <w:tcPr>
            <w:tcW w:w="2466" w:type="dxa"/>
            <w:tcBorders>
              <w:top w:val="nil"/>
              <w:bottom w:val="nil"/>
            </w:tcBorders>
          </w:tcPr>
          <w:p w14:paraId="7B048118"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al distress T1</w:t>
            </w:r>
          </w:p>
        </w:tc>
        <w:tc>
          <w:tcPr>
            <w:tcW w:w="4678" w:type="dxa"/>
            <w:tcBorders>
              <w:top w:val="nil"/>
              <w:bottom w:val="nil"/>
            </w:tcBorders>
          </w:tcPr>
          <w:p w14:paraId="76D9759E" w14:textId="02195AC4"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2</w:t>
            </w:r>
            <w:r w:rsidRPr="006E4BBB">
              <w:rPr>
                <w:rFonts w:ascii="Times New Roman" w:hAnsi="Times New Roman" w:cs="Times New Roman"/>
                <w:color w:val="000000" w:themeColor="text1"/>
                <w:sz w:val="20"/>
                <w:szCs w:val="20"/>
              </w:rPr>
              <w:t xml:space="preserve"> (5) = </w:t>
            </w:r>
            <w:r w:rsidR="00005014" w:rsidRPr="006E4BBB">
              <w:rPr>
                <w:rFonts w:ascii="Times New Roman" w:hAnsi="Times New Roman" w:cs="Times New Roman"/>
                <w:color w:val="000000" w:themeColor="text1"/>
                <w:sz w:val="20"/>
                <w:szCs w:val="20"/>
              </w:rPr>
              <w:t>261.</w:t>
            </w:r>
            <w:r w:rsidR="00212DC2" w:rsidRPr="006E4BBB">
              <w:rPr>
                <w:rFonts w:ascii="Times New Roman" w:hAnsi="Times New Roman" w:cs="Times New Roman"/>
                <w:color w:val="000000" w:themeColor="text1"/>
                <w:sz w:val="20"/>
                <w:szCs w:val="20"/>
              </w:rPr>
              <w:t>60 (SD = 9.79); RMSEA = .06 (SD = .00); CFI = .98 (SD = .00), TLI = .96 (SD = .00); SRMR = .02 (SD = .00)</w:t>
            </w:r>
          </w:p>
        </w:tc>
        <w:tc>
          <w:tcPr>
            <w:tcW w:w="1156" w:type="dxa"/>
            <w:tcBorders>
              <w:top w:val="nil"/>
              <w:bottom w:val="nil"/>
            </w:tcBorders>
          </w:tcPr>
          <w:p w14:paraId="0F823100" w14:textId="3EFC024B"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4</w:t>
            </w:r>
            <w:r w:rsidR="00A67BCE" w:rsidRPr="006E4BBB">
              <w:rPr>
                <w:rFonts w:ascii="Times New Roman" w:hAnsi="Times New Roman" w:cs="Times New Roman"/>
                <w:color w:val="000000" w:themeColor="text1"/>
                <w:sz w:val="20"/>
                <w:szCs w:val="20"/>
              </w:rPr>
              <w:t>3</w:t>
            </w:r>
            <w:r w:rsidRPr="006E4BBB">
              <w:rPr>
                <w:rFonts w:ascii="Times New Roman" w:hAnsi="Times New Roman" w:cs="Times New Roman"/>
                <w:color w:val="000000" w:themeColor="text1"/>
                <w:sz w:val="20"/>
                <w:szCs w:val="20"/>
              </w:rPr>
              <w:t>–.7</w:t>
            </w:r>
            <w:r w:rsidR="00A67BCE" w:rsidRPr="006E4BBB">
              <w:rPr>
                <w:rFonts w:ascii="Times New Roman" w:hAnsi="Times New Roman" w:cs="Times New Roman"/>
                <w:color w:val="000000" w:themeColor="text1"/>
                <w:sz w:val="20"/>
                <w:szCs w:val="20"/>
              </w:rPr>
              <w:t>1</w:t>
            </w:r>
          </w:p>
        </w:tc>
      </w:tr>
      <w:tr w:rsidR="00082ACF" w:rsidRPr="006E4BBB" w14:paraId="2D2F65F4" w14:textId="77777777" w:rsidTr="000B1A8B">
        <w:tc>
          <w:tcPr>
            <w:tcW w:w="2466" w:type="dxa"/>
            <w:tcBorders>
              <w:top w:val="nil"/>
              <w:bottom w:val="nil"/>
            </w:tcBorders>
          </w:tcPr>
          <w:p w14:paraId="2F28F229"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al distress T2</w:t>
            </w:r>
          </w:p>
        </w:tc>
        <w:tc>
          <w:tcPr>
            <w:tcW w:w="4678" w:type="dxa"/>
            <w:tcBorders>
              <w:top w:val="nil"/>
              <w:bottom w:val="nil"/>
            </w:tcBorders>
          </w:tcPr>
          <w:p w14:paraId="50DEE4FD" w14:textId="0AFE1DA2"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5) = </w:t>
            </w:r>
            <w:r w:rsidR="004164D5" w:rsidRPr="006E4BBB">
              <w:rPr>
                <w:rFonts w:ascii="Times New Roman" w:hAnsi="Times New Roman" w:cs="Times New Roman"/>
                <w:color w:val="000000" w:themeColor="text1"/>
                <w:sz w:val="20"/>
                <w:szCs w:val="20"/>
              </w:rPr>
              <w:t xml:space="preserve">367.43 (SD = 25.51); RMSEA = .07 (SD = .00); CFI = .98 (SD = .00), TLI = .96 (SD = .00); SRMR = </w:t>
            </w:r>
            <w:r w:rsidR="00315653" w:rsidRPr="006E4BBB">
              <w:rPr>
                <w:rFonts w:ascii="Times New Roman" w:hAnsi="Times New Roman" w:cs="Times New Roman"/>
                <w:color w:val="000000" w:themeColor="text1"/>
                <w:sz w:val="20"/>
                <w:szCs w:val="20"/>
              </w:rPr>
              <w:t>.02 (SD = .00)</w:t>
            </w:r>
          </w:p>
        </w:tc>
        <w:tc>
          <w:tcPr>
            <w:tcW w:w="1156" w:type="dxa"/>
            <w:tcBorders>
              <w:top w:val="nil"/>
              <w:bottom w:val="nil"/>
            </w:tcBorders>
          </w:tcPr>
          <w:p w14:paraId="12038C70" w14:textId="4BE51A54"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w:t>
            </w:r>
            <w:r w:rsidR="00315653" w:rsidRPr="006E4BBB">
              <w:rPr>
                <w:rFonts w:ascii="Times New Roman" w:hAnsi="Times New Roman" w:cs="Times New Roman"/>
                <w:color w:val="000000" w:themeColor="text1"/>
                <w:sz w:val="20"/>
                <w:szCs w:val="20"/>
              </w:rPr>
              <w:t>45</w:t>
            </w:r>
            <w:r w:rsidRPr="006E4BBB">
              <w:rPr>
                <w:rFonts w:ascii="Times New Roman" w:hAnsi="Times New Roman" w:cs="Times New Roman"/>
                <w:color w:val="000000" w:themeColor="text1"/>
                <w:sz w:val="20"/>
                <w:szCs w:val="20"/>
              </w:rPr>
              <w:t>–</w:t>
            </w:r>
            <w:r w:rsidR="004A7E45" w:rsidRPr="006E4BBB">
              <w:rPr>
                <w:rFonts w:ascii="Times New Roman" w:hAnsi="Times New Roman" w:cs="Times New Roman"/>
                <w:color w:val="000000" w:themeColor="text1"/>
                <w:sz w:val="20"/>
                <w:szCs w:val="20"/>
              </w:rPr>
              <w:t>.74</w:t>
            </w:r>
          </w:p>
        </w:tc>
      </w:tr>
      <w:tr w:rsidR="000B1A8B" w:rsidRPr="006E4BBB" w14:paraId="5E4EFAE1" w14:textId="77777777" w:rsidTr="000B1A8B">
        <w:tc>
          <w:tcPr>
            <w:tcW w:w="2466" w:type="dxa"/>
            <w:tcBorders>
              <w:top w:val="nil"/>
              <w:bottom w:val="nil"/>
            </w:tcBorders>
          </w:tcPr>
          <w:p w14:paraId="0E66FD23" w14:textId="77777777" w:rsidR="000B1A8B" w:rsidRPr="006E4BBB" w:rsidRDefault="000B1A8B" w:rsidP="000B1A8B">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al distress T3</w:t>
            </w:r>
          </w:p>
        </w:tc>
        <w:tc>
          <w:tcPr>
            <w:tcW w:w="4678" w:type="dxa"/>
            <w:tcBorders>
              <w:top w:val="nil"/>
              <w:bottom w:val="nil"/>
            </w:tcBorders>
          </w:tcPr>
          <w:p w14:paraId="2009E3BC" w14:textId="3B338595" w:rsidR="000B1A8B" w:rsidRPr="006E4BBB" w:rsidRDefault="000B1A8B" w:rsidP="000B1A8B">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5) = 364.07 (SD = 26.80); RMSEA = .07 (SD = .00); CFI = .98 (SD = .00), TLI = .97 (SD = .00); SRMR = .02 (SD = .00)</w:t>
            </w:r>
          </w:p>
        </w:tc>
        <w:tc>
          <w:tcPr>
            <w:tcW w:w="1156" w:type="dxa"/>
            <w:tcBorders>
              <w:top w:val="nil"/>
              <w:bottom w:val="nil"/>
            </w:tcBorders>
          </w:tcPr>
          <w:p w14:paraId="367269BB" w14:textId="5A8FD6EB" w:rsidR="000B1A8B" w:rsidRPr="006E4BBB" w:rsidRDefault="000B1A8B" w:rsidP="000B1A8B">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49–.75</w:t>
            </w:r>
          </w:p>
        </w:tc>
      </w:tr>
      <w:tr w:rsidR="00082ACF" w:rsidRPr="006E4BBB" w14:paraId="0A93D1A4" w14:textId="77777777" w:rsidTr="000B1A8B">
        <w:tc>
          <w:tcPr>
            <w:tcW w:w="2466" w:type="dxa"/>
            <w:tcBorders>
              <w:top w:val="nil"/>
              <w:bottom w:val="nil"/>
            </w:tcBorders>
          </w:tcPr>
          <w:p w14:paraId="16FB82AD"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 regulation T1</w:t>
            </w:r>
          </w:p>
        </w:tc>
        <w:tc>
          <w:tcPr>
            <w:tcW w:w="4678" w:type="dxa"/>
            <w:tcBorders>
              <w:top w:val="nil"/>
              <w:bottom w:val="nil"/>
            </w:tcBorders>
          </w:tcPr>
          <w:p w14:paraId="49D0E0C4" w14:textId="1D2ACE05"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2) </w:t>
            </w:r>
            <w:r w:rsidR="002C3B83" w:rsidRPr="006E4BBB">
              <w:rPr>
                <w:rFonts w:ascii="Times New Roman" w:hAnsi="Times New Roman" w:cs="Times New Roman"/>
                <w:color w:val="000000" w:themeColor="text1"/>
                <w:sz w:val="20"/>
                <w:szCs w:val="20"/>
              </w:rPr>
              <w:t xml:space="preserve">= </w:t>
            </w:r>
            <w:r w:rsidR="006455D5" w:rsidRPr="006E4BBB">
              <w:rPr>
                <w:rFonts w:ascii="Times New Roman" w:hAnsi="Times New Roman" w:cs="Times New Roman"/>
                <w:color w:val="000000" w:themeColor="text1"/>
                <w:sz w:val="20"/>
                <w:szCs w:val="20"/>
              </w:rPr>
              <w:t xml:space="preserve">70.28 (SD = 4.11); RMSEA = .05 (SD = .00); CFI = .99 (SD = .00), TLI = . 97 (SD = .00); </w:t>
            </w:r>
            <w:r w:rsidR="007858ED" w:rsidRPr="006E4BBB">
              <w:rPr>
                <w:rFonts w:ascii="Times New Roman" w:hAnsi="Times New Roman" w:cs="Times New Roman"/>
                <w:color w:val="000000" w:themeColor="text1"/>
                <w:sz w:val="20"/>
                <w:szCs w:val="20"/>
              </w:rPr>
              <w:t xml:space="preserve">SRMR = .02 (SD = .00) </w:t>
            </w:r>
          </w:p>
        </w:tc>
        <w:tc>
          <w:tcPr>
            <w:tcW w:w="1156" w:type="dxa"/>
            <w:tcBorders>
              <w:top w:val="nil"/>
              <w:bottom w:val="nil"/>
            </w:tcBorders>
          </w:tcPr>
          <w:p w14:paraId="6D4BA8B3" w14:textId="60ABFDF5"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w:t>
            </w:r>
            <w:r w:rsidR="007858ED" w:rsidRPr="006E4BBB">
              <w:rPr>
                <w:rFonts w:ascii="Times New Roman" w:hAnsi="Times New Roman" w:cs="Times New Roman"/>
                <w:color w:val="000000" w:themeColor="text1"/>
                <w:sz w:val="20"/>
                <w:szCs w:val="20"/>
              </w:rPr>
              <w:t>46</w:t>
            </w:r>
            <w:r w:rsidRPr="006E4BBB">
              <w:rPr>
                <w:rFonts w:ascii="Times New Roman" w:hAnsi="Times New Roman" w:cs="Times New Roman"/>
                <w:color w:val="000000" w:themeColor="text1"/>
                <w:sz w:val="20"/>
                <w:szCs w:val="20"/>
              </w:rPr>
              <w:t>–.</w:t>
            </w:r>
            <w:r w:rsidR="00151230" w:rsidRPr="006E4BBB">
              <w:rPr>
                <w:rFonts w:ascii="Times New Roman" w:hAnsi="Times New Roman" w:cs="Times New Roman"/>
                <w:color w:val="000000" w:themeColor="text1"/>
                <w:sz w:val="20"/>
                <w:szCs w:val="20"/>
              </w:rPr>
              <w:t>62</w:t>
            </w:r>
          </w:p>
        </w:tc>
      </w:tr>
      <w:tr w:rsidR="00082ACF" w:rsidRPr="006E4BBB" w14:paraId="0DD6A1F9" w14:textId="77777777" w:rsidTr="000B1A8B">
        <w:tc>
          <w:tcPr>
            <w:tcW w:w="2466" w:type="dxa"/>
            <w:tcBorders>
              <w:top w:val="nil"/>
              <w:bottom w:val="nil"/>
            </w:tcBorders>
          </w:tcPr>
          <w:p w14:paraId="63DE48BB"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lastRenderedPageBreak/>
              <w:t>Emotion regulation T2</w:t>
            </w:r>
          </w:p>
        </w:tc>
        <w:tc>
          <w:tcPr>
            <w:tcW w:w="4678" w:type="dxa"/>
            <w:tcBorders>
              <w:top w:val="nil"/>
              <w:bottom w:val="nil"/>
            </w:tcBorders>
          </w:tcPr>
          <w:p w14:paraId="61992B10" w14:textId="0646972E"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2) =</w:t>
            </w:r>
            <w:r w:rsidR="00393783" w:rsidRPr="006E4BBB">
              <w:rPr>
                <w:rFonts w:ascii="Times New Roman" w:hAnsi="Times New Roman" w:cs="Times New Roman"/>
                <w:color w:val="000000" w:themeColor="text1"/>
                <w:sz w:val="20"/>
                <w:szCs w:val="20"/>
              </w:rPr>
              <w:t xml:space="preserve"> </w:t>
            </w:r>
            <w:r w:rsidR="00720399" w:rsidRPr="006E4BBB">
              <w:rPr>
                <w:rFonts w:ascii="Times New Roman" w:hAnsi="Times New Roman" w:cs="Times New Roman"/>
                <w:color w:val="000000" w:themeColor="text1"/>
                <w:sz w:val="20"/>
                <w:szCs w:val="20"/>
              </w:rPr>
              <w:t>108.76 (SD = 11.11); RMSEA = .06 (SD = .00); CFI = .99 (SD = .00), TLI = .96 (SD = .01); SRMR = .02 (SD = .00)</w:t>
            </w:r>
          </w:p>
        </w:tc>
        <w:tc>
          <w:tcPr>
            <w:tcW w:w="1156" w:type="dxa"/>
            <w:tcBorders>
              <w:top w:val="nil"/>
              <w:bottom w:val="nil"/>
            </w:tcBorders>
          </w:tcPr>
          <w:p w14:paraId="4C15EBB0" w14:textId="62B042C4"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4</w:t>
            </w:r>
            <w:r w:rsidR="00FA3514" w:rsidRPr="006E4BBB">
              <w:rPr>
                <w:rFonts w:ascii="Times New Roman" w:hAnsi="Times New Roman" w:cs="Times New Roman"/>
                <w:color w:val="000000" w:themeColor="text1"/>
                <w:sz w:val="20"/>
                <w:szCs w:val="20"/>
              </w:rPr>
              <w:t>8</w:t>
            </w:r>
            <w:r w:rsidRPr="006E4BBB">
              <w:rPr>
                <w:rFonts w:ascii="Times New Roman" w:hAnsi="Times New Roman" w:cs="Times New Roman"/>
                <w:color w:val="000000" w:themeColor="text1"/>
                <w:sz w:val="20"/>
                <w:szCs w:val="20"/>
              </w:rPr>
              <w:t>–</w:t>
            </w:r>
            <w:r w:rsidR="00FA3514" w:rsidRPr="006E4BBB">
              <w:rPr>
                <w:rFonts w:ascii="Times New Roman" w:hAnsi="Times New Roman" w:cs="Times New Roman"/>
                <w:color w:val="000000" w:themeColor="text1"/>
                <w:sz w:val="20"/>
                <w:szCs w:val="20"/>
              </w:rPr>
              <w:t>.</w:t>
            </w:r>
            <w:r w:rsidRPr="006E4BBB">
              <w:rPr>
                <w:rFonts w:ascii="Times New Roman" w:hAnsi="Times New Roman" w:cs="Times New Roman"/>
                <w:color w:val="000000" w:themeColor="text1"/>
                <w:sz w:val="20"/>
                <w:szCs w:val="20"/>
              </w:rPr>
              <w:t>7</w:t>
            </w:r>
            <w:r w:rsidR="00FA3514" w:rsidRPr="006E4BBB">
              <w:rPr>
                <w:rFonts w:ascii="Times New Roman" w:hAnsi="Times New Roman" w:cs="Times New Roman"/>
                <w:color w:val="000000" w:themeColor="text1"/>
                <w:sz w:val="20"/>
                <w:szCs w:val="20"/>
              </w:rPr>
              <w:t>5</w:t>
            </w:r>
          </w:p>
          <w:p w14:paraId="7FFFA7D5" w14:textId="77777777" w:rsidR="00082ACF" w:rsidRPr="006E4BBB" w:rsidRDefault="00082ACF" w:rsidP="004D1297">
            <w:pPr>
              <w:spacing w:line="360" w:lineRule="auto"/>
              <w:rPr>
                <w:rFonts w:ascii="Times New Roman" w:hAnsi="Times New Roman" w:cs="Times New Roman"/>
                <w:color w:val="000000" w:themeColor="text1"/>
                <w:sz w:val="20"/>
                <w:szCs w:val="20"/>
              </w:rPr>
            </w:pPr>
          </w:p>
        </w:tc>
      </w:tr>
      <w:tr w:rsidR="00082ACF" w:rsidRPr="006E4BBB" w14:paraId="4B0D2160" w14:textId="77777777" w:rsidTr="000B1A8B">
        <w:trPr>
          <w:trHeight w:val="672"/>
        </w:trPr>
        <w:tc>
          <w:tcPr>
            <w:tcW w:w="2466" w:type="dxa"/>
            <w:tcBorders>
              <w:top w:val="nil"/>
              <w:bottom w:val="nil"/>
            </w:tcBorders>
          </w:tcPr>
          <w:p w14:paraId="7E109037"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 regulation T3</w:t>
            </w:r>
          </w:p>
        </w:tc>
        <w:tc>
          <w:tcPr>
            <w:tcW w:w="4678" w:type="dxa"/>
            <w:tcBorders>
              <w:top w:val="nil"/>
              <w:bottom w:val="nil"/>
            </w:tcBorders>
          </w:tcPr>
          <w:p w14:paraId="5C79881D" w14:textId="79A3CA60"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2) = </w:t>
            </w:r>
            <w:r w:rsidR="006C0D44" w:rsidRPr="006E4BBB">
              <w:rPr>
                <w:rFonts w:ascii="Times New Roman" w:hAnsi="Times New Roman" w:cs="Times New Roman"/>
                <w:color w:val="000000" w:themeColor="text1"/>
                <w:sz w:val="20"/>
                <w:szCs w:val="20"/>
              </w:rPr>
              <w:t>207.39 (SD = 24.11); RMSEA = .08 (SD = 01); CFI = .98 (SD = .00), TLI = .</w:t>
            </w:r>
            <w:r w:rsidR="00231062" w:rsidRPr="006E4BBB">
              <w:rPr>
                <w:rFonts w:ascii="Times New Roman" w:hAnsi="Times New Roman" w:cs="Times New Roman"/>
                <w:color w:val="000000" w:themeColor="text1"/>
                <w:sz w:val="20"/>
                <w:szCs w:val="20"/>
              </w:rPr>
              <w:t>94 (SD = .01); SRMR = .02 (SD = .00)</w:t>
            </w:r>
          </w:p>
        </w:tc>
        <w:tc>
          <w:tcPr>
            <w:tcW w:w="1156" w:type="dxa"/>
            <w:tcBorders>
              <w:top w:val="nil"/>
              <w:bottom w:val="nil"/>
            </w:tcBorders>
          </w:tcPr>
          <w:p w14:paraId="3D679D5F" w14:textId="31630CFD"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5</w:t>
            </w:r>
            <w:r w:rsidR="00231062" w:rsidRPr="006E4BBB">
              <w:rPr>
                <w:rFonts w:ascii="Times New Roman" w:hAnsi="Times New Roman" w:cs="Times New Roman"/>
                <w:color w:val="000000" w:themeColor="text1"/>
                <w:sz w:val="20"/>
                <w:szCs w:val="20"/>
              </w:rPr>
              <w:t>1</w:t>
            </w:r>
            <w:r w:rsidRPr="006E4BBB">
              <w:rPr>
                <w:rFonts w:ascii="Times New Roman" w:hAnsi="Times New Roman" w:cs="Times New Roman"/>
                <w:color w:val="000000" w:themeColor="text1"/>
                <w:sz w:val="20"/>
                <w:szCs w:val="20"/>
              </w:rPr>
              <w:t>–.</w:t>
            </w:r>
            <w:r w:rsidR="00231062" w:rsidRPr="006E4BBB">
              <w:rPr>
                <w:rFonts w:ascii="Times New Roman" w:hAnsi="Times New Roman" w:cs="Times New Roman"/>
                <w:color w:val="000000" w:themeColor="text1"/>
                <w:sz w:val="20"/>
                <w:szCs w:val="20"/>
              </w:rPr>
              <w:t>79</w:t>
            </w:r>
          </w:p>
        </w:tc>
      </w:tr>
      <w:tr w:rsidR="00082ACF" w:rsidRPr="006E4BBB" w14:paraId="68DED423" w14:textId="77777777" w:rsidTr="000B1A8B">
        <w:tc>
          <w:tcPr>
            <w:tcW w:w="2466" w:type="dxa"/>
            <w:tcBorders>
              <w:top w:val="nil"/>
              <w:bottom w:val="nil"/>
            </w:tcBorders>
          </w:tcPr>
          <w:p w14:paraId="51C62DE0"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Family adult connection T1</w:t>
            </w:r>
          </w:p>
        </w:tc>
        <w:tc>
          <w:tcPr>
            <w:tcW w:w="4678" w:type="dxa"/>
            <w:tcBorders>
              <w:top w:val="nil"/>
              <w:bottom w:val="nil"/>
            </w:tcBorders>
          </w:tcPr>
          <w:p w14:paraId="3ADAC796" w14:textId="6B236269"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2) = </w:t>
            </w:r>
            <w:r w:rsidR="004C3923" w:rsidRPr="006E4BBB">
              <w:rPr>
                <w:rFonts w:ascii="Times New Roman" w:hAnsi="Times New Roman" w:cs="Times New Roman"/>
                <w:color w:val="000000" w:themeColor="text1"/>
                <w:sz w:val="20"/>
                <w:szCs w:val="20"/>
              </w:rPr>
              <w:t>87.32 (SD = 5.53); RMSEA = .05 (SD = .00); CFI = .99 (SD = .00), TLI = .97 (SD = .00); SRMR = .02 (SD = .00)</w:t>
            </w:r>
            <w:r w:rsidRPr="006E4BBB">
              <w:rPr>
                <w:rFonts w:ascii="Times New Roman" w:hAnsi="Times New Roman" w:cs="Times New Roman"/>
                <w:color w:val="000000" w:themeColor="text1"/>
                <w:sz w:val="20"/>
                <w:szCs w:val="20"/>
              </w:rPr>
              <w:t xml:space="preserve"> </w:t>
            </w:r>
          </w:p>
        </w:tc>
        <w:tc>
          <w:tcPr>
            <w:tcW w:w="1156" w:type="dxa"/>
            <w:tcBorders>
              <w:top w:val="nil"/>
              <w:bottom w:val="nil"/>
            </w:tcBorders>
          </w:tcPr>
          <w:p w14:paraId="76279DD4" w14:textId="38E4A2F5"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w:t>
            </w:r>
            <w:r w:rsidR="004C3923" w:rsidRPr="006E4BBB">
              <w:rPr>
                <w:rFonts w:ascii="Times New Roman" w:hAnsi="Times New Roman" w:cs="Times New Roman"/>
                <w:color w:val="000000" w:themeColor="text1"/>
                <w:sz w:val="20"/>
                <w:szCs w:val="20"/>
              </w:rPr>
              <w:t>67</w:t>
            </w:r>
            <w:r w:rsidRPr="006E4BBB">
              <w:rPr>
                <w:rFonts w:ascii="Times New Roman" w:hAnsi="Times New Roman" w:cs="Times New Roman"/>
                <w:color w:val="000000" w:themeColor="text1"/>
                <w:sz w:val="20"/>
                <w:szCs w:val="20"/>
              </w:rPr>
              <w:t>–.</w:t>
            </w:r>
            <w:r w:rsidR="004C3923" w:rsidRPr="006E4BBB">
              <w:rPr>
                <w:rFonts w:ascii="Times New Roman" w:hAnsi="Times New Roman" w:cs="Times New Roman"/>
                <w:color w:val="000000" w:themeColor="text1"/>
                <w:sz w:val="20"/>
                <w:szCs w:val="20"/>
              </w:rPr>
              <w:t>77</w:t>
            </w:r>
          </w:p>
        </w:tc>
      </w:tr>
      <w:tr w:rsidR="00082ACF" w:rsidRPr="006E4BBB" w14:paraId="186E48FA" w14:textId="77777777" w:rsidTr="000B1A8B">
        <w:tc>
          <w:tcPr>
            <w:tcW w:w="2466" w:type="dxa"/>
            <w:tcBorders>
              <w:top w:val="nil"/>
              <w:bottom w:val="nil"/>
            </w:tcBorders>
          </w:tcPr>
          <w:p w14:paraId="477D21F3"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Family adult connection T2</w:t>
            </w:r>
          </w:p>
        </w:tc>
        <w:tc>
          <w:tcPr>
            <w:tcW w:w="4678" w:type="dxa"/>
            <w:tcBorders>
              <w:top w:val="nil"/>
              <w:bottom w:val="nil"/>
            </w:tcBorders>
          </w:tcPr>
          <w:p w14:paraId="268C3BF3" w14:textId="1C19D2F0"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2) = </w:t>
            </w:r>
            <w:r w:rsidR="007E39A4" w:rsidRPr="006E4BBB">
              <w:rPr>
                <w:rFonts w:ascii="Times New Roman" w:hAnsi="Times New Roman" w:cs="Times New Roman"/>
                <w:color w:val="000000" w:themeColor="text1"/>
                <w:sz w:val="20"/>
                <w:szCs w:val="20"/>
              </w:rPr>
              <w:t xml:space="preserve">141.59 (SD = </w:t>
            </w:r>
            <w:r w:rsidR="00BE2B4C" w:rsidRPr="006E4BBB">
              <w:rPr>
                <w:rFonts w:ascii="Times New Roman" w:hAnsi="Times New Roman" w:cs="Times New Roman"/>
                <w:color w:val="000000" w:themeColor="text1"/>
                <w:sz w:val="20"/>
                <w:szCs w:val="20"/>
              </w:rPr>
              <w:t>15.64); RMSEA = .07 (SD = .00); CFI = .99 (SD = .00), TLI = .98 (SD = .00); SRMR = .02 (SD = .00)</w:t>
            </w:r>
          </w:p>
        </w:tc>
        <w:tc>
          <w:tcPr>
            <w:tcW w:w="1156" w:type="dxa"/>
            <w:tcBorders>
              <w:top w:val="nil"/>
              <w:bottom w:val="nil"/>
            </w:tcBorders>
          </w:tcPr>
          <w:p w14:paraId="6CE4967E" w14:textId="714D53B8"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w:t>
            </w:r>
            <w:r w:rsidR="0047698C" w:rsidRPr="006E4BBB">
              <w:rPr>
                <w:rFonts w:ascii="Times New Roman" w:hAnsi="Times New Roman" w:cs="Times New Roman"/>
                <w:color w:val="000000" w:themeColor="text1"/>
                <w:sz w:val="20"/>
                <w:szCs w:val="20"/>
              </w:rPr>
              <w:t>45</w:t>
            </w:r>
            <w:r w:rsidRPr="006E4BBB">
              <w:rPr>
                <w:rFonts w:ascii="Times New Roman" w:hAnsi="Times New Roman" w:cs="Times New Roman"/>
                <w:color w:val="000000" w:themeColor="text1"/>
                <w:sz w:val="20"/>
                <w:szCs w:val="20"/>
              </w:rPr>
              <w:t>–.</w:t>
            </w:r>
            <w:r w:rsidR="00F22D0C" w:rsidRPr="006E4BBB">
              <w:rPr>
                <w:rFonts w:ascii="Times New Roman" w:hAnsi="Times New Roman" w:cs="Times New Roman"/>
                <w:color w:val="000000" w:themeColor="text1"/>
                <w:sz w:val="20"/>
                <w:szCs w:val="20"/>
              </w:rPr>
              <w:t>77</w:t>
            </w:r>
          </w:p>
        </w:tc>
      </w:tr>
      <w:tr w:rsidR="00082ACF" w:rsidRPr="006E4BBB" w14:paraId="746BF984" w14:textId="77777777" w:rsidTr="000B1A8B">
        <w:tc>
          <w:tcPr>
            <w:tcW w:w="2466" w:type="dxa"/>
            <w:tcBorders>
              <w:top w:val="nil"/>
              <w:bottom w:val="nil"/>
            </w:tcBorders>
          </w:tcPr>
          <w:p w14:paraId="59F25332"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Family adult connection T3</w:t>
            </w:r>
          </w:p>
        </w:tc>
        <w:tc>
          <w:tcPr>
            <w:tcW w:w="4678" w:type="dxa"/>
            <w:tcBorders>
              <w:top w:val="nil"/>
              <w:bottom w:val="nil"/>
            </w:tcBorders>
          </w:tcPr>
          <w:p w14:paraId="406E7DBB" w14:textId="48A5752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2) = </w:t>
            </w:r>
            <w:r w:rsidR="00BD6601" w:rsidRPr="006E4BBB">
              <w:rPr>
                <w:rFonts w:ascii="Times New Roman" w:hAnsi="Times New Roman" w:cs="Times New Roman"/>
                <w:color w:val="000000" w:themeColor="text1"/>
                <w:sz w:val="20"/>
                <w:szCs w:val="20"/>
              </w:rPr>
              <w:t>119.</w:t>
            </w:r>
            <w:r w:rsidR="00713ABE" w:rsidRPr="006E4BBB">
              <w:rPr>
                <w:rFonts w:ascii="Times New Roman" w:hAnsi="Times New Roman" w:cs="Times New Roman"/>
                <w:color w:val="000000" w:themeColor="text1"/>
                <w:sz w:val="20"/>
                <w:szCs w:val="20"/>
              </w:rPr>
              <w:t xml:space="preserve">46 (SD = 17.92); RMSEA = .06 (SD = .01); CFI = 1.00 (SD = .00), TLI = .98 (SD = .00); SRMR = .01 (SD = .00) </w:t>
            </w:r>
          </w:p>
        </w:tc>
        <w:tc>
          <w:tcPr>
            <w:tcW w:w="1156" w:type="dxa"/>
            <w:tcBorders>
              <w:top w:val="nil"/>
              <w:bottom w:val="nil"/>
            </w:tcBorders>
          </w:tcPr>
          <w:p w14:paraId="69DA3D3B" w14:textId="5EAA8D31"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w:t>
            </w:r>
            <w:r w:rsidR="00712F14" w:rsidRPr="006E4BBB">
              <w:rPr>
                <w:rFonts w:ascii="Times New Roman" w:hAnsi="Times New Roman" w:cs="Times New Roman"/>
                <w:color w:val="000000" w:themeColor="text1"/>
                <w:sz w:val="20"/>
                <w:szCs w:val="20"/>
              </w:rPr>
              <w:t>74</w:t>
            </w:r>
            <w:r w:rsidRPr="006E4BBB">
              <w:rPr>
                <w:rFonts w:ascii="Times New Roman" w:hAnsi="Times New Roman" w:cs="Times New Roman"/>
                <w:color w:val="000000" w:themeColor="text1"/>
                <w:sz w:val="20"/>
                <w:szCs w:val="20"/>
              </w:rPr>
              <w:t>–.</w:t>
            </w:r>
            <w:r w:rsidR="00712F14" w:rsidRPr="006E4BBB">
              <w:rPr>
                <w:rFonts w:ascii="Times New Roman" w:hAnsi="Times New Roman" w:cs="Times New Roman"/>
                <w:color w:val="000000" w:themeColor="text1"/>
                <w:sz w:val="20"/>
                <w:szCs w:val="20"/>
              </w:rPr>
              <w:t>84</w:t>
            </w:r>
          </w:p>
        </w:tc>
      </w:tr>
      <w:tr w:rsidR="00082ACF" w:rsidRPr="006E4BBB" w14:paraId="473BC67B" w14:textId="77777777" w:rsidTr="000B1A8B">
        <w:tc>
          <w:tcPr>
            <w:tcW w:w="2466" w:type="dxa"/>
            <w:tcBorders>
              <w:top w:val="nil"/>
              <w:bottom w:val="nil"/>
            </w:tcBorders>
          </w:tcPr>
          <w:p w14:paraId="6D502B2C"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Peer connection T1</w:t>
            </w:r>
          </w:p>
        </w:tc>
        <w:tc>
          <w:tcPr>
            <w:tcW w:w="4678" w:type="dxa"/>
            <w:tcBorders>
              <w:top w:val="nil"/>
              <w:bottom w:val="nil"/>
            </w:tcBorders>
          </w:tcPr>
          <w:p w14:paraId="37951851" w14:textId="08339EC8"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65) =</w:t>
            </w:r>
            <w:r w:rsidR="00917272" w:rsidRPr="006E4BBB">
              <w:rPr>
                <w:rFonts w:ascii="Times New Roman" w:hAnsi="Times New Roman" w:cs="Times New Roman"/>
                <w:color w:val="000000" w:themeColor="text1"/>
                <w:sz w:val="20"/>
                <w:szCs w:val="20"/>
              </w:rPr>
              <w:t xml:space="preserve"> </w:t>
            </w:r>
            <w:r w:rsidR="00624B61" w:rsidRPr="006E4BBB">
              <w:rPr>
                <w:rFonts w:ascii="Times New Roman" w:hAnsi="Times New Roman" w:cs="Times New Roman"/>
                <w:color w:val="000000" w:themeColor="text1"/>
                <w:sz w:val="20"/>
                <w:szCs w:val="20"/>
              </w:rPr>
              <w:t xml:space="preserve">3280.13 (SD = 26.85); RMSEA = .06 (SD = .00); CFI = .94 (SD = .00), TLI = .93 (SD = .00); SRMR = .03 (SD = .00) </w:t>
            </w:r>
          </w:p>
        </w:tc>
        <w:tc>
          <w:tcPr>
            <w:tcW w:w="1156" w:type="dxa"/>
            <w:tcBorders>
              <w:top w:val="nil"/>
              <w:bottom w:val="nil"/>
            </w:tcBorders>
          </w:tcPr>
          <w:p w14:paraId="6DD2B377" w14:textId="395C49C8"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6</w:t>
            </w:r>
            <w:r w:rsidR="005979A2" w:rsidRPr="006E4BBB">
              <w:rPr>
                <w:rFonts w:ascii="Times New Roman" w:hAnsi="Times New Roman" w:cs="Times New Roman"/>
                <w:color w:val="000000" w:themeColor="text1"/>
                <w:sz w:val="20"/>
                <w:szCs w:val="20"/>
              </w:rPr>
              <w:t>2</w:t>
            </w:r>
            <w:r w:rsidRPr="006E4BBB">
              <w:rPr>
                <w:rFonts w:ascii="Times New Roman" w:hAnsi="Times New Roman" w:cs="Times New Roman"/>
                <w:color w:val="000000" w:themeColor="text1"/>
                <w:sz w:val="20"/>
                <w:szCs w:val="20"/>
              </w:rPr>
              <w:t>–.</w:t>
            </w:r>
            <w:r w:rsidR="005979A2" w:rsidRPr="006E4BBB">
              <w:rPr>
                <w:rFonts w:ascii="Times New Roman" w:hAnsi="Times New Roman" w:cs="Times New Roman"/>
                <w:color w:val="000000" w:themeColor="text1"/>
                <w:sz w:val="20"/>
                <w:szCs w:val="20"/>
              </w:rPr>
              <w:t>7</w:t>
            </w:r>
            <w:r w:rsidR="00FA30CF" w:rsidRPr="006E4BBB">
              <w:rPr>
                <w:rFonts w:ascii="Times New Roman" w:hAnsi="Times New Roman" w:cs="Times New Roman"/>
                <w:color w:val="000000" w:themeColor="text1"/>
                <w:sz w:val="20"/>
                <w:szCs w:val="20"/>
              </w:rPr>
              <w:t>9</w:t>
            </w:r>
          </w:p>
        </w:tc>
      </w:tr>
      <w:tr w:rsidR="00082ACF" w:rsidRPr="006E4BBB" w14:paraId="7BC60F9B" w14:textId="77777777" w:rsidTr="000B1A8B">
        <w:tc>
          <w:tcPr>
            <w:tcW w:w="2466" w:type="dxa"/>
            <w:tcBorders>
              <w:top w:val="nil"/>
              <w:bottom w:val="nil"/>
            </w:tcBorders>
          </w:tcPr>
          <w:p w14:paraId="5B3A2609"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Peer connection T2</w:t>
            </w:r>
          </w:p>
        </w:tc>
        <w:tc>
          <w:tcPr>
            <w:tcW w:w="4678" w:type="dxa"/>
            <w:tcBorders>
              <w:top w:val="nil"/>
              <w:bottom w:val="nil"/>
            </w:tcBorders>
          </w:tcPr>
          <w:p w14:paraId="60D220CD" w14:textId="0C11B60F"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65) = </w:t>
            </w:r>
            <w:r w:rsidR="008D6901" w:rsidRPr="006E4BBB">
              <w:rPr>
                <w:rFonts w:ascii="Times New Roman" w:hAnsi="Times New Roman" w:cs="Times New Roman"/>
                <w:color w:val="000000" w:themeColor="text1"/>
                <w:sz w:val="20"/>
                <w:szCs w:val="20"/>
              </w:rPr>
              <w:t xml:space="preserve">3997.12 (SD = </w:t>
            </w:r>
            <w:r w:rsidR="00557EEB" w:rsidRPr="006E4BBB">
              <w:rPr>
                <w:rFonts w:ascii="Times New Roman" w:hAnsi="Times New Roman" w:cs="Times New Roman"/>
                <w:color w:val="000000" w:themeColor="text1"/>
                <w:sz w:val="20"/>
                <w:szCs w:val="20"/>
              </w:rPr>
              <w:t>72.59); RMSEA = .06 (SD = .00); CFI = .95 (SD = .00), TLI = .</w:t>
            </w:r>
            <w:r w:rsidR="00364F11" w:rsidRPr="006E4BBB">
              <w:rPr>
                <w:rFonts w:ascii="Times New Roman" w:hAnsi="Times New Roman" w:cs="Times New Roman"/>
                <w:color w:val="000000" w:themeColor="text1"/>
                <w:sz w:val="20"/>
                <w:szCs w:val="20"/>
              </w:rPr>
              <w:t xml:space="preserve">94 (SD = .00); SRMR = .03 (SD = .00) </w:t>
            </w:r>
          </w:p>
        </w:tc>
        <w:tc>
          <w:tcPr>
            <w:tcW w:w="1156" w:type="dxa"/>
            <w:tcBorders>
              <w:top w:val="nil"/>
              <w:bottom w:val="nil"/>
            </w:tcBorders>
          </w:tcPr>
          <w:p w14:paraId="78414A23" w14:textId="4BAF9D14"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w:t>
            </w:r>
            <w:r w:rsidR="00140476" w:rsidRPr="006E4BBB">
              <w:rPr>
                <w:rFonts w:ascii="Times New Roman" w:hAnsi="Times New Roman" w:cs="Times New Roman"/>
                <w:color w:val="000000" w:themeColor="text1"/>
                <w:sz w:val="20"/>
                <w:szCs w:val="20"/>
              </w:rPr>
              <w:t>69</w:t>
            </w:r>
            <w:r w:rsidRPr="006E4BBB">
              <w:rPr>
                <w:rFonts w:ascii="Times New Roman" w:hAnsi="Times New Roman" w:cs="Times New Roman"/>
                <w:color w:val="000000" w:themeColor="text1"/>
                <w:sz w:val="20"/>
                <w:szCs w:val="20"/>
              </w:rPr>
              <w:t>–.</w:t>
            </w:r>
            <w:r w:rsidR="00140476" w:rsidRPr="006E4BBB">
              <w:rPr>
                <w:rFonts w:ascii="Times New Roman" w:hAnsi="Times New Roman" w:cs="Times New Roman"/>
                <w:color w:val="000000" w:themeColor="text1"/>
                <w:sz w:val="20"/>
                <w:szCs w:val="20"/>
              </w:rPr>
              <w:t>82</w:t>
            </w:r>
          </w:p>
        </w:tc>
      </w:tr>
      <w:tr w:rsidR="00082ACF" w:rsidRPr="006E4BBB" w14:paraId="725AAF26" w14:textId="77777777" w:rsidTr="000B1A8B">
        <w:tc>
          <w:tcPr>
            <w:tcW w:w="2466" w:type="dxa"/>
            <w:tcBorders>
              <w:top w:val="nil"/>
              <w:bottom w:val="nil"/>
            </w:tcBorders>
          </w:tcPr>
          <w:p w14:paraId="7851A6EA"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Peer connection T3</w:t>
            </w:r>
          </w:p>
        </w:tc>
        <w:tc>
          <w:tcPr>
            <w:tcW w:w="4678" w:type="dxa"/>
            <w:tcBorders>
              <w:top w:val="nil"/>
              <w:bottom w:val="nil"/>
            </w:tcBorders>
          </w:tcPr>
          <w:p w14:paraId="6F7D57B7" w14:textId="17DEB20F"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65) = </w:t>
            </w:r>
            <w:r w:rsidR="00774FFE" w:rsidRPr="006E4BBB">
              <w:rPr>
                <w:rFonts w:ascii="Times New Roman" w:hAnsi="Times New Roman" w:cs="Times New Roman"/>
                <w:color w:val="000000" w:themeColor="text1"/>
                <w:sz w:val="20"/>
                <w:szCs w:val="20"/>
              </w:rPr>
              <w:t>4825.34 (SD = 107.42); RMSEA = .07 (SD = .00); CFI = .95 (SD = .00), TLI = .94 (SD = .00); SRMR = .03 (SD = .00)</w:t>
            </w:r>
          </w:p>
        </w:tc>
        <w:tc>
          <w:tcPr>
            <w:tcW w:w="1156" w:type="dxa"/>
            <w:tcBorders>
              <w:top w:val="nil"/>
              <w:bottom w:val="nil"/>
            </w:tcBorders>
          </w:tcPr>
          <w:p w14:paraId="369AF94C" w14:textId="1ACB8DF0"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w:t>
            </w:r>
            <w:r w:rsidR="00FA1114" w:rsidRPr="006E4BBB">
              <w:rPr>
                <w:rFonts w:ascii="Times New Roman" w:hAnsi="Times New Roman" w:cs="Times New Roman"/>
                <w:color w:val="000000" w:themeColor="text1"/>
                <w:sz w:val="20"/>
                <w:szCs w:val="20"/>
              </w:rPr>
              <w:t>69</w:t>
            </w:r>
            <w:r w:rsidRPr="006E4BBB">
              <w:rPr>
                <w:rFonts w:ascii="Times New Roman" w:hAnsi="Times New Roman" w:cs="Times New Roman"/>
                <w:color w:val="000000" w:themeColor="text1"/>
                <w:sz w:val="20"/>
                <w:szCs w:val="20"/>
              </w:rPr>
              <w:t>–.8</w:t>
            </w:r>
            <w:r w:rsidR="00FA1114" w:rsidRPr="006E4BBB">
              <w:rPr>
                <w:rFonts w:ascii="Times New Roman" w:hAnsi="Times New Roman" w:cs="Times New Roman"/>
                <w:color w:val="000000" w:themeColor="text1"/>
                <w:sz w:val="20"/>
                <w:szCs w:val="20"/>
              </w:rPr>
              <w:t>3</w:t>
            </w:r>
          </w:p>
        </w:tc>
      </w:tr>
      <w:tr w:rsidR="004D3C3C" w:rsidRPr="006E4BBB" w14:paraId="516077A3" w14:textId="77777777" w:rsidTr="00A23A29">
        <w:tc>
          <w:tcPr>
            <w:tcW w:w="7144" w:type="dxa"/>
            <w:gridSpan w:val="2"/>
            <w:tcBorders>
              <w:top w:val="nil"/>
              <w:bottom w:val="nil"/>
            </w:tcBorders>
          </w:tcPr>
          <w:p w14:paraId="7DBEC44A" w14:textId="7C3A3CE2" w:rsidR="004D3C3C" w:rsidRPr="006E4BBB" w:rsidRDefault="004D3C3C" w:rsidP="004D1297">
            <w:pPr>
              <w:spacing w:line="360" w:lineRule="auto"/>
              <w:rPr>
                <w:rFonts w:ascii="Times New Roman" w:eastAsia="Symbol" w:hAnsi="Times New Roman" w:cs="Times New Roman"/>
                <w:b/>
                <w:bCs/>
                <w:i/>
                <w:iCs/>
                <w:color w:val="000000" w:themeColor="text1"/>
                <w:sz w:val="20"/>
                <w:szCs w:val="20"/>
              </w:rPr>
            </w:pPr>
            <w:r w:rsidRPr="006E4BBB">
              <w:rPr>
                <w:rFonts w:ascii="Times New Roman" w:eastAsia="Symbol" w:hAnsi="Times New Roman" w:cs="Times New Roman"/>
                <w:b/>
                <w:bCs/>
                <w:i/>
                <w:iCs/>
                <w:color w:val="000000" w:themeColor="text1"/>
                <w:sz w:val="20"/>
                <w:szCs w:val="20"/>
              </w:rPr>
              <w:t xml:space="preserve">WLSMV </w:t>
            </w:r>
          </w:p>
        </w:tc>
        <w:tc>
          <w:tcPr>
            <w:tcW w:w="1156" w:type="dxa"/>
            <w:tcBorders>
              <w:top w:val="nil"/>
              <w:bottom w:val="nil"/>
            </w:tcBorders>
          </w:tcPr>
          <w:p w14:paraId="1A7D3B81" w14:textId="77777777" w:rsidR="004D3C3C" w:rsidRPr="006E4BBB" w:rsidRDefault="004D3C3C" w:rsidP="004D1297">
            <w:pPr>
              <w:spacing w:line="360" w:lineRule="auto"/>
              <w:rPr>
                <w:rFonts w:ascii="Times New Roman" w:hAnsi="Times New Roman" w:cs="Times New Roman"/>
                <w:color w:val="000000" w:themeColor="text1"/>
                <w:sz w:val="20"/>
                <w:szCs w:val="20"/>
              </w:rPr>
            </w:pPr>
          </w:p>
        </w:tc>
      </w:tr>
      <w:tr w:rsidR="004854E5" w:rsidRPr="006E4BBB" w14:paraId="190D5B9B" w14:textId="77777777" w:rsidTr="000B1A8B">
        <w:tc>
          <w:tcPr>
            <w:tcW w:w="2466" w:type="dxa"/>
            <w:tcBorders>
              <w:top w:val="nil"/>
              <w:bottom w:val="nil"/>
            </w:tcBorders>
          </w:tcPr>
          <w:p w14:paraId="38FFFB13" w14:textId="0C905F77"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al distress T1</w:t>
            </w:r>
          </w:p>
        </w:tc>
        <w:tc>
          <w:tcPr>
            <w:tcW w:w="4678" w:type="dxa"/>
            <w:tcBorders>
              <w:top w:val="nil"/>
              <w:bottom w:val="nil"/>
            </w:tcBorders>
          </w:tcPr>
          <w:p w14:paraId="4F4FCA10" w14:textId="39569298"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2</w:t>
            </w:r>
            <w:r w:rsidRPr="006E4BBB">
              <w:rPr>
                <w:rFonts w:ascii="Times New Roman" w:hAnsi="Times New Roman" w:cs="Times New Roman"/>
                <w:color w:val="000000" w:themeColor="text1"/>
                <w:sz w:val="20"/>
                <w:szCs w:val="20"/>
              </w:rPr>
              <w:t xml:space="preserve"> (5) = 312.73 (SD = 12.77); RMSEA = .06 (SD = .00); CFI = .99 (SD = .00), TLI = .97 (SD = .00); SRMR = .02 (SD = .00)</w:t>
            </w:r>
          </w:p>
        </w:tc>
        <w:tc>
          <w:tcPr>
            <w:tcW w:w="1156" w:type="dxa"/>
            <w:tcBorders>
              <w:top w:val="nil"/>
              <w:bottom w:val="nil"/>
            </w:tcBorders>
          </w:tcPr>
          <w:p w14:paraId="4307B090" w14:textId="517435DB"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48–.78</w:t>
            </w:r>
          </w:p>
        </w:tc>
      </w:tr>
      <w:tr w:rsidR="004854E5" w:rsidRPr="006E4BBB" w14:paraId="6281F838" w14:textId="77777777" w:rsidTr="000B1A8B">
        <w:tc>
          <w:tcPr>
            <w:tcW w:w="2466" w:type="dxa"/>
            <w:tcBorders>
              <w:top w:val="nil"/>
              <w:bottom w:val="nil"/>
            </w:tcBorders>
          </w:tcPr>
          <w:p w14:paraId="142342FF" w14:textId="7242FF94"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al distress T2</w:t>
            </w:r>
          </w:p>
        </w:tc>
        <w:tc>
          <w:tcPr>
            <w:tcW w:w="4678" w:type="dxa"/>
            <w:tcBorders>
              <w:top w:val="nil"/>
              <w:bottom w:val="nil"/>
            </w:tcBorders>
          </w:tcPr>
          <w:p w14:paraId="27CDE04B" w14:textId="4CA72A2F"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5) = 466.26</w:t>
            </w:r>
            <w:r w:rsidR="00BF278A" w:rsidRPr="006E4BBB">
              <w:rPr>
                <w:rFonts w:ascii="Times New Roman" w:hAnsi="Times New Roman" w:cs="Times New Roman"/>
                <w:color w:val="000000" w:themeColor="text1"/>
                <w:sz w:val="20"/>
                <w:szCs w:val="20"/>
              </w:rPr>
              <w:t xml:space="preserve"> (SD = 36.73)</w:t>
            </w:r>
            <w:r w:rsidRPr="006E4BBB">
              <w:rPr>
                <w:rFonts w:ascii="Times New Roman" w:hAnsi="Times New Roman" w:cs="Times New Roman"/>
                <w:color w:val="000000" w:themeColor="text1"/>
                <w:sz w:val="20"/>
                <w:szCs w:val="20"/>
              </w:rPr>
              <w:t>; RMSEA = .08 (SD = .00); CFI = .98 (SD = .00), TLI = .96 (SD = .00); SRMR = .03 (SD = .00)</w:t>
            </w:r>
          </w:p>
        </w:tc>
        <w:tc>
          <w:tcPr>
            <w:tcW w:w="1156" w:type="dxa"/>
            <w:tcBorders>
              <w:top w:val="nil"/>
              <w:bottom w:val="nil"/>
            </w:tcBorders>
          </w:tcPr>
          <w:p w14:paraId="202264CE" w14:textId="196B5B1F"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51–81</w:t>
            </w:r>
          </w:p>
        </w:tc>
      </w:tr>
      <w:tr w:rsidR="004854E5" w:rsidRPr="006E4BBB" w14:paraId="139F428A" w14:textId="77777777" w:rsidTr="000B1A8B">
        <w:tc>
          <w:tcPr>
            <w:tcW w:w="2466" w:type="dxa"/>
            <w:tcBorders>
              <w:top w:val="nil"/>
              <w:bottom w:val="nil"/>
            </w:tcBorders>
          </w:tcPr>
          <w:p w14:paraId="72349746" w14:textId="46937D3E"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al distress T3</w:t>
            </w:r>
          </w:p>
        </w:tc>
        <w:tc>
          <w:tcPr>
            <w:tcW w:w="4678" w:type="dxa"/>
            <w:tcBorders>
              <w:top w:val="nil"/>
              <w:bottom w:val="nil"/>
            </w:tcBorders>
          </w:tcPr>
          <w:p w14:paraId="669C4393" w14:textId="11E8F1AE"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5) = 471.57</w:t>
            </w:r>
            <w:r w:rsidR="00844663" w:rsidRPr="006E4BBB">
              <w:rPr>
                <w:rFonts w:ascii="Times New Roman" w:hAnsi="Times New Roman" w:cs="Times New Roman"/>
                <w:color w:val="000000" w:themeColor="text1"/>
                <w:sz w:val="20"/>
                <w:szCs w:val="20"/>
              </w:rPr>
              <w:t xml:space="preserve"> (SD = </w:t>
            </w:r>
            <w:r w:rsidR="00E7047E" w:rsidRPr="006E4BBB">
              <w:rPr>
                <w:rFonts w:ascii="Times New Roman" w:hAnsi="Times New Roman" w:cs="Times New Roman"/>
                <w:color w:val="000000" w:themeColor="text1"/>
                <w:sz w:val="20"/>
                <w:szCs w:val="20"/>
              </w:rPr>
              <w:t>38.55)</w:t>
            </w:r>
            <w:r w:rsidRPr="006E4BBB">
              <w:rPr>
                <w:rFonts w:ascii="Times New Roman" w:hAnsi="Times New Roman" w:cs="Times New Roman"/>
                <w:color w:val="000000" w:themeColor="text1"/>
                <w:sz w:val="20"/>
                <w:szCs w:val="20"/>
              </w:rPr>
              <w:t>; RMSEA = .08 (SD = .00); CFI = .98</w:t>
            </w:r>
            <w:r w:rsidR="00C84816" w:rsidRPr="006E4BBB">
              <w:rPr>
                <w:rFonts w:ascii="Times New Roman" w:hAnsi="Times New Roman" w:cs="Times New Roman"/>
                <w:color w:val="000000" w:themeColor="text1"/>
                <w:sz w:val="20"/>
                <w:szCs w:val="20"/>
              </w:rPr>
              <w:t xml:space="preserve"> (SD = .00)</w:t>
            </w:r>
            <w:r w:rsidRPr="006E4BBB">
              <w:rPr>
                <w:rFonts w:ascii="Times New Roman" w:hAnsi="Times New Roman" w:cs="Times New Roman"/>
                <w:color w:val="000000" w:themeColor="text1"/>
                <w:sz w:val="20"/>
                <w:szCs w:val="20"/>
              </w:rPr>
              <w:t>, TLI = .96</w:t>
            </w:r>
            <w:r w:rsidR="00C84816" w:rsidRPr="006E4BBB">
              <w:rPr>
                <w:rFonts w:ascii="Times New Roman" w:hAnsi="Times New Roman" w:cs="Times New Roman"/>
                <w:color w:val="000000" w:themeColor="text1"/>
                <w:sz w:val="20"/>
                <w:szCs w:val="20"/>
              </w:rPr>
              <w:t xml:space="preserve"> (SD = .00)</w:t>
            </w:r>
            <w:r w:rsidRPr="006E4BBB">
              <w:rPr>
                <w:rFonts w:ascii="Times New Roman" w:hAnsi="Times New Roman" w:cs="Times New Roman"/>
                <w:color w:val="000000" w:themeColor="text1"/>
                <w:sz w:val="20"/>
                <w:szCs w:val="20"/>
              </w:rPr>
              <w:t>; SRMR = .03</w:t>
            </w:r>
            <w:r w:rsidR="00C84816" w:rsidRPr="006E4BBB">
              <w:rPr>
                <w:rFonts w:ascii="Times New Roman" w:hAnsi="Times New Roman" w:cs="Times New Roman"/>
                <w:color w:val="000000" w:themeColor="text1"/>
                <w:sz w:val="20"/>
                <w:szCs w:val="20"/>
              </w:rPr>
              <w:t xml:space="preserve"> (SD = .00)</w:t>
            </w:r>
          </w:p>
        </w:tc>
        <w:tc>
          <w:tcPr>
            <w:tcW w:w="1156" w:type="dxa"/>
            <w:tcBorders>
              <w:top w:val="nil"/>
              <w:bottom w:val="nil"/>
            </w:tcBorders>
          </w:tcPr>
          <w:p w14:paraId="13D95504" w14:textId="4B1B3FE3"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55–.83</w:t>
            </w:r>
          </w:p>
        </w:tc>
      </w:tr>
      <w:tr w:rsidR="004854E5" w:rsidRPr="006E4BBB" w14:paraId="4C0225C8" w14:textId="77777777" w:rsidTr="000B1A8B">
        <w:tc>
          <w:tcPr>
            <w:tcW w:w="2466" w:type="dxa"/>
            <w:tcBorders>
              <w:top w:val="nil"/>
              <w:bottom w:val="nil"/>
            </w:tcBorders>
          </w:tcPr>
          <w:p w14:paraId="544AEA7A" w14:textId="6F6ED47C"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 regulation T1</w:t>
            </w:r>
          </w:p>
        </w:tc>
        <w:tc>
          <w:tcPr>
            <w:tcW w:w="4678" w:type="dxa"/>
            <w:tcBorders>
              <w:top w:val="nil"/>
              <w:bottom w:val="nil"/>
            </w:tcBorders>
          </w:tcPr>
          <w:p w14:paraId="5912219C" w14:textId="7F2734C0"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2) </w:t>
            </w:r>
            <w:r w:rsidR="00A72AF4" w:rsidRPr="006E4BBB">
              <w:rPr>
                <w:rFonts w:ascii="Times New Roman" w:hAnsi="Times New Roman" w:cs="Times New Roman"/>
                <w:color w:val="000000" w:themeColor="text1"/>
                <w:sz w:val="20"/>
                <w:szCs w:val="20"/>
              </w:rPr>
              <w:t xml:space="preserve">= </w:t>
            </w:r>
            <w:r w:rsidRPr="006E4BBB">
              <w:rPr>
                <w:rFonts w:ascii="Times New Roman" w:hAnsi="Times New Roman" w:cs="Times New Roman"/>
                <w:color w:val="000000" w:themeColor="text1"/>
                <w:sz w:val="20"/>
                <w:szCs w:val="20"/>
              </w:rPr>
              <w:t>103.10 (SD = 6.07); RMSEA = .06 (SD = .00); CFI = .99 (SD = .00), TLI = .98 (SD = .00); SRMR = .01 (SD = .00)</w:t>
            </w:r>
          </w:p>
        </w:tc>
        <w:tc>
          <w:tcPr>
            <w:tcW w:w="1156" w:type="dxa"/>
            <w:tcBorders>
              <w:top w:val="nil"/>
              <w:bottom w:val="nil"/>
            </w:tcBorders>
          </w:tcPr>
          <w:p w14:paraId="27A04EF7" w14:textId="1E1CCD47"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49–.80</w:t>
            </w:r>
          </w:p>
        </w:tc>
      </w:tr>
      <w:tr w:rsidR="004854E5" w:rsidRPr="006E4BBB" w14:paraId="7BC42C9A" w14:textId="77777777" w:rsidTr="000B1A8B">
        <w:tc>
          <w:tcPr>
            <w:tcW w:w="2466" w:type="dxa"/>
            <w:tcBorders>
              <w:top w:val="nil"/>
              <w:bottom w:val="nil"/>
            </w:tcBorders>
          </w:tcPr>
          <w:p w14:paraId="38855B00" w14:textId="51FBE5C6"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lastRenderedPageBreak/>
              <w:t>Emotion regulation T2</w:t>
            </w:r>
          </w:p>
        </w:tc>
        <w:tc>
          <w:tcPr>
            <w:tcW w:w="4678" w:type="dxa"/>
            <w:tcBorders>
              <w:top w:val="nil"/>
              <w:bottom w:val="nil"/>
            </w:tcBorders>
          </w:tcPr>
          <w:p w14:paraId="6F00D462" w14:textId="47AAB39F"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2) = 196.76 (SD = 20.52); RMSEA = .08 (SD = .00); CFI = .98 (SD = .00), TLI = .95 (SD = .01); SRMR = .01 (SD = .00)</w:t>
            </w:r>
          </w:p>
        </w:tc>
        <w:tc>
          <w:tcPr>
            <w:tcW w:w="1156" w:type="dxa"/>
            <w:tcBorders>
              <w:top w:val="nil"/>
              <w:bottom w:val="nil"/>
            </w:tcBorders>
          </w:tcPr>
          <w:p w14:paraId="7AB9BAAB" w14:textId="77777777"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49–79</w:t>
            </w:r>
          </w:p>
          <w:p w14:paraId="0DE09516" w14:textId="77777777" w:rsidR="004854E5" w:rsidRPr="006E4BBB" w:rsidRDefault="004854E5" w:rsidP="004854E5">
            <w:pPr>
              <w:spacing w:line="360" w:lineRule="auto"/>
              <w:rPr>
                <w:rFonts w:ascii="Times New Roman" w:hAnsi="Times New Roman" w:cs="Times New Roman"/>
                <w:color w:val="000000" w:themeColor="text1"/>
                <w:sz w:val="20"/>
                <w:szCs w:val="20"/>
              </w:rPr>
            </w:pPr>
          </w:p>
        </w:tc>
      </w:tr>
      <w:tr w:rsidR="004854E5" w:rsidRPr="006E4BBB" w14:paraId="693DB6AE" w14:textId="77777777" w:rsidTr="000B1A8B">
        <w:tc>
          <w:tcPr>
            <w:tcW w:w="2466" w:type="dxa"/>
            <w:tcBorders>
              <w:top w:val="nil"/>
              <w:bottom w:val="nil"/>
            </w:tcBorders>
          </w:tcPr>
          <w:p w14:paraId="514B6271" w14:textId="423B1F24"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Emotion regulation T3</w:t>
            </w:r>
          </w:p>
        </w:tc>
        <w:tc>
          <w:tcPr>
            <w:tcW w:w="4678" w:type="dxa"/>
            <w:tcBorders>
              <w:top w:val="nil"/>
              <w:bottom w:val="nil"/>
            </w:tcBorders>
          </w:tcPr>
          <w:p w14:paraId="540C7B04" w14:textId="1E1FB4BF"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2) = 298.93 (SD = 32.66); RMSEA = .10 (SD = .01); CFI = .98 (SD = .00), TLI = .95 (SD = .01); SRMR = .02 (SD &lt; .001)</w:t>
            </w:r>
          </w:p>
        </w:tc>
        <w:tc>
          <w:tcPr>
            <w:tcW w:w="1156" w:type="dxa"/>
            <w:tcBorders>
              <w:top w:val="nil"/>
              <w:bottom w:val="nil"/>
            </w:tcBorders>
          </w:tcPr>
          <w:p w14:paraId="7DD82CDB" w14:textId="6EFC52E6"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53–.82</w:t>
            </w:r>
          </w:p>
        </w:tc>
      </w:tr>
      <w:tr w:rsidR="004854E5" w:rsidRPr="006E4BBB" w14:paraId="647B9DFA" w14:textId="77777777" w:rsidTr="000B1A8B">
        <w:tc>
          <w:tcPr>
            <w:tcW w:w="2466" w:type="dxa"/>
            <w:tcBorders>
              <w:top w:val="nil"/>
              <w:bottom w:val="nil"/>
            </w:tcBorders>
          </w:tcPr>
          <w:p w14:paraId="5541B231" w14:textId="6105455A"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Family adult connection T1</w:t>
            </w:r>
          </w:p>
        </w:tc>
        <w:tc>
          <w:tcPr>
            <w:tcW w:w="4678" w:type="dxa"/>
            <w:tcBorders>
              <w:top w:val="nil"/>
              <w:bottom w:val="nil"/>
            </w:tcBorders>
          </w:tcPr>
          <w:p w14:paraId="545DD27F" w14:textId="22427B05"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2) = 56.69 (SD = 3.86); RMSEA = .04 (SD = .00); CFI = 1.00 (SD &lt; .001), TLI = .99 (SD = .00); SRMR = .01 (SD = .00). </w:t>
            </w:r>
          </w:p>
        </w:tc>
        <w:tc>
          <w:tcPr>
            <w:tcW w:w="1156" w:type="dxa"/>
            <w:tcBorders>
              <w:top w:val="nil"/>
              <w:bottom w:val="nil"/>
            </w:tcBorders>
          </w:tcPr>
          <w:p w14:paraId="2E614407" w14:textId="6B7622D0"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74–.84</w:t>
            </w:r>
          </w:p>
        </w:tc>
      </w:tr>
      <w:tr w:rsidR="004854E5" w:rsidRPr="006E4BBB" w14:paraId="39495946" w14:textId="77777777" w:rsidTr="000B1A8B">
        <w:tc>
          <w:tcPr>
            <w:tcW w:w="2466" w:type="dxa"/>
            <w:tcBorders>
              <w:top w:val="nil"/>
              <w:bottom w:val="nil"/>
            </w:tcBorders>
          </w:tcPr>
          <w:p w14:paraId="4FC6084A" w14:textId="2E228804"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Family adult connection T2</w:t>
            </w:r>
          </w:p>
        </w:tc>
        <w:tc>
          <w:tcPr>
            <w:tcW w:w="4678" w:type="dxa"/>
            <w:tcBorders>
              <w:top w:val="nil"/>
              <w:bottom w:val="nil"/>
            </w:tcBorders>
          </w:tcPr>
          <w:p w14:paraId="7B38CF21" w14:textId="7DC8BE11"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2) = 62.16 (SD = 9.04); RMSEA = .04 (SD = .00); CFI = 1.00 (SD = .00), TLI = .99 (SD = .00); SRMR = .01 (SD = .00) </w:t>
            </w:r>
          </w:p>
        </w:tc>
        <w:tc>
          <w:tcPr>
            <w:tcW w:w="1156" w:type="dxa"/>
            <w:tcBorders>
              <w:top w:val="nil"/>
              <w:bottom w:val="nil"/>
            </w:tcBorders>
          </w:tcPr>
          <w:p w14:paraId="4D6F136F" w14:textId="1930905C"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79–.88</w:t>
            </w:r>
          </w:p>
        </w:tc>
      </w:tr>
      <w:tr w:rsidR="004854E5" w:rsidRPr="006E4BBB" w14:paraId="4D7FDBBE" w14:textId="77777777" w:rsidTr="000B1A8B">
        <w:tc>
          <w:tcPr>
            <w:tcW w:w="2466" w:type="dxa"/>
            <w:tcBorders>
              <w:top w:val="nil"/>
              <w:bottom w:val="nil"/>
            </w:tcBorders>
          </w:tcPr>
          <w:p w14:paraId="6B751D47" w14:textId="771EC866"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Family adult connection T3</w:t>
            </w:r>
          </w:p>
        </w:tc>
        <w:tc>
          <w:tcPr>
            <w:tcW w:w="4678" w:type="dxa"/>
            <w:tcBorders>
              <w:top w:val="nil"/>
              <w:bottom w:val="nil"/>
            </w:tcBorders>
          </w:tcPr>
          <w:p w14:paraId="06F11B3E" w14:textId="72FAECFC"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2) = 41.28 (SD = 9.28); RMSEA = .04 (SD = .00); CFI = 1.00 (SD = .00), TLI = 1.00 (SD = .00); SRMR = .00 (SD = .00)</w:t>
            </w:r>
          </w:p>
        </w:tc>
        <w:tc>
          <w:tcPr>
            <w:tcW w:w="1156" w:type="dxa"/>
            <w:tcBorders>
              <w:top w:val="nil"/>
              <w:bottom w:val="nil"/>
            </w:tcBorders>
          </w:tcPr>
          <w:p w14:paraId="6AAEC31B" w14:textId="1F626A2C"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81–.90</w:t>
            </w:r>
          </w:p>
        </w:tc>
      </w:tr>
      <w:tr w:rsidR="004854E5" w:rsidRPr="006E4BBB" w14:paraId="380B3F9D" w14:textId="77777777" w:rsidTr="000B1A8B">
        <w:tc>
          <w:tcPr>
            <w:tcW w:w="2466" w:type="dxa"/>
            <w:tcBorders>
              <w:top w:val="nil"/>
              <w:bottom w:val="nil"/>
            </w:tcBorders>
          </w:tcPr>
          <w:p w14:paraId="01013E5C" w14:textId="1D8FDFBF"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Peer connection T1</w:t>
            </w:r>
          </w:p>
        </w:tc>
        <w:tc>
          <w:tcPr>
            <w:tcW w:w="4678" w:type="dxa"/>
            <w:tcBorders>
              <w:top w:val="nil"/>
              <w:bottom w:val="nil"/>
            </w:tcBorders>
          </w:tcPr>
          <w:p w14:paraId="27C1F8DC" w14:textId="338759FC"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65) = 5429.48 (SD = 52.12) RMSEA = .07 (SD &lt; .001); CFI = .97 (SD = .00), TLI =.96 (SD = .00); SRMR = .03 (SD = .00)</w:t>
            </w:r>
          </w:p>
        </w:tc>
        <w:tc>
          <w:tcPr>
            <w:tcW w:w="1156" w:type="dxa"/>
            <w:tcBorders>
              <w:top w:val="nil"/>
              <w:bottom w:val="nil"/>
            </w:tcBorders>
          </w:tcPr>
          <w:p w14:paraId="5774D48E" w14:textId="6A93E9D8"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69–.85</w:t>
            </w:r>
          </w:p>
        </w:tc>
      </w:tr>
      <w:tr w:rsidR="004854E5" w:rsidRPr="006E4BBB" w14:paraId="0657D70E" w14:textId="77777777" w:rsidTr="000B1A8B">
        <w:tc>
          <w:tcPr>
            <w:tcW w:w="2466" w:type="dxa"/>
            <w:tcBorders>
              <w:top w:val="nil"/>
              <w:bottom w:val="nil"/>
            </w:tcBorders>
          </w:tcPr>
          <w:p w14:paraId="47D8E740" w14:textId="477EE061"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Peer connection T2</w:t>
            </w:r>
          </w:p>
        </w:tc>
        <w:tc>
          <w:tcPr>
            <w:tcW w:w="4678" w:type="dxa"/>
            <w:tcBorders>
              <w:top w:val="nil"/>
              <w:bottom w:val="nil"/>
            </w:tcBorders>
          </w:tcPr>
          <w:p w14:paraId="672C6A66" w14:textId="6972CC11"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65) = 6542.99 (SD = 142.60); RMSEA = .08 (SD = .00); CFI = .96 (SD = .00), TLI = .95 (SD = .00); SRMR = .03 (SD = .00)</w:t>
            </w:r>
          </w:p>
        </w:tc>
        <w:tc>
          <w:tcPr>
            <w:tcW w:w="1156" w:type="dxa"/>
            <w:tcBorders>
              <w:top w:val="nil"/>
              <w:bottom w:val="nil"/>
            </w:tcBorders>
          </w:tcPr>
          <w:p w14:paraId="2DFAB754" w14:textId="740B986A"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74–.87</w:t>
            </w:r>
          </w:p>
        </w:tc>
      </w:tr>
      <w:tr w:rsidR="004854E5" w:rsidRPr="006E4BBB" w14:paraId="58F13172" w14:textId="77777777" w:rsidTr="000B1A8B">
        <w:tc>
          <w:tcPr>
            <w:tcW w:w="2466" w:type="dxa"/>
            <w:tcBorders>
              <w:top w:val="nil"/>
              <w:bottom w:val="nil"/>
            </w:tcBorders>
          </w:tcPr>
          <w:p w14:paraId="4A6ED3BC" w14:textId="7BE31E74"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Peer connection T3</w:t>
            </w:r>
          </w:p>
        </w:tc>
        <w:tc>
          <w:tcPr>
            <w:tcW w:w="4678" w:type="dxa"/>
            <w:tcBorders>
              <w:top w:val="nil"/>
              <w:bottom w:val="nil"/>
            </w:tcBorders>
          </w:tcPr>
          <w:p w14:paraId="18BDAC64" w14:textId="53144366" w:rsidR="004854E5" w:rsidRPr="006E4BBB" w:rsidRDefault="004854E5" w:rsidP="004854E5">
            <w:pPr>
              <w:spacing w:line="360" w:lineRule="auto"/>
              <w:rPr>
                <w:rFonts w:ascii="Symbol" w:eastAsia="Symbol" w:hAnsi="Symbol" w:cs="Symbol"/>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 xml:space="preserve">(65) = 8241.61 (SD = 233.09); RMSEA = .09 (SD = .00); CFI = .97 (SD = .00), TLI = .97 (SD = .00); SRMR = .03 (SD = .00). </w:t>
            </w:r>
          </w:p>
        </w:tc>
        <w:tc>
          <w:tcPr>
            <w:tcW w:w="1156" w:type="dxa"/>
            <w:tcBorders>
              <w:top w:val="nil"/>
              <w:bottom w:val="nil"/>
            </w:tcBorders>
          </w:tcPr>
          <w:p w14:paraId="3F8B2AAE" w14:textId="4B6A7240" w:rsidR="004854E5" w:rsidRPr="006E4BBB" w:rsidRDefault="004854E5" w:rsidP="004854E5">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76–.88</w:t>
            </w:r>
          </w:p>
        </w:tc>
      </w:tr>
      <w:tr w:rsidR="004854E5" w:rsidRPr="006E4BBB" w14:paraId="10B3AA04" w14:textId="77777777" w:rsidTr="000B1A8B">
        <w:tc>
          <w:tcPr>
            <w:tcW w:w="2466" w:type="dxa"/>
            <w:tcBorders>
              <w:top w:val="nil"/>
              <w:bottom w:val="nil"/>
            </w:tcBorders>
          </w:tcPr>
          <w:p w14:paraId="3B64DF1F" w14:textId="77777777" w:rsidR="004854E5" w:rsidRPr="006E4BBB" w:rsidRDefault="004854E5" w:rsidP="004854E5">
            <w:pPr>
              <w:spacing w:line="360" w:lineRule="auto"/>
              <w:rPr>
                <w:rFonts w:ascii="Times New Roman" w:hAnsi="Times New Roman" w:cs="Times New Roman"/>
                <w:color w:val="000000" w:themeColor="text1"/>
                <w:sz w:val="20"/>
                <w:szCs w:val="20"/>
              </w:rPr>
            </w:pPr>
          </w:p>
        </w:tc>
        <w:tc>
          <w:tcPr>
            <w:tcW w:w="4678" w:type="dxa"/>
            <w:tcBorders>
              <w:top w:val="nil"/>
              <w:bottom w:val="nil"/>
            </w:tcBorders>
          </w:tcPr>
          <w:p w14:paraId="27D06D0C" w14:textId="77777777" w:rsidR="004854E5" w:rsidRPr="006E4BBB" w:rsidRDefault="004854E5" w:rsidP="004854E5">
            <w:pPr>
              <w:spacing w:line="360" w:lineRule="auto"/>
              <w:rPr>
                <w:rFonts w:ascii="Symbol" w:eastAsia="Symbol" w:hAnsi="Symbol" w:cs="Symbol"/>
                <w:color w:val="000000" w:themeColor="text1"/>
                <w:sz w:val="20"/>
                <w:szCs w:val="20"/>
              </w:rPr>
            </w:pPr>
          </w:p>
        </w:tc>
        <w:tc>
          <w:tcPr>
            <w:tcW w:w="1156" w:type="dxa"/>
            <w:tcBorders>
              <w:top w:val="nil"/>
              <w:bottom w:val="nil"/>
            </w:tcBorders>
          </w:tcPr>
          <w:p w14:paraId="01F43576" w14:textId="77777777" w:rsidR="004854E5" w:rsidRPr="006E4BBB" w:rsidRDefault="004854E5" w:rsidP="004854E5">
            <w:pPr>
              <w:spacing w:line="360" w:lineRule="auto"/>
              <w:rPr>
                <w:rFonts w:ascii="Times New Roman" w:hAnsi="Times New Roman" w:cs="Times New Roman"/>
                <w:color w:val="000000" w:themeColor="text1"/>
                <w:sz w:val="20"/>
                <w:szCs w:val="20"/>
              </w:rPr>
            </w:pPr>
          </w:p>
        </w:tc>
      </w:tr>
      <w:tr w:rsidR="004854E5" w:rsidRPr="006E4BBB" w14:paraId="45735FD2" w14:textId="77777777" w:rsidTr="000B1A8B">
        <w:tc>
          <w:tcPr>
            <w:tcW w:w="2466" w:type="dxa"/>
            <w:tcBorders>
              <w:top w:val="nil"/>
              <w:bottom w:val="nil"/>
            </w:tcBorders>
          </w:tcPr>
          <w:p w14:paraId="6D10EDD0" w14:textId="77777777" w:rsidR="004854E5" w:rsidRPr="006E4BBB" w:rsidRDefault="004854E5" w:rsidP="004854E5">
            <w:pPr>
              <w:spacing w:line="360" w:lineRule="auto"/>
              <w:rPr>
                <w:rFonts w:ascii="Times New Roman" w:hAnsi="Times New Roman" w:cs="Times New Roman"/>
                <w:color w:val="000000" w:themeColor="text1"/>
                <w:sz w:val="20"/>
                <w:szCs w:val="20"/>
              </w:rPr>
            </w:pPr>
          </w:p>
        </w:tc>
        <w:tc>
          <w:tcPr>
            <w:tcW w:w="4678" w:type="dxa"/>
            <w:tcBorders>
              <w:top w:val="nil"/>
              <w:bottom w:val="nil"/>
            </w:tcBorders>
          </w:tcPr>
          <w:p w14:paraId="3D803E79" w14:textId="77777777" w:rsidR="004854E5" w:rsidRPr="006E4BBB" w:rsidRDefault="004854E5" w:rsidP="004854E5">
            <w:pPr>
              <w:spacing w:line="360" w:lineRule="auto"/>
              <w:rPr>
                <w:rFonts w:ascii="Symbol" w:eastAsia="Symbol" w:hAnsi="Symbol" w:cs="Symbol"/>
                <w:color w:val="000000" w:themeColor="text1"/>
                <w:sz w:val="20"/>
                <w:szCs w:val="20"/>
              </w:rPr>
            </w:pPr>
          </w:p>
        </w:tc>
        <w:tc>
          <w:tcPr>
            <w:tcW w:w="1156" w:type="dxa"/>
            <w:tcBorders>
              <w:top w:val="nil"/>
              <w:bottom w:val="nil"/>
            </w:tcBorders>
          </w:tcPr>
          <w:p w14:paraId="7BE96FCF" w14:textId="77777777" w:rsidR="004854E5" w:rsidRPr="006E4BBB" w:rsidRDefault="004854E5" w:rsidP="004854E5">
            <w:pPr>
              <w:spacing w:line="360" w:lineRule="auto"/>
              <w:rPr>
                <w:rFonts w:ascii="Times New Roman" w:hAnsi="Times New Roman" w:cs="Times New Roman"/>
                <w:color w:val="000000" w:themeColor="text1"/>
                <w:sz w:val="20"/>
                <w:szCs w:val="20"/>
              </w:rPr>
            </w:pPr>
          </w:p>
        </w:tc>
      </w:tr>
      <w:tr w:rsidR="004854E5" w:rsidRPr="006E4BBB" w14:paraId="61A9454A" w14:textId="77777777" w:rsidTr="000B1A8B">
        <w:tc>
          <w:tcPr>
            <w:tcW w:w="2466" w:type="dxa"/>
            <w:tcBorders>
              <w:top w:val="nil"/>
              <w:bottom w:val="nil"/>
            </w:tcBorders>
          </w:tcPr>
          <w:p w14:paraId="3B429577" w14:textId="77777777" w:rsidR="004854E5" w:rsidRPr="006E4BBB" w:rsidRDefault="004854E5" w:rsidP="004854E5">
            <w:pPr>
              <w:spacing w:line="360" w:lineRule="auto"/>
              <w:rPr>
                <w:rFonts w:ascii="Times New Roman" w:hAnsi="Times New Roman" w:cs="Times New Roman"/>
                <w:color w:val="000000" w:themeColor="text1"/>
                <w:sz w:val="20"/>
                <w:szCs w:val="20"/>
              </w:rPr>
            </w:pPr>
          </w:p>
        </w:tc>
        <w:tc>
          <w:tcPr>
            <w:tcW w:w="4678" w:type="dxa"/>
            <w:tcBorders>
              <w:top w:val="nil"/>
              <w:bottom w:val="nil"/>
            </w:tcBorders>
          </w:tcPr>
          <w:p w14:paraId="046CD29F" w14:textId="77777777" w:rsidR="004854E5" w:rsidRPr="006E4BBB" w:rsidRDefault="004854E5" w:rsidP="004854E5">
            <w:pPr>
              <w:spacing w:line="360" w:lineRule="auto"/>
              <w:rPr>
                <w:rFonts w:ascii="Symbol" w:eastAsia="Symbol" w:hAnsi="Symbol" w:cs="Symbol"/>
                <w:color w:val="000000" w:themeColor="text1"/>
                <w:sz w:val="20"/>
                <w:szCs w:val="20"/>
              </w:rPr>
            </w:pPr>
          </w:p>
        </w:tc>
        <w:tc>
          <w:tcPr>
            <w:tcW w:w="1156" w:type="dxa"/>
            <w:tcBorders>
              <w:top w:val="nil"/>
              <w:bottom w:val="nil"/>
            </w:tcBorders>
          </w:tcPr>
          <w:p w14:paraId="5DD8CFD0" w14:textId="77777777" w:rsidR="004854E5" w:rsidRPr="006E4BBB" w:rsidRDefault="004854E5" w:rsidP="004854E5">
            <w:pPr>
              <w:spacing w:line="360" w:lineRule="auto"/>
              <w:rPr>
                <w:rFonts w:ascii="Times New Roman" w:hAnsi="Times New Roman" w:cs="Times New Roman"/>
                <w:color w:val="000000" w:themeColor="text1"/>
                <w:sz w:val="20"/>
                <w:szCs w:val="20"/>
              </w:rPr>
            </w:pPr>
          </w:p>
        </w:tc>
      </w:tr>
      <w:tr w:rsidR="004854E5" w:rsidRPr="006E4BBB" w14:paraId="24882F86" w14:textId="77777777" w:rsidTr="000B1A8B">
        <w:tc>
          <w:tcPr>
            <w:tcW w:w="2466" w:type="dxa"/>
            <w:tcBorders>
              <w:top w:val="nil"/>
              <w:bottom w:val="nil"/>
            </w:tcBorders>
          </w:tcPr>
          <w:p w14:paraId="4D9D7F41" w14:textId="77777777" w:rsidR="004854E5" w:rsidRPr="006E4BBB" w:rsidRDefault="004854E5" w:rsidP="004854E5">
            <w:pPr>
              <w:spacing w:line="360" w:lineRule="auto"/>
              <w:rPr>
                <w:rFonts w:ascii="Times New Roman" w:hAnsi="Times New Roman" w:cs="Times New Roman"/>
                <w:color w:val="000000" w:themeColor="text1"/>
                <w:sz w:val="20"/>
                <w:szCs w:val="20"/>
              </w:rPr>
            </w:pPr>
          </w:p>
        </w:tc>
        <w:tc>
          <w:tcPr>
            <w:tcW w:w="4678" w:type="dxa"/>
            <w:tcBorders>
              <w:top w:val="nil"/>
              <w:bottom w:val="nil"/>
            </w:tcBorders>
          </w:tcPr>
          <w:p w14:paraId="2E27C458" w14:textId="77777777" w:rsidR="004854E5" w:rsidRPr="006E4BBB" w:rsidRDefault="004854E5" w:rsidP="004854E5">
            <w:pPr>
              <w:spacing w:line="360" w:lineRule="auto"/>
              <w:rPr>
                <w:rFonts w:ascii="Symbol" w:eastAsia="Symbol" w:hAnsi="Symbol" w:cs="Symbol"/>
                <w:color w:val="000000" w:themeColor="text1"/>
                <w:sz w:val="20"/>
                <w:szCs w:val="20"/>
              </w:rPr>
            </w:pPr>
          </w:p>
        </w:tc>
        <w:tc>
          <w:tcPr>
            <w:tcW w:w="1156" w:type="dxa"/>
            <w:tcBorders>
              <w:top w:val="nil"/>
              <w:bottom w:val="nil"/>
            </w:tcBorders>
          </w:tcPr>
          <w:p w14:paraId="46A434BE" w14:textId="77777777" w:rsidR="004854E5" w:rsidRPr="006E4BBB" w:rsidRDefault="004854E5" w:rsidP="004854E5">
            <w:pPr>
              <w:spacing w:line="360" w:lineRule="auto"/>
              <w:rPr>
                <w:rFonts w:ascii="Times New Roman" w:hAnsi="Times New Roman" w:cs="Times New Roman"/>
                <w:color w:val="000000" w:themeColor="text1"/>
                <w:sz w:val="20"/>
                <w:szCs w:val="20"/>
              </w:rPr>
            </w:pPr>
          </w:p>
        </w:tc>
      </w:tr>
      <w:tr w:rsidR="004854E5" w:rsidRPr="006E4BBB" w14:paraId="037C5D22" w14:textId="77777777" w:rsidTr="000B1A8B">
        <w:tc>
          <w:tcPr>
            <w:tcW w:w="8300" w:type="dxa"/>
            <w:gridSpan w:val="3"/>
            <w:tcBorders>
              <w:bottom w:val="nil"/>
            </w:tcBorders>
          </w:tcPr>
          <w:p w14:paraId="1BFE3D24" w14:textId="3334C7C2" w:rsidR="004854E5" w:rsidRPr="006E4BBB" w:rsidRDefault="004854E5" w:rsidP="004854E5">
            <w:pPr>
              <w:rPr>
                <w:rFonts w:ascii="Times New Roman" w:hAnsi="Times New Roman" w:cs="Times New Roman"/>
                <w:i/>
                <w:iCs/>
                <w:sz w:val="20"/>
                <w:szCs w:val="20"/>
              </w:rPr>
            </w:pPr>
            <w:r w:rsidRPr="006E4BBB">
              <w:rPr>
                <w:rFonts w:ascii="Times New Roman" w:hAnsi="Times New Roman" w:cs="Times New Roman"/>
                <w:i/>
                <w:iCs/>
                <w:sz w:val="20"/>
                <w:szCs w:val="20"/>
              </w:rPr>
              <w:t xml:space="preserve">Note. </w:t>
            </w:r>
            <w:r w:rsidRPr="006E4BBB">
              <w:rPr>
                <w:rFonts w:ascii="Times New Roman" w:hAnsi="Times New Roman" w:cs="Times New Roman"/>
                <w:sz w:val="20"/>
                <w:szCs w:val="20"/>
              </w:rPr>
              <w:t>MLR = robust maximum likelihood; λ</w:t>
            </w:r>
            <w:r w:rsidRPr="006E4BBB">
              <w:rPr>
                <w:rFonts w:ascii="Times New Roman" w:hAnsi="Times New Roman" w:cs="Times New Roman"/>
                <w:iCs/>
                <w:sz w:val="20"/>
                <w:szCs w:val="20"/>
              </w:rPr>
              <w:t xml:space="preserve"> = standardised factor loadings; T1 = Timepoint 1; T2 = Timepoint 2; T3 = Timepoint 3; </w:t>
            </w:r>
            <w:r w:rsidRPr="006E4BBB">
              <w:rPr>
                <w:rFonts w:ascii="Symbol" w:eastAsia="Symbol" w:hAnsi="Symbol" w:cs="Symbol"/>
                <w:sz w:val="20"/>
                <w:szCs w:val="20"/>
              </w:rPr>
              <w:t>c</w:t>
            </w:r>
            <w:r w:rsidRPr="006E4BBB">
              <w:rPr>
                <w:rFonts w:ascii="Times New Roman" w:hAnsi="Times New Roman" w:cs="Times New Roman"/>
                <w:sz w:val="20"/>
                <w:szCs w:val="20"/>
                <w:vertAlign w:val="superscript"/>
              </w:rPr>
              <w:t xml:space="preserve">2 </w:t>
            </w:r>
            <w:r w:rsidRPr="006E4BBB">
              <w:rPr>
                <w:rFonts w:ascii="Times New Roman" w:hAnsi="Times New Roman" w:cs="Times New Roman"/>
                <w:iCs/>
                <w:sz w:val="20"/>
                <w:szCs w:val="20"/>
              </w:rPr>
              <w:t xml:space="preserve">= chi-square; RMSEA = root mean square error of approximation; CFI = Comparative Fit Index; TLI = Tucker-Lewis Index; SRMR = Standardised Root Mean Squared Residual. </w:t>
            </w:r>
          </w:p>
        </w:tc>
      </w:tr>
    </w:tbl>
    <w:p w14:paraId="550D86AA" w14:textId="77777777" w:rsidR="00082ACF" w:rsidRPr="006E4BBB" w:rsidRDefault="00082ACF" w:rsidP="00082ACF">
      <w:pPr>
        <w:rPr>
          <w:rFonts w:ascii="Times New Roman" w:hAnsi="Times New Roman" w:cs="Times New Roman"/>
          <w:sz w:val="20"/>
          <w:szCs w:val="20"/>
        </w:rPr>
      </w:pPr>
    </w:p>
    <w:p w14:paraId="29E3F5CC" w14:textId="295951FA" w:rsidR="00082ACF" w:rsidRPr="006E4BBB" w:rsidRDefault="00082ACF" w:rsidP="00524C26">
      <w:pPr>
        <w:rPr>
          <w:rFonts w:ascii="Times New Roman" w:hAnsi="Times New Roman" w:cs="Times New Roman"/>
          <w:b/>
          <w:bCs/>
          <w:sz w:val="20"/>
          <w:szCs w:val="20"/>
        </w:rPr>
      </w:pPr>
    </w:p>
    <w:p w14:paraId="62AAA681" w14:textId="344A34D6" w:rsidR="00082ACF" w:rsidRPr="006E4BBB" w:rsidRDefault="00082ACF" w:rsidP="00524C26">
      <w:pPr>
        <w:rPr>
          <w:rFonts w:ascii="Times New Roman" w:hAnsi="Times New Roman" w:cs="Times New Roman"/>
          <w:b/>
          <w:bCs/>
          <w:sz w:val="20"/>
          <w:szCs w:val="20"/>
        </w:rPr>
      </w:pPr>
    </w:p>
    <w:p w14:paraId="490B8CA5" w14:textId="1B49EDA4" w:rsidR="00082ACF" w:rsidRPr="006E4BBB" w:rsidRDefault="00082ACF" w:rsidP="00082ACF">
      <w:pPr>
        <w:spacing w:line="480" w:lineRule="auto"/>
        <w:rPr>
          <w:rFonts w:ascii="Times New Roman" w:hAnsi="Times New Roman" w:cs="Times New Roman"/>
          <w:b/>
          <w:bCs/>
          <w:sz w:val="20"/>
          <w:szCs w:val="20"/>
        </w:rPr>
      </w:pPr>
      <w:r w:rsidRPr="006E4BBB">
        <w:rPr>
          <w:rFonts w:ascii="Times New Roman" w:hAnsi="Times New Roman" w:cs="Times New Roman"/>
          <w:b/>
          <w:bCs/>
          <w:sz w:val="20"/>
          <w:szCs w:val="20"/>
        </w:rPr>
        <w:t xml:space="preserve">Appendix C) </w:t>
      </w:r>
      <w:r w:rsidR="00D61B06" w:rsidRPr="006E4BBB">
        <w:rPr>
          <w:rFonts w:ascii="Times New Roman" w:hAnsi="Times New Roman" w:cs="Times New Roman"/>
          <w:b/>
          <w:bCs/>
          <w:sz w:val="20"/>
          <w:szCs w:val="20"/>
        </w:rPr>
        <w:t>R</w:t>
      </w:r>
      <w:r w:rsidRPr="006E4BBB">
        <w:rPr>
          <w:rFonts w:ascii="Times New Roman" w:hAnsi="Times New Roman" w:cs="Times New Roman"/>
          <w:b/>
          <w:bCs/>
          <w:sz w:val="20"/>
          <w:szCs w:val="20"/>
        </w:rPr>
        <w:t xml:space="preserve">evision of </w:t>
      </w:r>
      <w:proofErr w:type="spellStart"/>
      <w:r w:rsidRPr="006E4BBB">
        <w:rPr>
          <w:rFonts w:ascii="Times New Roman" w:hAnsi="Times New Roman" w:cs="Times New Roman"/>
          <w:b/>
          <w:bCs/>
          <w:sz w:val="20"/>
          <w:szCs w:val="20"/>
        </w:rPr>
        <w:t>TEIQue</w:t>
      </w:r>
      <w:proofErr w:type="spellEnd"/>
      <w:r w:rsidRPr="006E4BBB">
        <w:rPr>
          <w:rFonts w:ascii="Times New Roman" w:hAnsi="Times New Roman" w:cs="Times New Roman"/>
          <w:b/>
          <w:bCs/>
          <w:sz w:val="20"/>
          <w:szCs w:val="20"/>
        </w:rPr>
        <w:t xml:space="preserve">-ASF subscale </w:t>
      </w:r>
    </w:p>
    <w:p w14:paraId="5B1F6B95" w14:textId="19379B3E" w:rsidR="00082ACF" w:rsidRPr="006E4BBB" w:rsidRDefault="00082ACF" w:rsidP="00082ACF">
      <w:pPr>
        <w:spacing w:line="480" w:lineRule="auto"/>
        <w:rPr>
          <w:rFonts w:ascii="Times New Roman" w:hAnsi="Times New Roman"/>
          <w:sz w:val="20"/>
          <w:szCs w:val="20"/>
        </w:rPr>
      </w:pPr>
      <w:r w:rsidRPr="006E4BBB">
        <w:rPr>
          <w:rFonts w:ascii="Times New Roman" w:hAnsi="Times New Roman"/>
          <w:bCs/>
          <w:sz w:val="20"/>
          <w:szCs w:val="20"/>
        </w:rPr>
        <w:t>Initial</w:t>
      </w:r>
      <w:r w:rsidRPr="006E4BBB">
        <w:rPr>
          <w:rFonts w:ascii="Times New Roman" w:hAnsi="Times New Roman"/>
          <w:sz w:val="20"/>
          <w:szCs w:val="20"/>
        </w:rPr>
        <w:t xml:space="preserve"> CFA in the current sample showed poor fit for the full six-item subscale</w:t>
      </w:r>
      <w:r w:rsidR="00E35704" w:rsidRPr="006E4BBB">
        <w:rPr>
          <w:rFonts w:ascii="Times New Roman" w:hAnsi="Times New Roman"/>
          <w:sz w:val="20"/>
          <w:szCs w:val="20"/>
        </w:rPr>
        <w:t>. We identified two items</w:t>
      </w:r>
      <w:r w:rsidR="00013EED" w:rsidRPr="006E4BBB">
        <w:rPr>
          <w:rFonts w:ascii="Times New Roman" w:hAnsi="Times New Roman"/>
          <w:sz w:val="20"/>
          <w:szCs w:val="20"/>
        </w:rPr>
        <w:t xml:space="preserve"> with </w:t>
      </w:r>
      <w:r w:rsidR="00746177" w:rsidRPr="006E4BBB">
        <w:rPr>
          <w:rFonts w:ascii="Times New Roman" w:hAnsi="Times New Roman"/>
          <w:sz w:val="20"/>
          <w:szCs w:val="20"/>
        </w:rPr>
        <w:t>frequently lower than salient factor</w:t>
      </w:r>
      <w:r w:rsidR="00013EED" w:rsidRPr="006E4BBB">
        <w:rPr>
          <w:rFonts w:ascii="Times New Roman" w:hAnsi="Times New Roman"/>
          <w:sz w:val="20"/>
          <w:szCs w:val="20"/>
        </w:rPr>
        <w:t xml:space="preserve"> loadings</w:t>
      </w:r>
      <w:r w:rsidRPr="006E4BBB">
        <w:rPr>
          <w:rFonts w:ascii="Times New Roman" w:hAnsi="Times New Roman"/>
          <w:sz w:val="20"/>
          <w:szCs w:val="20"/>
        </w:rPr>
        <w:t xml:space="preserve"> (Items 2 and 5 in Table S1): </w:t>
      </w:r>
      <w:r w:rsidRPr="006E4BBB">
        <w:rPr>
          <w:rFonts w:ascii="Times New Roman" w:hAnsi="Times New Roman" w:cs="Times New Roman"/>
          <w:sz w:val="20"/>
          <w:szCs w:val="20"/>
        </w:rPr>
        <w:t>“I change my mind often” and “sometimes, I get involved in things later I wish I could get out of</w:t>
      </w:r>
      <w:r w:rsidR="00013EED" w:rsidRPr="006E4BBB">
        <w:rPr>
          <w:rFonts w:ascii="Times New Roman" w:hAnsi="Times New Roman" w:cs="Times New Roman"/>
          <w:sz w:val="20"/>
          <w:szCs w:val="20"/>
        </w:rPr>
        <w:t xml:space="preserve">”. </w:t>
      </w:r>
      <w:r w:rsidR="00746177" w:rsidRPr="006E4BBB">
        <w:rPr>
          <w:rFonts w:ascii="Times New Roman" w:hAnsi="Times New Roman"/>
          <w:sz w:val="20"/>
          <w:szCs w:val="20"/>
        </w:rPr>
        <w:t xml:space="preserve">These items </w:t>
      </w:r>
      <w:r w:rsidR="00746177" w:rsidRPr="006E4BBB">
        <w:rPr>
          <w:rFonts w:ascii="Times New Roman" w:hAnsi="Times New Roman" w:cs="Times New Roman"/>
          <w:sz w:val="20"/>
          <w:szCs w:val="20"/>
        </w:rPr>
        <w:t xml:space="preserve">map onto a nested ‘impulsiveness’ facet in the self-control subscale. </w:t>
      </w:r>
      <w:r w:rsidR="00013EED" w:rsidRPr="006E4BBB">
        <w:rPr>
          <w:rFonts w:ascii="Times New Roman" w:hAnsi="Times New Roman" w:cs="Times New Roman"/>
          <w:sz w:val="20"/>
          <w:szCs w:val="20"/>
        </w:rPr>
        <w:t>Given results, we</w:t>
      </w:r>
      <w:r w:rsidRPr="006E4BBB">
        <w:rPr>
          <w:rFonts w:ascii="Times New Roman" w:hAnsi="Times New Roman" w:cs="Times New Roman"/>
          <w:sz w:val="20"/>
          <w:szCs w:val="20"/>
        </w:rPr>
        <w:t xml:space="preserve"> removed these two </w:t>
      </w:r>
      <w:r w:rsidRPr="006E4BBB">
        <w:rPr>
          <w:rFonts w:ascii="Times New Roman" w:hAnsi="Times New Roman" w:cs="Times New Roman"/>
          <w:sz w:val="20"/>
          <w:szCs w:val="20"/>
        </w:rPr>
        <w:lastRenderedPageBreak/>
        <w:t>items and performed CFA with the revised four-item subscale; this showed good fit as reported in the previous section (Table S</w:t>
      </w:r>
      <w:r w:rsidR="007F5454" w:rsidRPr="006E4BBB">
        <w:rPr>
          <w:rFonts w:ascii="Times New Roman" w:hAnsi="Times New Roman" w:cs="Times New Roman"/>
          <w:sz w:val="20"/>
          <w:szCs w:val="20"/>
        </w:rPr>
        <w:t>2</w:t>
      </w:r>
      <w:r w:rsidRPr="006E4BBB">
        <w:rPr>
          <w:rFonts w:ascii="Times New Roman" w:hAnsi="Times New Roman" w:cs="Times New Roman"/>
          <w:sz w:val="20"/>
          <w:szCs w:val="20"/>
        </w:rPr>
        <w:t xml:space="preserve">) and acceptable internal consistency </w:t>
      </w:r>
      <w:r w:rsidRPr="006E4BBB">
        <w:rPr>
          <w:rFonts w:ascii="Times New Roman" w:hAnsi="Times New Roman"/>
          <w:sz w:val="20"/>
          <w:szCs w:val="20"/>
        </w:rPr>
        <w:t xml:space="preserve">(T1 α = .69; T2 α = .69; T3 α = .71). Thus, in the current study we use the four-item revised subscale and refer to this more narrowly as ‘emotion regulation’ in line with the retained item content as shown in Table S1, as wording here maps onto ‘emotion regulation’ and ‘stress management’ components of the wider self-control facet. </w:t>
      </w:r>
    </w:p>
    <w:p w14:paraId="5F6F2492" w14:textId="77777777" w:rsidR="00082ACF" w:rsidRPr="006E4BBB" w:rsidRDefault="00082ACF" w:rsidP="00082ACF">
      <w:pPr>
        <w:rPr>
          <w:rFonts w:ascii="Times New Roman" w:hAnsi="Times New Roman" w:cs="Times New Roman"/>
          <w:b/>
          <w:bCs/>
          <w:sz w:val="20"/>
          <w:szCs w:val="20"/>
        </w:rPr>
      </w:pPr>
    </w:p>
    <w:p w14:paraId="45DACF07" w14:textId="77777777" w:rsidR="00082ACF" w:rsidRPr="006E4BBB" w:rsidRDefault="00082ACF" w:rsidP="00082ACF">
      <w:pPr>
        <w:rPr>
          <w:rFonts w:ascii="Times New Roman" w:hAnsi="Times New Roman" w:cs="Times New Roman"/>
          <w:b/>
          <w:bCs/>
          <w:sz w:val="20"/>
          <w:szCs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19"/>
        <w:gridCol w:w="3149"/>
        <w:gridCol w:w="3432"/>
      </w:tblGrid>
      <w:tr w:rsidR="00082ACF" w:rsidRPr="006E4BBB" w14:paraId="3B1EAE7A" w14:textId="77777777" w:rsidTr="00826A13">
        <w:tc>
          <w:tcPr>
            <w:tcW w:w="8300" w:type="dxa"/>
            <w:gridSpan w:val="3"/>
            <w:tcBorders>
              <w:top w:val="nil"/>
            </w:tcBorders>
          </w:tcPr>
          <w:p w14:paraId="76451F26" w14:textId="702BCB30"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Table S</w:t>
            </w:r>
            <w:r w:rsidR="00F55A6A" w:rsidRPr="006E4BBB">
              <w:rPr>
                <w:rFonts w:ascii="Times New Roman" w:hAnsi="Times New Roman" w:cs="Times New Roman"/>
                <w:color w:val="000000" w:themeColor="text1"/>
                <w:sz w:val="20"/>
                <w:szCs w:val="20"/>
              </w:rPr>
              <w:t>3</w:t>
            </w:r>
          </w:p>
          <w:p w14:paraId="54C8EC50" w14:textId="4AD20109"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i/>
                <w:iCs/>
                <w:color w:val="000000" w:themeColor="text1"/>
                <w:sz w:val="20"/>
                <w:szCs w:val="20"/>
              </w:rPr>
              <w:t xml:space="preserve">Initial Confirmatory Factor Analysis Results for the </w:t>
            </w:r>
            <w:proofErr w:type="spellStart"/>
            <w:r w:rsidRPr="006E4BBB">
              <w:rPr>
                <w:rFonts w:ascii="Times New Roman" w:hAnsi="Times New Roman" w:cs="Times New Roman"/>
                <w:i/>
                <w:iCs/>
                <w:color w:val="000000" w:themeColor="text1"/>
                <w:sz w:val="20"/>
                <w:szCs w:val="20"/>
              </w:rPr>
              <w:t>TEIQue</w:t>
            </w:r>
            <w:proofErr w:type="spellEnd"/>
            <w:r w:rsidRPr="006E4BBB">
              <w:rPr>
                <w:rFonts w:ascii="Times New Roman" w:hAnsi="Times New Roman" w:cs="Times New Roman"/>
                <w:i/>
                <w:iCs/>
                <w:color w:val="000000" w:themeColor="text1"/>
                <w:sz w:val="20"/>
                <w:szCs w:val="20"/>
              </w:rPr>
              <w:t xml:space="preserve">-ASF subscale </w:t>
            </w:r>
            <w:r w:rsidR="00DF390C" w:rsidRPr="006E4BBB">
              <w:rPr>
                <w:rFonts w:ascii="Times New Roman" w:hAnsi="Times New Roman" w:cs="Times New Roman"/>
                <w:i/>
                <w:iCs/>
                <w:color w:val="000000" w:themeColor="text1"/>
                <w:sz w:val="20"/>
                <w:szCs w:val="20"/>
              </w:rPr>
              <w:t>(WLSMV)</w:t>
            </w:r>
          </w:p>
        </w:tc>
      </w:tr>
      <w:tr w:rsidR="00082ACF" w:rsidRPr="006E4BBB" w14:paraId="30FAC614" w14:textId="77777777" w:rsidTr="00826A13">
        <w:tc>
          <w:tcPr>
            <w:tcW w:w="1719" w:type="dxa"/>
            <w:tcBorders>
              <w:bottom w:val="single" w:sz="4" w:space="0" w:color="auto"/>
            </w:tcBorders>
          </w:tcPr>
          <w:p w14:paraId="23184A00"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 xml:space="preserve">Construct </w:t>
            </w:r>
          </w:p>
        </w:tc>
        <w:tc>
          <w:tcPr>
            <w:tcW w:w="3149" w:type="dxa"/>
            <w:tcBorders>
              <w:bottom w:val="single" w:sz="4" w:space="0" w:color="auto"/>
            </w:tcBorders>
          </w:tcPr>
          <w:p w14:paraId="75DBA702"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Model fit</w:t>
            </w:r>
          </w:p>
        </w:tc>
        <w:tc>
          <w:tcPr>
            <w:tcW w:w="3432" w:type="dxa"/>
            <w:tcBorders>
              <w:bottom w:val="single" w:sz="4" w:space="0" w:color="auto"/>
            </w:tcBorders>
          </w:tcPr>
          <w:p w14:paraId="06A2DCBC"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 xml:space="preserve">λ </w:t>
            </w:r>
          </w:p>
        </w:tc>
      </w:tr>
      <w:tr w:rsidR="00082ACF" w:rsidRPr="006E4BBB" w14:paraId="123FD7CD" w14:textId="77777777" w:rsidTr="00826A13">
        <w:tc>
          <w:tcPr>
            <w:tcW w:w="1719" w:type="dxa"/>
            <w:tcBorders>
              <w:top w:val="nil"/>
              <w:bottom w:val="nil"/>
            </w:tcBorders>
          </w:tcPr>
          <w:p w14:paraId="1F8DC66F"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CFA six-item emotion regulation T1</w:t>
            </w:r>
          </w:p>
        </w:tc>
        <w:tc>
          <w:tcPr>
            <w:tcW w:w="3149" w:type="dxa"/>
            <w:tcBorders>
              <w:top w:val="nil"/>
              <w:bottom w:val="nil"/>
            </w:tcBorders>
          </w:tcPr>
          <w:p w14:paraId="1D0249A6"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9) = 2281.79 (SD = 59.79); RMSEA = .13 (SD = .00); CFI = .89 (SD = .00), TLI = .81 (SD = .01); SRMR = .05 (SD = .00)</w:t>
            </w:r>
          </w:p>
        </w:tc>
        <w:tc>
          <w:tcPr>
            <w:tcW w:w="3432" w:type="dxa"/>
            <w:tcBorders>
              <w:top w:val="nil"/>
              <w:bottom w:val="nil"/>
            </w:tcBorders>
          </w:tcPr>
          <w:p w14:paraId="7BD0170E"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1: .70</w:t>
            </w:r>
          </w:p>
          <w:p w14:paraId="7911654D"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2: .33*</w:t>
            </w:r>
          </w:p>
          <w:p w14:paraId="2B68267F"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3: .71</w:t>
            </w:r>
          </w:p>
          <w:p w14:paraId="5599A2CA"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4: .63</w:t>
            </w:r>
          </w:p>
          <w:p w14:paraId="0206F242"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5: .35*</w:t>
            </w:r>
          </w:p>
          <w:p w14:paraId="5F887D68"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6: .45</w:t>
            </w:r>
          </w:p>
        </w:tc>
      </w:tr>
      <w:tr w:rsidR="00082ACF" w:rsidRPr="006E4BBB" w14:paraId="59F44D04" w14:textId="77777777" w:rsidTr="00826A13">
        <w:tc>
          <w:tcPr>
            <w:tcW w:w="1719" w:type="dxa"/>
            <w:tcBorders>
              <w:top w:val="nil"/>
              <w:bottom w:val="nil"/>
            </w:tcBorders>
          </w:tcPr>
          <w:p w14:paraId="364695DC"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CFA six-item emotion regulation T2</w:t>
            </w:r>
          </w:p>
        </w:tc>
        <w:tc>
          <w:tcPr>
            <w:tcW w:w="3149" w:type="dxa"/>
            <w:tcBorders>
              <w:top w:val="nil"/>
              <w:bottom w:val="nil"/>
            </w:tcBorders>
          </w:tcPr>
          <w:p w14:paraId="4CEFF036"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9) = 1806.43 (SD = 67.88); RMSEA = .11 (SD = .00); CFI = .89 (SD = .01), TLI = .82 (SD = .01); SRMR = .05 (SD = .00)</w:t>
            </w:r>
          </w:p>
        </w:tc>
        <w:tc>
          <w:tcPr>
            <w:tcW w:w="3432" w:type="dxa"/>
            <w:tcBorders>
              <w:top w:val="nil"/>
              <w:bottom w:val="nil"/>
            </w:tcBorders>
          </w:tcPr>
          <w:p w14:paraId="2BDF38E9"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1: .73</w:t>
            </w:r>
          </w:p>
          <w:p w14:paraId="2D970EB3" w14:textId="2427CF1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2: .39</w:t>
            </w:r>
            <w:r w:rsidR="00826A13" w:rsidRPr="006E4BBB">
              <w:rPr>
                <w:rFonts w:ascii="Times New Roman" w:hAnsi="Times New Roman" w:cs="Times New Roman"/>
                <w:color w:val="000000" w:themeColor="text1"/>
                <w:sz w:val="20"/>
                <w:szCs w:val="20"/>
              </w:rPr>
              <w:t>*</w:t>
            </w:r>
          </w:p>
          <w:p w14:paraId="171BAA84"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3: .71</w:t>
            </w:r>
          </w:p>
          <w:p w14:paraId="1B695A5B"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4: .61</w:t>
            </w:r>
          </w:p>
          <w:p w14:paraId="33BC04B7"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5: .36*</w:t>
            </w:r>
          </w:p>
          <w:p w14:paraId="4F0DA809"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6: .43</w:t>
            </w:r>
          </w:p>
        </w:tc>
      </w:tr>
      <w:tr w:rsidR="00082ACF" w:rsidRPr="006E4BBB" w14:paraId="2763E539" w14:textId="77777777" w:rsidTr="00826A13">
        <w:trPr>
          <w:trHeight w:val="672"/>
        </w:trPr>
        <w:tc>
          <w:tcPr>
            <w:tcW w:w="1719" w:type="dxa"/>
            <w:tcBorders>
              <w:top w:val="nil"/>
              <w:bottom w:val="single" w:sz="4" w:space="0" w:color="auto"/>
            </w:tcBorders>
          </w:tcPr>
          <w:p w14:paraId="0C3B73F0"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CFA six-item emotion regulation T3</w:t>
            </w:r>
          </w:p>
        </w:tc>
        <w:tc>
          <w:tcPr>
            <w:tcW w:w="3149" w:type="dxa"/>
            <w:tcBorders>
              <w:top w:val="nil"/>
              <w:bottom w:val="single" w:sz="4" w:space="0" w:color="auto"/>
            </w:tcBorders>
          </w:tcPr>
          <w:p w14:paraId="5FDB7DBA"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9) = 2723.06 (SD = 169.11); RMSEA = .14 (SD = .00); CFI = .88 (SD = .01), TLI = .80 (SD = .01); SRMR = .05 (SD = .00)</w:t>
            </w:r>
          </w:p>
        </w:tc>
        <w:tc>
          <w:tcPr>
            <w:tcW w:w="3432" w:type="dxa"/>
            <w:tcBorders>
              <w:top w:val="nil"/>
              <w:bottom w:val="single" w:sz="4" w:space="0" w:color="auto"/>
            </w:tcBorders>
          </w:tcPr>
          <w:p w14:paraId="0273239D"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1: .73</w:t>
            </w:r>
          </w:p>
          <w:p w14:paraId="1629E5C0"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2: .42</w:t>
            </w:r>
          </w:p>
          <w:p w14:paraId="605FB491"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3: .76</w:t>
            </w:r>
          </w:p>
          <w:p w14:paraId="529F09E6"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4: .60</w:t>
            </w:r>
          </w:p>
          <w:p w14:paraId="3A4B939F"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5: .33*</w:t>
            </w:r>
          </w:p>
          <w:p w14:paraId="006B1727" w14:textId="77777777" w:rsidR="00082ACF" w:rsidRPr="006E4BBB" w:rsidRDefault="00082ACF"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Item 6: .48</w:t>
            </w:r>
          </w:p>
        </w:tc>
      </w:tr>
      <w:tr w:rsidR="00082ACF" w:rsidRPr="006E4BBB" w14:paraId="55AFC7BA" w14:textId="77777777" w:rsidTr="00826A13">
        <w:tc>
          <w:tcPr>
            <w:tcW w:w="8300" w:type="dxa"/>
            <w:gridSpan w:val="3"/>
            <w:tcBorders>
              <w:bottom w:val="nil"/>
            </w:tcBorders>
          </w:tcPr>
          <w:p w14:paraId="48BC7E36" w14:textId="6A2338E9" w:rsidR="00082ACF" w:rsidRPr="006E4BBB" w:rsidRDefault="00082ACF" w:rsidP="004D1297">
            <w:pPr>
              <w:rPr>
                <w:rFonts w:ascii="Times New Roman" w:hAnsi="Times New Roman" w:cs="Times New Roman"/>
                <w:iCs/>
                <w:color w:val="000000" w:themeColor="text1"/>
                <w:sz w:val="20"/>
                <w:szCs w:val="20"/>
              </w:rPr>
            </w:pPr>
            <w:r w:rsidRPr="006E4BBB">
              <w:rPr>
                <w:rFonts w:ascii="Times New Roman" w:hAnsi="Times New Roman" w:cs="Times New Roman"/>
                <w:i/>
                <w:iCs/>
                <w:color w:val="000000" w:themeColor="text1"/>
                <w:sz w:val="20"/>
                <w:szCs w:val="20"/>
              </w:rPr>
              <w:t>Note.</w:t>
            </w:r>
            <w:r w:rsidR="00DF390C" w:rsidRPr="006E4BBB">
              <w:rPr>
                <w:rFonts w:ascii="Times New Roman" w:hAnsi="Times New Roman" w:cs="Times New Roman"/>
                <w:i/>
                <w:iCs/>
                <w:color w:val="000000" w:themeColor="text1"/>
                <w:sz w:val="20"/>
                <w:szCs w:val="20"/>
              </w:rPr>
              <w:t xml:space="preserve"> </w:t>
            </w:r>
            <w:r w:rsidR="00DF390C" w:rsidRPr="006E4BBB">
              <w:rPr>
                <w:rFonts w:ascii="Times New Roman" w:hAnsi="Times New Roman" w:cs="Times New Roman"/>
                <w:color w:val="000000" w:themeColor="text1"/>
                <w:sz w:val="20"/>
                <w:szCs w:val="20"/>
              </w:rPr>
              <w:t>WLSMV = weighted leas</w:t>
            </w:r>
            <w:r w:rsidR="00862FF2" w:rsidRPr="006E4BBB">
              <w:rPr>
                <w:rFonts w:ascii="Times New Roman" w:hAnsi="Times New Roman" w:cs="Times New Roman"/>
                <w:color w:val="000000" w:themeColor="text1"/>
                <w:sz w:val="20"/>
                <w:szCs w:val="20"/>
              </w:rPr>
              <w:t>t</w:t>
            </w:r>
            <w:r w:rsidR="00DF390C" w:rsidRPr="006E4BBB">
              <w:rPr>
                <w:rFonts w:ascii="Times New Roman" w:hAnsi="Times New Roman" w:cs="Times New Roman"/>
                <w:color w:val="000000" w:themeColor="text1"/>
                <w:sz w:val="20"/>
                <w:szCs w:val="20"/>
              </w:rPr>
              <w:t xml:space="preserve"> square mean and variance adjusted;</w:t>
            </w:r>
            <w:r w:rsidRPr="006E4BBB">
              <w:rPr>
                <w:rFonts w:ascii="Times New Roman" w:hAnsi="Times New Roman" w:cs="Times New Roman"/>
                <w:i/>
                <w:iCs/>
                <w:color w:val="000000" w:themeColor="text1"/>
                <w:sz w:val="20"/>
                <w:szCs w:val="20"/>
              </w:rPr>
              <w:t xml:space="preserve"> </w:t>
            </w:r>
            <w:r w:rsidRPr="006E4BBB">
              <w:rPr>
                <w:rFonts w:ascii="Times New Roman" w:hAnsi="Times New Roman" w:cs="Times New Roman"/>
                <w:color w:val="000000" w:themeColor="text1"/>
                <w:sz w:val="20"/>
                <w:szCs w:val="20"/>
              </w:rPr>
              <w:t>λ</w:t>
            </w:r>
            <w:r w:rsidRPr="006E4BBB">
              <w:rPr>
                <w:rFonts w:ascii="Times New Roman" w:hAnsi="Times New Roman" w:cs="Times New Roman"/>
                <w:iCs/>
                <w:color w:val="000000" w:themeColor="text1"/>
                <w:sz w:val="20"/>
                <w:szCs w:val="20"/>
              </w:rPr>
              <w:t xml:space="preserve"> = standardised factor loadings; T1 = Timepoint 1; T2 = Timepoint 2; T3 = Timepoint 3;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iCs/>
                <w:color w:val="000000" w:themeColor="text1"/>
                <w:sz w:val="20"/>
                <w:szCs w:val="20"/>
              </w:rPr>
              <w:t xml:space="preserve">= chi-square; RMSEA = root mean square error of approximation; CFI = Comparative Fit Index; TLI = Tucker-Lewis Index; SRMR = Standardised Root Mean Squared Residual. </w:t>
            </w:r>
          </w:p>
          <w:p w14:paraId="0242BF41" w14:textId="0DFAAD43" w:rsidR="00082ACF" w:rsidRPr="006E4BBB" w:rsidRDefault="00082ACF" w:rsidP="004D1297">
            <w:pPr>
              <w:rPr>
                <w:rFonts w:ascii="Times New Roman" w:hAnsi="Times New Roman" w:cs="Times New Roman"/>
                <w:color w:val="FF0000"/>
                <w:sz w:val="20"/>
                <w:szCs w:val="20"/>
              </w:rPr>
            </w:pPr>
            <w:r w:rsidRPr="006E4BBB">
              <w:rPr>
                <w:rFonts w:ascii="Times New Roman" w:hAnsi="Times New Roman" w:cs="Times New Roman"/>
                <w:color w:val="000000" w:themeColor="text1"/>
                <w:sz w:val="20"/>
                <w:szCs w:val="20"/>
              </w:rPr>
              <w:t>* indicates standardised factor loadings lower than the saliency level of .40</w:t>
            </w:r>
          </w:p>
        </w:tc>
      </w:tr>
    </w:tbl>
    <w:p w14:paraId="538DFD5E" w14:textId="77777777" w:rsidR="00082ACF" w:rsidRPr="006E4BBB" w:rsidRDefault="00082ACF" w:rsidP="00082ACF">
      <w:pPr>
        <w:rPr>
          <w:rFonts w:ascii="Times New Roman" w:hAnsi="Times New Roman" w:cs="Times New Roman"/>
          <w:b/>
          <w:bCs/>
          <w:sz w:val="20"/>
          <w:szCs w:val="20"/>
        </w:rPr>
      </w:pPr>
    </w:p>
    <w:p w14:paraId="093DE4FB" w14:textId="77777777" w:rsidR="00082ACF" w:rsidRPr="006E4BBB" w:rsidRDefault="00082ACF" w:rsidP="00082ACF">
      <w:pPr>
        <w:rPr>
          <w:rFonts w:ascii="Times New Roman" w:hAnsi="Times New Roman" w:cs="Times New Roman"/>
          <w:b/>
          <w:bCs/>
          <w:sz w:val="20"/>
          <w:szCs w:val="20"/>
        </w:rPr>
      </w:pPr>
    </w:p>
    <w:p w14:paraId="05440EB9" w14:textId="77777777" w:rsidR="004648C8" w:rsidRPr="006E4BBB" w:rsidRDefault="004648C8" w:rsidP="00524C26">
      <w:pPr>
        <w:rPr>
          <w:rFonts w:ascii="Times New Roman" w:hAnsi="Times New Roman" w:cs="Times New Roman"/>
          <w:b/>
          <w:bCs/>
          <w:sz w:val="20"/>
          <w:szCs w:val="20"/>
        </w:rPr>
      </w:pPr>
    </w:p>
    <w:p w14:paraId="055F9C26" w14:textId="28A7468C" w:rsidR="00427F19" w:rsidRPr="006E4BBB" w:rsidRDefault="00085DF4" w:rsidP="00E220CD">
      <w:pPr>
        <w:spacing w:line="480" w:lineRule="auto"/>
        <w:rPr>
          <w:rFonts w:ascii="Times New Roman" w:hAnsi="Times New Roman" w:cs="Times New Roman"/>
          <w:b/>
          <w:bCs/>
          <w:sz w:val="20"/>
          <w:szCs w:val="20"/>
        </w:rPr>
      </w:pPr>
      <w:r w:rsidRPr="006E4BBB">
        <w:rPr>
          <w:rFonts w:ascii="Times New Roman" w:hAnsi="Times New Roman" w:cs="Times New Roman"/>
          <w:b/>
          <w:bCs/>
          <w:sz w:val="20"/>
          <w:szCs w:val="20"/>
        </w:rPr>
        <w:t xml:space="preserve">Appendix </w:t>
      </w:r>
      <w:r w:rsidR="00082ACF" w:rsidRPr="006E4BBB">
        <w:rPr>
          <w:rFonts w:ascii="Times New Roman" w:hAnsi="Times New Roman" w:cs="Times New Roman"/>
          <w:b/>
          <w:bCs/>
          <w:sz w:val="20"/>
          <w:szCs w:val="20"/>
        </w:rPr>
        <w:t>D</w:t>
      </w:r>
      <w:r w:rsidR="00E72324" w:rsidRPr="006E4BBB">
        <w:rPr>
          <w:rFonts w:ascii="Times New Roman" w:hAnsi="Times New Roman" w:cs="Times New Roman"/>
          <w:b/>
          <w:bCs/>
          <w:sz w:val="20"/>
          <w:szCs w:val="20"/>
        </w:rPr>
        <w:t xml:space="preserve">) </w:t>
      </w:r>
      <w:r w:rsidR="00C25A33" w:rsidRPr="006E4BBB">
        <w:rPr>
          <w:rFonts w:ascii="Times New Roman" w:hAnsi="Times New Roman" w:cs="Times New Roman"/>
          <w:b/>
          <w:bCs/>
          <w:sz w:val="20"/>
          <w:szCs w:val="20"/>
        </w:rPr>
        <w:t>Inspection of data against normality</w:t>
      </w:r>
      <w:r w:rsidR="00BC06C3" w:rsidRPr="006E4BBB">
        <w:rPr>
          <w:rFonts w:ascii="Times New Roman" w:hAnsi="Times New Roman" w:cs="Times New Roman"/>
          <w:b/>
          <w:bCs/>
          <w:sz w:val="20"/>
          <w:szCs w:val="20"/>
        </w:rPr>
        <w:t xml:space="preserve"> </w:t>
      </w:r>
      <w:r w:rsidR="00C25A33" w:rsidRPr="006E4BBB">
        <w:rPr>
          <w:rFonts w:ascii="Times New Roman" w:hAnsi="Times New Roman" w:cs="Times New Roman"/>
          <w:b/>
          <w:bCs/>
          <w:sz w:val="20"/>
          <w:szCs w:val="20"/>
        </w:rPr>
        <w:t>assumptions</w:t>
      </w:r>
    </w:p>
    <w:p w14:paraId="3891083A" w14:textId="50D34550" w:rsidR="005C54C9" w:rsidRPr="006E4BBB" w:rsidRDefault="00BC06C3" w:rsidP="00E220CD">
      <w:pPr>
        <w:spacing w:line="480" w:lineRule="auto"/>
        <w:rPr>
          <w:rFonts w:ascii="Times New Roman" w:hAnsi="Times New Roman" w:cs="Times New Roman"/>
          <w:sz w:val="20"/>
          <w:szCs w:val="20"/>
        </w:rPr>
      </w:pPr>
      <w:r w:rsidRPr="006E4BBB">
        <w:rPr>
          <w:rFonts w:ascii="Times New Roman" w:hAnsi="Times New Roman" w:cs="Times New Roman"/>
          <w:sz w:val="20"/>
          <w:szCs w:val="20"/>
        </w:rPr>
        <w:t>We undertook a range of preliminary analysis</w:t>
      </w:r>
      <w:r w:rsidR="007C067F" w:rsidRPr="006E4BBB">
        <w:rPr>
          <w:rFonts w:ascii="Times New Roman" w:hAnsi="Times New Roman" w:cs="Times New Roman"/>
          <w:sz w:val="20"/>
          <w:szCs w:val="20"/>
        </w:rPr>
        <w:t xml:space="preserve"> to check assumptions around normality</w:t>
      </w:r>
      <w:r w:rsidR="00E011C1" w:rsidRPr="006E4BBB">
        <w:rPr>
          <w:rFonts w:ascii="Times New Roman" w:hAnsi="Times New Roman" w:cs="Times New Roman"/>
          <w:sz w:val="20"/>
          <w:szCs w:val="20"/>
        </w:rPr>
        <w:t>, examining outliers, multicollinearity, skew, kurtosis,</w:t>
      </w:r>
      <w:r w:rsidR="00986F6D" w:rsidRPr="006E4BBB">
        <w:rPr>
          <w:rFonts w:ascii="Times New Roman" w:hAnsi="Times New Roman" w:cs="Times New Roman"/>
          <w:sz w:val="20"/>
          <w:szCs w:val="20"/>
        </w:rPr>
        <w:t xml:space="preserve"> and</w:t>
      </w:r>
      <w:r w:rsidR="00E011C1" w:rsidRPr="006E4BBB">
        <w:rPr>
          <w:rFonts w:ascii="Times New Roman" w:hAnsi="Times New Roman" w:cs="Times New Roman"/>
          <w:sz w:val="20"/>
          <w:szCs w:val="20"/>
        </w:rPr>
        <w:t xml:space="preserve"> floor and ceiling effects, </w:t>
      </w:r>
      <w:r w:rsidR="005C54C9" w:rsidRPr="006E4BBB">
        <w:rPr>
          <w:rFonts w:ascii="Times New Roman" w:hAnsi="Times New Roman" w:cs="Times New Roman"/>
          <w:sz w:val="20"/>
          <w:szCs w:val="20"/>
        </w:rPr>
        <w:t>as outlined below in Table S</w:t>
      </w:r>
      <w:r w:rsidR="00E64C0E" w:rsidRPr="006E4BBB">
        <w:rPr>
          <w:rFonts w:ascii="Times New Roman" w:hAnsi="Times New Roman" w:cs="Times New Roman"/>
          <w:sz w:val="20"/>
          <w:szCs w:val="20"/>
        </w:rPr>
        <w:t>4</w:t>
      </w:r>
      <w:r w:rsidR="005C54C9" w:rsidRPr="006E4BBB">
        <w:rPr>
          <w:rFonts w:ascii="Times New Roman" w:hAnsi="Times New Roman" w:cs="Times New Roman"/>
          <w:sz w:val="20"/>
          <w:szCs w:val="20"/>
        </w:rPr>
        <w:t xml:space="preserve">. </w:t>
      </w:r>
      <w:r w:rsidR="007656A2" w:rsidRPr="006E4BBB">
        <w:rPr>
          <w:rFonts w:ascii="Times New Roman" w:hAnsi="Times New Roman" w:cs="Times New Roman"/>
          <w:sz w:val="20"/>
          <w:szCs w:val="20"/>
        </w:rPr>
        <w:t xml:space="preserve">We note here some mild violations but overall found no major issues in our data. </w:t>
      </w:r>
    </w:p>
    <w:p w14:paraId="26DDF114" w14:textId="3AE9DB5B" w:rsidR="00BC06C3" w:rsidRPr="006E4BBB" w:rsidRDefault="00E011C1" w:rsidP="00E220CD">
      <w:pPr>
        <w:spacing w:line="480" w:lineRule="auto"/>
        <w:rPr>
          <w:rFonts w:ascii="Times New Roman" w:hAnsi="Times New Roman" w:cs="Times New Roman"/>
          <w:sz w:val="20"/>
          <w:szCs w:val="20"/>
        </w:rPr>
      </w:pPr>
      <w:r w:rsidRPr="006E4BBB">
        <w:rPr>
          <w:rFonts w:ascii="Times New Roman" w:hAnsi="Times New Roman" w:cs="Times New Roman"/>
          <w:sz w:val="20"/>
          <w:szCs w:val="20"/>
        </w:rPr>
        <w:t xml:space="preserve"> </w:t>
      </w: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843"/>
        <w:gridCol w:w="6457"/>
      </w:tblGrid>
      <w:tr w:rsidR="005C54C9" w:rsidRPr="006E4BBB" w14:paraId="61221284" w14:textId="77777777" w:rsidTr="004D1297">
        <w:tc>
          <w:tcPr>
            <w:tcW w:w="8300" w:type="dxa"/>
            <w:gridSpan w:val="2"/>
            <w:tcBorders>
              <w:bottom w:val="single" w:sz="4" w:space="0" w:color="auto"/>
            </w:tcBorders>
          </w:tcPr>
          <w:p w14:paraId="062F7D29" w14:textId="487C295E" w:rsidR="005C54C9" w:rsidRPr="006E4BBB" w:rsidRDefault="005C54C9" w:rsidP="00D55784">
            <w:pPr>
              <w:spacing w:line="360" w:lineRule="auto"/>
              <w:rPr>
                <w:rFonts w:ascii="Times New Roman" w:hAnsi="Times New Roman" w:cs="Times New Roman"/>
                <w:bCs/>
                <w:sz w:val="20"/>
                <w:szCs w:val="20"/>
              </w:rPr>
            </w:pPr>
            <w:r w:rsidRPr="006E4BBB">
              <w:rPr>
                <w:rFonts w:ascii="Times New Roman" w:hAnsi="Times New Roman" w:cs="Times New Roman"/>
                <w:bCs/>
                <w:sz w:val="20"/>
                <w:szCs w:val="20"/>
              </w:rPr>
              <w:lastRenderedPageBreak/>
              <w:t>Table S</w:t>
            </w:r>
            <w:r w:rsidR="00F55A6A" w:rsidRPr="006E4BBB">
              <w:rPr>
                <w:rFonts w:ascii="Times New Roman" w:hAnsi="Times New Roman" w:cs="Times New Roman"/>
                <w:bCs/>
                <w:sz w:val="20"/>
                <w:szCs w:val="20"/>
              </w:rPr>
              <w:t>4</w:t>
            </w:r>
          </w:p>
          <w:p w14:paraId="657F5663" w14:textId="04AE488D" w:rsidR="005C54C9" w:rsidRPr="006E4BBB" w:rsidRDefault="00F55A6A" w:rsidP="00D55784">
            <w:pPr>
              <w:spacing w:line="360" w:lineRule="auto"/>
              <w:rPr>
                <w:rFonts w:ascii="Times New Roman" w:hAnsi="Times New Roman" w:cs="Times New Roman"/>
                <w:bCs/>
                <w:i/>
                <w:iCs/>
                <w:sz w:val="20"/>
                <w:szCs w:val="20"/>
              </w:rPr>
            </w:pPr>
            <w:r w:rsidRPr="006E4BBB">
              <w:rPr>
                <w:rFonts w:ascii="Times New Roman" w:hAnsi="Times New Roman" w:cs="Times New Roman"/>
                <w:bCs/>
                <w:i/>
                <w:iCs/>
                <w:sz w:val="20"/>
                <w:szCs w:val="20"/>
              </w:rPr>
              <w:t>Summary of review of data against normality assumptions</w:t>
            </w:r>
          </w:p>
        </w:tc>
      </w:tr>
      <w:tr w:rsidR="005C54C9" w:rsidRPr="006E4BBB" w14:paraId="4D4ECF98" w14:textId="77777777" w:rsidTr="00DB4493">
        <w:tc>
          <w:tcPr>
            <w:tcW w:w="1843" w:type="dxa"/>
            <w:tcBorders>
              <w:bottom w:val="single" w:sz="4" w:space="0" w:color="auto"/>
            </w:tcBorders>
          </w:tcPr>
          <w:p w14:paraId="55E96E2A" w14:textId="77777777" w:rsidR="005C54C9" w:rsidRPr="006E4BBB" w:rsidRDefault="005C54C9" w:rsidP="00D55784">
            <w:pPr>
              <w:spacing w:line="360" w:lineRule="auto"/>
              <w:rPr>
                <w:rFonts w:ascii="Times New Roman" w:hAnsi="Times New Roman" w:cs="Times New Roman"/>
                <w:bCs/>
                <w:sz w:val="20"/>
                <w:szCs w:val="20"/>
              </w:rPr>
            </w:pPr>
            <w:r w:rsidRPr="006E4BBB">
              <w:rPr>
                <w:rFonts w:ascii="Times New Roman" w:hAnsi="Times New Roman" w:cs="Times New Roman"/>
                <w:bCs/>
                <w:sz w:val="20"/>
                <w:szCs w:val="20"/>
              </w:rPr>
              <w:t>Assumption</w:t>
            </w:r>
          </w:p>
        </w:tc>
        <w:tc>
          <w:tcPr>
            <w:tcW w:w="6457" w:type="dxa"/>
            <w:tcBorders>
              <w:bottom w:val="single" w:sz="4" w:space="0" w:color="auto"/>
            </w:tcBorders>
          </w:tcPr>
          <w:p w14:paraId="26C0CB95" w14:textId="3C2A5EC5" w:rsidR="005C54C9" w:rsidRPr="006E4BBB" w:rsidRDefault="005C54C9" w:rsidP="00D55784">
            <w:pPr>
              <w:spacing w:line="360" w:lineRule="auto"/>
              <w:rPr>
                <w:rFonts w:ascii="Times New Roman" w:hAnsi="Times New Roman" w:cs="Times New Roman"/>
                <w:bCs/>
                <w:sz w:val="20"/>
                <w:szCs w:val="20"/>
              </w:rPr>
            </w:pPr>
            <w:r w:rsidRPr="006E4BBB">
              <w:rPr>
                <w:rFonts w:ascii="Times New Roman" w:hAnsi="Times New Roman" w:cs="Times New Roman"/>
                <w:bCs/>
                <w:sz w:val="20"/>
                <w:szCs w:val="20"/>
              </w:rPr>
              <w:t>Summary of review</w:t>
            </w:r>
          </w:p>
        </w:tc>
      </w:tr>
      <w:tr w:rsidR="007F5454" w:rsidRPr="006E4BBB" w14:paraId="33D1C485" w14:textId="77777777" w:rsidTr="00DB4493">
        <w:tc>
          <w:tcPr>
            <w:tcW w:w="1843" w:type="dxa"/>
            <w:tcBorders>
              <w:top w:val="single" w:sz="4" w:space="0" w:color="auto"/>
              <w:bottom w:val="nil"/>
            </w:tcBorders>
          </w:tcPr>
          <w:p w14:paraId="637EEA76" w14:textId="77777777" w:rsidR="007F5454" w:rsidRPr="006E4BBB" w:rsidRDefault="007F5454"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Outliers</w:t>
            </w:r>
          </w:p>
        </w:tc>
        <w:tc>
          <w:tcPr>
            <w:tcW w:w="6457" w:type="dxa"/>
            <w:tcBorders>
              <w:top w:val="single" w:sz="4" w:space="0" w:color="auto"/>
              <w:bottom w:val="nil"/>
            </w:tcBorders>
          </w:tcPr>
          <w:p w14:paraId="6566CCF5" w14:textId="26DEBC36" w:rsidR="007F5454" w:rsidRPr="006E4BBB" w:rsidRDefault="007F5454"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Minimal </w:t>
            </w:r>
            <w:r w:rsidR="00EA7A52" w:rsidRPr="006E4BBB">
              <w:rPr>
                <w:rFonts w:ascii="Times New Roman" w:hAnsi="Times New Roman" w:cs="Times New Roman"/>
                <w:sz w:val="20"/>
                <w:szCs w:val="20"/>
              </w:rPr>
              <w:t>outliers</w:t>
            </w:r>
            <w:r w:rsidRPr="006E4BBB">
              <w:rPr>
                <w:rFonts w:ascii="Times New Roman" w:hAnsi="Times New Roman" w:cs="Times New Roman"/>
                <w:sz w:val="20"/>
                <w:szCs w:val="20"/>
              </w:rPr>
              <w:t xml:space="preserve"> (&gt;30 outliers across</w:t>
            </w:r>
            <w:r w:rsidR="00EA7A52" w:rsidRPr="006E4BBB">
              <w:rPr>
                <w:rFonts w:ascii="Times New Roman" w:hAnsi="Times New Roman" w:cs="Times New Roman"/>
                <w:sz w:val="20"/>
                <w:szCs w:val="20"/>
              </w:rPr>
              <w:t xml:space="preserve"> each</w:t>
            </w:r>
            <w:r w:rsidRPr="006E4BBB">
              <w:rPr>
                <w:rFonts w:ascii="Times New Roman" w:hAnsi="Times New Roman" w:cs="Times New Roman"/>
                <w:sz w:val="20"/>
                <w:szCs w:val="20"/>
              </w:rPr>
              <w:t xml:space="preserve"> </w:t>
            </w:r>
            <w:r w:rsidR="00EA7A52" w:rsidRPr="006E4BBB">
              <w:rPr>
                <w:rFonts w:ascii="Times New Roman" w:hAnsi="Times New Roman" w:cs="Times New Roman"/>
                <w:sz w:val="20"/>
                <w:szCs w:val="20"/>
              </w:rPr>
              <w:t>main variable, respectively</w:t>
            </w:r>
            <w:r w:rsidRPr="006E4BBB">
              <w:rPr>
                <w:rFonts w:ascii="Times New Roman" w:hAnsi="Times New Roman" w:cs="Times New Roman"/>
                <w:sz w:val="20"/>
                <w:szCs w:val="20"/>
              </w:rPr>
              <w:t xml:space="preserve">) </w:t>
            </w:r>
          </w:p>
        </w:tc>
      </w:tr>
      <w:tr w:rsidR="00EA7A52" w:rsidRPr="006E4BBB" w14:paraId="40827776" w14:textId="77777777" w:rsidTr="00DB4493">
        <w:tc>
          <w:tcPr>
            <w:tcW w:w="1843" w:type="dxa"/>
            <w:tcBorders>
              <w:top w:val="nil"/>
              <w:bottom w:val="nil"/>
            </w:tcBorders>
          </w:tcPr>
          <w:p w14:paraId="02722F6A" w14:textId="77777777" w:rsidR="00EA7A52" w:rsidRPr="006E4BBB" w:rsidRDefault="00EA7A52"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Skew</w:t>
            </w:r>
          </w:p>
        </w:tc>
        <w:tc>
          <w:tcPr>
            <w:tcW w:w="6457" w:type="dxa"/>
            <w:tcBorders>
              <w:top w:val="nil"/>
              <w:bottom w:val="nil"/>
            </w:tcBorders>
          </w:tcPr>
          <w:p w14:paraId="79D376D3" w14:textId="3CE93FA8" w:rsidR="00EA7A52" w:rsidRPr="006E4BBB" w:rsidRDefault="00F25831"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Skewness did not exceed</w:t>
            </w:r>
            <w:r w:rsidR="00EA7A52" w:rsidRPr="006E4BBB">
              <w:rPr>
                <w:rFonts w:ascii="Times New Roman" w:hAnsi="Times New Roman" w:cs="Times New Roman"/>
                <w:sz w:val="20"/>
                <w:szCs w:val="20"/>
              </w:rPr>
              <w:t xml:space="preserve"> absolute value of 2 </w:t>
            </w:r>
            <w:r w:rsidR="0022128F" w:rsidRPr="006E4BBB">
              <w:rPr>
                <w:rFonts w:ascii="Times New Roman" w:hAnsi="Times New Roman" w:cs="Times New Roman"/>
                <w:sz w:val="20"/>
                <w:szCs w:val="20"/>
              </w:rPr>
              <w:fldChar w:fldCharType="begin" w:fldLock="1"/>
            </w:r>
            <w:r w:rsidRPr="006E4BBB">
              <w:rPr>
                <w:rFonts w:ascii="Times New Roman" w:hAnsi="Times New Roman" w:cs="Times New Roman"/>
                <w:sz w:val="20"/>
                <w:szCs w:val="20"/>
              </w:rPr>
              <w:instrText>ADDIN CSL_CITATION {"citationItems":[{"id":"ITEM-1","itemData":{"author":[{"dropping-particle":"","family":"West","given":"S. G.","non-dropping-particle":"","parse-names":false,"suffix":""},{"dropping-particle":"","family":"Finch","given":"J. F.","non-dropping-particle":"","parse-names":false,"suffix":""},{"dropping-particle":"","family":"Curran","given":"P. J.","non-dropping-particle":"","parse-names":false,"suffix":""}],"chapter-number":"Structural","container-title":"Structural equation modeling: Concepts, issues and applications","editor":[{"dropping-particle":"","family":"Hoyle","given":"R. H.","non-dropping-particle":"","parse-names":false,"suffix":""}],"id":"ITEM-1","issued":{"date-parts":[["1995"]]},"page":"56-75","publisher":"SAGE Publications","publisher-place":"London, United Kingdom","title":"Structural equation models with nonnormal variables: Problems and remedies","type":"chapter"},"uris":["http://www.mendeley.com/documents/?uuid=e80c7bfb-2a57-44b0-82ab-8482bedb8177"]}],"mendeley":{"formattedCitation":"(West et al., 1995)","plainTextFormattedCitation":"(West et al., 1995)","previouslyFormattedCitation":"(West et al., 1995)"},"properties":{"noteIndex":0},"schema":"https://github.com/citation-style-language/schema/raw/master/csl-citation.json"}</w:instrText>
            </w:r>
            <w:r w:rsidR="0022128F" w:rsidRPr="006E4BBB">
              <w:rPr>
                <w:rFonts w:ascii="Times New Roman" w:hAnsi="Times New Roman" w:cs="Times New Roman"/>
                <w:sz w:val="20"/>
                <w:szCs w:val="20"/>
              </w:rPr>
              <w:fldChar w:fldCharType="separate"/>
            </w:r>
            <w:r w:rsidR="0022128F" w:rsidRPr="006E4BBB">
              <w:rPr>
                <w:rFonts w:ascii="Times New Roman" w:hAnsi="Times New Roman" w:cs="Times New Roman"/>
                <w:noProof/>
                <w:sz w:val="20"/>
                <w:szCs w:val="20"/>
              </w:rPr>
              <w:t>(West et al., 1995)</w:t>
            </w:r>
            <w:r w:rsidR="0022128F" w:rsidRPr="006E4BBB">
              <w:rPr>
                <w:rFonts w:ascii="Times New Roman" w:hAnsi="Times New Roman" w:cs="Times New Roman"/>
                <w:sz w:val="20"/>
                <w:szCs w:val="20"/>
              </w:rPr>
              <w:fldChar w:fldCharType="end"/>
            </w:r>
            <w:r w:rsidR="00EA7A52" w:rsidRPr="006E4BBB">
              <w:rPr>
                <w:rFonts w:ascii="Times New Roman" w:hAnsi="Times New Roman" w:cs="Times New Roman"/>
                <w:sz w:val="20"/>
                <w:szCs w:val="20"/>
              </w:rPr>
              <w:t xml:space="preserve"> </w:t>
            </w:r>
          </w:p>
        </w:tc>
      </w:tr>
      <w:tr w:rsidR="00F25831" w:rsidRPr="006E4BBB" w14:paraId="02081821" w14:textId="77777777" w:rsidTr="00DB4493">
        <w:tc>
          <w:tcPr>
            <w:tcW w:w="1843" w:type="dxa"/>
            <w:tcBorders>
              <w:top w:val="nil"/>
              <w:bottom w:val="nil"/>
            </w:tcBorders>
          </w:tcPr>
          <w:p w14:paraId="682DB89D" w14:textId="77777777" w:rsidR="00F25831" w:rsidRPr="006E4BBB" w:rsidRDefault="00F25831"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Kurtosis </w:t>
            </w:r>
          </w:p>
        </w:tc>
        <w:tc>
          <w:tcPr>
            <w:tcW w:w="6457" w:type="dxa"/>
            <w:tcBorders>
              <w:top w:val="nil"/>
              <w:bottom w:val="nil"/>
            </w:tcBorders>
          </w:tcPr>
          <w:p w14:paraId="37959F2B" w14:textId="6E22E7D1" w:rsidR="00F25831" w:rsidRPr="006E4BBB" w:rsidRDefault="00F25831"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Kurtosis did not exceed absolute value of 7 </w:t>
            </w:r>
            <w:r w:rsidRPr="006E4BBB">
              <w:rPr>
                <w:rFonts w:ascii="Times New Roman" w:hAnsi="Times New Roman" w:cs="Times New Roman"/>
                <w:sz w:val="20"/>
                <w:szCs w:val="20"/>
              </w:rPr>
              <w:fldChar w:fldCharType="begin" w:fldLock="1"/>
            </w:r>
            <w:r w:rsidR="00793A52" w:rsidRPr="006E4BBB">
              <w:rPr>
                <w:rFonts w:ascii="Times New Roman" w:hAnsi="Times New Roman" w:cs="Times New Roman"/>
                <w:sz w:val="20"/>
                <w:szCs w:val="20"/>
              </w:rPr>
              <w:instrText>ADDIN CSL_CITATION {"citationItems":[{"id":"ITEM-1","itemData":{"author":[{"dropping-particle":"","family":"West","given":"S. G.","non-dropping-particle":"","parse-names":false,"suffix":""},{"dropping-particle":"","family":"Finch","given":"J. F.","non-dropping-particle":"","parse-names":false,"suffix":""},{"dropping-particle":"","family":"Curran","given":"P. J.","non-dropping-particle":"","parse-names":false,"suffix":""}],"chapter-number":"Structural","container-title":"Structural equation modeling: Concepts, issues and applications","editor":[{"dropping-particle":"","family":"Hoyle","given":"R. H.","non-dropping-particle":"","parse-names":false,"suffix":""}],"id":"ITEM-1","issued":{"date-parts":[["1995"]]},"page":"56-75","publisher":"SAGE Publications","publisher-place":"London, United Kingdom","title":"Structural equation models with nonnormal variables: Problems and remedies","type":"chapter"},"uris":["http://www.mendeley.com/documents/?uuid=e80c7bfb-2a57-44b0-82ab-8482bedb8177"]}],"mendeley":{"formattedCitation":"(West et al., 1995)","plainTextFormattedCitation":"(West et al., 1995)","previouslyFormattedCitation":"(West et al., 1995)"},"properties":{"noteIndex":0},"schema":"https://github.com/citation-style-language/schema/raw/master/csl-citation.json"}</w:instrText>
            </w:r>
            <w:r w:rsidRPr="006E4BBB">
              <w:rPr>
                <w:rFonts w:ascii="Times New Roman" w:hAnsi="Times New Roman" w:cs="Times New Roman"/>
                <w:sz w:val="20"/>
                <w:szCs w:val="20"/>
              </w:rPr>
              <w:fldChar w:fldCharType="separate"/>
            </w:r>
            <w:r w:rsidRPr="006E4BBB">
              <w:rPr>
                <w:rFonts w:ascii="Times New Roman" w:hAnsi="Times New Roman" w:cs="Times New Roman"/>
                <w:noProof/>
                <w:sz w:val="20"/>
                <w:szCs w:val="20"/>
              </w:rPr>
              <w:t>(West et al., 1995)</w:t>
            </w:r>
            <w:r w:rsidRPr="006E4BBB">
              <w:rPr>
                <w:rFonts w:ascii="Times New Roman" w:hAnsi="Times New Roman" w:cs="Times New Roman"/>
                <w:sz w:val="20"/>
                <w:szCs w:val="20"/>
              </w:rPr>
              <w:fldChar w:fldCharType="end"/>
            </w:r>
          </w:p>
        </w:tc>
      </w:tr>
      <w:tr w:rsidR="00793A52" w:rsidRPr="006E4BBB" w14:paraId="7AF839F2" w14:textId="77777777" w:rsidTr="00DB4493">
        <w:tc>
          <w:tcPr>
            <w:tcW w:w="1843" w:type="dxa"/>
            <w:tcBorders>
              <w:top w:val="nil"/>
              <w:bottom w:val="nil"/>
            </w:tcBorders>
          </w:tcPr>
          <w:p w14:paraId="0B9265DC" w14:textId="77777777" w:rsidR="00793A52" w:rsidRPr="006E4BBB" w:rsidRDefault="00793A52"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Floor effects</w:t>
            </w:r>
          </w:p>
        </w:tc>
        <w:tc>
          <w:tcPr>
            <w:tcW w:w="6457" w:type="dxa"/>
            <w:tcBorders>
              <w:top w:val="nil"/>
              <w:bottom w:val="nil"/>
            </w:tcBorders>
          </w:tcPr>
          <w:p w14:paraId="4858350E" w14:textId="6E541FB8" w:rsidR="00793A52" w:rsidRPr="006E4BBB" w:rsidRDefault="00793A52"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Proportion of participants scoring lowest possible total score was lower than 15% for all variables </w:t>
            </w:r>
            <w:r w:rsidRPr="006E4BBB">
              <w:rPr>
                <w:rFonts w:ascii="Times New Roman" w:hAnsi="Times New Roman" w:cs="Times New Roman"/>
                <w:sz w:val="20"/>
                <w:szCs w:val="20"/>
              </w:rPr>
              <w:fldChar w:fldCharType="begin" w:fldLock="1"/>
            </w:r>
            <w:r w:rsidRPr="006E4BBB">
              <w:rPr>
                <w:rFonts w:ascii="Times New Roman" w:hAnsi="Times New Roman" w:cs="Times New Roman"/>
                <w:sz w:val="20"/>
                <w:szCs w:val="20"/>
              </w:rPr>
              <w:instrText>ADDIN CSL_CITATION {"citationItems":[{"id":"ITEM-1","itemData":{"DOI":"10.1016/j.jclinepi.2006.03.012","ISBN":"3120444677","ISSN":"08954356","PMID":"17161752","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 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 Results: For each measurement property a criterion was defined for a positive, negative, or indeterminate rating, depending on the design, methods, and outcomes of the validation study. 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 © 2006 Elsevier Inc. All rights reserved.","author":[{"dropping-particle":"","family":"Terwee","given":"Caroline B.","non-dropping-particle":"","parse-names":false,"suffix":""},{"dropping-particle":"","family":"Bot","given":"Sandra D.M.","non-dropping-particle":"","parse-names":false,"suffix":""},{"dropping-particle":"","family":"Boer","given":"Michael R.","non-dropping-particle":"de","parse-names":false,"suffix":""},{"dropping-particle":"","family":"Windt","given":"Daniëlle A.W.M.","non-dropping-particle":"van der","parse-names":false,"suffix":""},{"dropping-particle":"","family":"Knol","given":"Dirk L.","non-dropping-particle":"","parse-names":false,"suffix":""},{"dropping-particle":"","family":"Dekker","given":"Joost","non-dropping-particle":"","parse-names":false,"suffix":""},{"dropping-particle":"","family":"Bouter","given":"Lex M.","non-dropping-particle":"","parse-names":false,"suffix":""},{"dropping-particle":"","family":"Vet","given":"Henrica C.W.","non-dropping-particle":"de","parse-names":false,"suffix":""}],"container-title":"Journal of Clinical Epidemiology","id":"ITEM-1","issued":{"date-parts":[["2007"]]},"page":"34-42","title":"Quality criteria were proposed for measurement properties of health status questionnaires","type":"article-journal","volume":"60"},"uris":["http://www.mendeley.com/documents/?uuid=3950cabe-6f1b-4df0-bba8-39f68402ede7"]}],"mendeley":{"formattedCitation":"(Terwee et al., 2007)","plainTextFormattedCitation":"(Terwee et al., 2007)","previouslyFormattedCitation":"(Terwee et al., 2007)"},"properties":{"noteIndex":0},"schema":"https://github.com/citation-style-language/schema/raw/master/csl-citation.json"}</w:instrText>
            </w:r>
            <w:r w:rsidRPr="006E4BBB">
              <w:rPr>
                <w:rFonts w:ascii="Times New Roman" w:hAnsi="Times New Roman" w:cs="Times New Roman"/>
                <w:sz w:val="20"/>
                <w:szCs w:val="20"/>
              </w:rPr>
              <w:fldChar w:fldCharType="separate"/>
            </w:r>
            <w:r w:rsidRPr="006E4BBB">
              <w:rPr>
                <w:rFonts w:ascii="Times New Roman" w:hAnsi="Times New Roman" w:cs="Times New Roman"/>
                <w:noProof/>
                <w:sz w:val="20"/>
                <w:szCs w:val="20"/>
              </w:rPr>
              <w:t>(Terwee et al., 2007)</w:t>
            </w:r>
            <w:r w:rsidRPr="006E4BBB">
              <w:rPr>
                <w:rFonts w:ascii="Times New Roman" w:hAnsi="Times New Roman" w:cs="Times New Roman"/>
                <w:sz w:val="20"/>
                <w:szCs w:val="20"/>
              </w:rPr>
              <w:fldChar w:fldCharType="end"/>
            </w:r>
            <w:r w:rsidRPr="006E4BBB">
              <w:rPr>
                <w:rFonts w:ascii="Times New Roman" w:hAnsi="Times New Roman" w:cs="Times New Roman"/>
                <w:sz w:val="20"/>
                <w:szCs w:val="20"/>
              </w:rPr>
              <w:t xml:space="preserve"> </w:t>
            </w:r>
          </w:p>
        </w:tc>
      </w:tr>
      <w:tr w:rsidR="007656A2" w:rsidRPr="006E4BBB" w14:paraId="42B31E8A" w14:textId="77777777" w:rsidTr="00DB4493">
        <w:tc>
          <w:tcPr>
            <w:tcW w:w="1843" w:type="dxa"/>
            <w:tcBorders>
              <w:top w:val="nil"/>
              <w:bottom w:val="nil"/>
            </w:tcBorders>
          </w:tcPr>
          <w:p w14:paraId="1FD3E663" w14:textId="77777777" w:rsidR="007656A2" w:rsidRPr="006E4BBB" w:rsidRDefault="007656A2"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Ceiling effects</w:t>
            </w:r>
          </w:p>
        </w:tc>
        <w:tc>
          <w:tcPr>
            <w:tcW w:w="6457" w:type="dxa"/>
            <w:tcBorders>
              <w:top w:val="nil"/>
              <w:bottom w:val="nil"/>
            </w:tcBorders>
          </w:tcPr>
          <w:p w14:paraId="7297C024" w14:textId="0B0BC385" w:rsidR="007656A2" w:rsidRPr="006E4BBB" w:rsidRDefault="00793A52" w:rsidP="00D55784">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Proportion of participants scoring highest possible total score was greater than 15% </w:t>
            </w:r>
            <w:r w:rsidRPr="006E4BBB">
              <w:rPr>
                <w:rFonts w:ascii="Times New Roman" w:hAnsi="Times New Roman" w:cs="Times New Roman"/>
                <w:sz w:val="20"/>
                <w:szCs w:val="20"/>
              </w:rPr>
              <w:fldChar w:fldCharType="begin" w:fldLock="1"/>
            </w:r>
            <w:r w:rsidR="00220A39" w:rsidRPr="006E4BBB">
              <w:rPr>
                <w:rFonts w:ascii="Times New Roman" w:hAnsi="Times New Roman" w:cs="Times New Roman"/>
                <w:sz w:val="20"/>
                <w:szCs w:val="20"/>
              </w:rPr>
              <w:instrText>ADDIN CSL_CITATION {"citationItems":[{"id":"ITEM-1","itemData":{"DOI":"10.1016/j.jclinepi.2006.03.012","ISBN":"3120444677","ISSN":"08954356","PMID":"17161752","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 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 Results: For each measurement property a criterion was defined for a positive, negative, or indeterminate rating, depending on the design, methods, and outcomes of the validation study. 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 © 2006 Elsevier Inc. All rights reserved.","author":[{"dropping-particle":"","family":"Terwee","given":"Caroline B.","non-dropping-particle":"","parse-names":false,"suffix":""},{"dropping-particle":"","family":"Bot","given":"Sandra D.M.","non-dropping-particle":"","parse-names":false,"suffix":""},{"dropping-particle":"","family":"Boer","given":"Michael R.","non-dropping-particle":"de","parse-names":false,"suffix":""},{"dropping-particle":"","family":"Windt","given":"Daniëlle A.W.M.","non-dropping-particle":"van der","parse-names":false,"suffix":""},{"dropping-particle":"","family":"Knol","given":"Dirk L.","non-dropping-particle":"","parse-names":false,"suffix":""},{"dropping-particle":"","family":"Dekker","given":"Joost","non-dropping-particle":"","parse-names":false,"suffix":""},{"dropping-particle":"","family":"Bouter","given":"Lex M.","non-dropping-particle":"","parse-names":false,"suffix":""},{"dropping-particle":"","family":"Vet","given":"Henrica C.W.","non-dropping-particle":"de","parse-names":false,"suffix":""}],"container-title":"Journal of Clinical Epidemiology","id":"ITEM-1","issued":{"date-parts":[["2007"]]},"page":"34-42","title":"Quality criteria were proposed for measurement properties of health status questionnaires","type":"article-journal","volume":"60"},"uris":["http://www.mendeley.com/documents/?uuid=3950cabe-6f1b-4df0-bba8-39f68402ede7"]}],"mendeley":{"formattedCitation":"(Terwee et al., 2007)","plainTextFormattedCitation":"(Terwee et al., 2007)","previouslyFormattedCitation":"(Terwee et al., 2007)"},"properties":{"noteIndex":0},"schema":"https://github.com/citation-style-language/schema/raw/master/csl-citation.json"}</w:instrText>
            </w:r>
            <w:r w:rsidRPr="006E4BBB">
              <w:rPr>
                <w:rFonts w:ascii="Times New Roman" w:hAnsi="Times New Roman" w:cs="Times New Roman"/>
                <w:sz w:val="20"/>
                <w:szCs w:val="20"/>
              </w:rPr>
              <w:fldChar w:fldCharType="separate"/>
            </w:r>
            <w:r w:rsidRPr="006E4BBB">
              <w:rPr>
                <w:rFonts w:ascii="Times New Roman" w:hAnsi="Times New Roman" w:cs="Times New Roman"/>
                <w:noProof/>
                <w:sz w:val="20"/>
                <w:szCs w:val="20"/>
              </w:rPr>
              <w:t>(Terwee et al., 2007)</w:t>
            </w:r>
            <w:r w:rsidRPr="006E4BBB">
              <w:rPr>
                <w:rFonts w:ascii="Times New Roman" w:hAnsi="Times New Roman" w:cs="Times New Roman"/>
                <w:sz w:val="20"/>
                <w:szCs w:val="20"/>
              </w:rPr>
              <w:fldChar w:fldCharType="end"/>
            </w:r>
            <w:r w:rsidRPr="006E4BBB">
              <w:rPr>
                <w:rFonts w:ascii="Times New Roman" w:hAnsi="Times New Roman" w:cs="Times New Roman"/>
                <w:sz w:val="20"/>
                <w:szCs w:val="20"/>
              </w:rPr>
              <w:t xml:space="preserve"> for only the</w:t>
            </w:r>
            <w:r w:rsidR="007656A2" w:rsidRPr="006E4BBB">
              <w:rPr>
                <w:rFonts w:ascii="Times New Roman" w:hAnsi="Times New Roman" w:cs="Times New Roman"/>
                <w:sz w:val="20"/>
                <w:szCs w:val="20"/>
              </w:rPr>
              <w:t xml:space="preserve"> family connection total scores</w:t>
            </w:r>
            <w:r w:rsidRPr="006E4BBB">
              <w:rPr>
                <w:rFonts w:ascii="Times New Roman" w:hAnsi="Times New Roman" w:cs="Times New Roman"/>
                <w:sz w:val="20"/>
                <w:szCs w:val="20"/>
              </w:rPr>
              <w:t>, as follows</w:t>
            </w:r>
            <w:r w:rsidR="007656A2" w:rsidRPr="006E4BBB">
              <w:rPr>
                <w:rFonts w:ascii="Times New Roman" w:hAnsi="Times New Roman" w:cs="Times New Roman"/>
                <w:sz w:val="20"/>
                <w:szCs w:val="20"/>
              </w:rPr>
              <w:t>: T1</w:t>
            </w:r>
            <w:r w:rsidRPr="006E4BBB">
              <w:rPr>
                <w:rFonts w:ascii="Times New Roman" w:hAnsi="Times New Roman" w:cs="Times New Roman"/>
                <w:sz w:val="20"/>
                <w:szCs w:val="20"/>
              </w:rPr>
              <w:t>:</w:t>
            </w:r>
            <w:r w:rsidR="007656A2" w:rsidRPr="006E4BBB">
              <w:rPr>
                <w:rFonts w:ascii="Times New Roman" w:hAnsi="Times New Roman" w:cs="Times New Roman"/>
                <w:sz w:val="20"/>
                <w:szCs w:val="20"/>
              </w:rPr>
              <w:t xml:space="preserve"> 30%; T2</w:t>
            </w:r>
            <w:r w:rsidRPr="006E4BBB">
              <w:rPr>
                <w:rFonts w:ascii="Times New Roman" w:hAnsi="Times New Roman" w:cs="Times New Roman"/>
                <w:sz w:val="20"/>
                <w:szCs w:val="20"/>
              </w:rPr>
              <w:t>:</w:t>
            </w:r>
            <w:r w:rsidR="007656A2" w:rsidRPr="006E4BBB">
              <w:rPr>
                <w:rFonts w:ascii="Times New Roman" w:hAnsi="Times New Roman" w:cs="Times New Roman"/>
                <w:sz w:val="20"/>
                <w:szCs w:val="20"/>
              </w:rPr>
              <w:t xml:space="preserve"> 32%; T3</w:t>
            </w:r>
            <w:r w:rsidRPr="006E4BBB">
              <w:rPr>
                <w:rFonts w:ascii="Times New Roman" w:hAnsi="Times New Roman" w:cs="Times New Roman"/>
                <w:sz w:val="20"/>
                <w:szCs w:val="20"/>
              </w:rPr>
              <w:t>:</w:t>
            </w:r>
            <w:r w:rsidR="007656A2" w:rsidRPr="006E4BBB">
              <w:rPr>
                <w:rFonts w:ascii="Times New Roman" w:hAnsi="Times New Roman" w:cs="Times New Roman"/>
                <w:sz w:val="20"/>
                <w:szCs w:val="20"/>
              </w:rPr>
              <w:t xml:space="preserve"> 28%</w:t>
            </w:r>
          </w:p>
        </w:tc>
      </w:tr>
    </w:tbl>
    <w:p w14:paraId="30D19AF4" w14:textId="77777777" w:rsidR="00D834BF" w:rsidRPr="006E4BBB" w:rsidRDefault="00D834BF" w:rsidP="006055B2">
      <w:pPr>
        <w:spacing w:line="480" w:lineRule="auto"/>
        <w:rPr>
          <w:rFonts w:ascii="Times New Roman" w:hAnsi="Times New Roman"/>
          <w:b/>
          <w:bCs/>
          <w:sz w:val="20"/>
          <w:szCs w:val="20"/>
        </w:rPr>
      </w:pPr>
    </w:p>
    <w:p w14:paraId="7D764B71" w14:textId="02A44AF3" w:rsidR="00407D4A" w:rsidRPr="006E4BBB" w:rsidRDefault="00085DF4" w:rsidP="006055B2">
      <w:pPr>
        <w:spacing w:line="480" w:lineRule="auto"/>
        <w:rPr>
          <w:rFonts w:ascii="Times New Roman" w:hAnsi="Times New Roman"/>
          <w:b/>
          <w:bCs/>
          <w:sz w:val="20"/>
          <w:szCs w:val="20"/>
        </w:rPr>
      </w:pPr>
      <w:r w:rsidRPr="006E4BBB">
        <w:rPr>
          <w:rFonts w:ascii="Times New Roman" w:hAnsi="Times New Roman"/>
          <w:b/>
          <w:bCs/>
          <w:sz w:val="20"/>
          <w:szCs w:val="20"/>
        </w:rPr>
        <w:t xml:space="preserve">Appendix </w:t>
      </w:r>
      <w:r w:rsidR="00B57C7E" w:rsidRPr="006E4BBB">
        <w:rPr>
          <w:rFonts w:ascii="Times New Roman" w:hAnsi="Times New Roman"/>
          <w:b/>
          <w:bCs/>
          <w:sz w:val="20"/>
          <w:szCs w:val="20"/>
        </w:rPr>
        <w:t>E</w:t>
      </w:r>
      <w:r w:rsidR="00E72324" w:rsidRPr="006E4BBB">
        <w:rPr>
          <w:rFonts w:ascii="Times New Roman" w:hAnsi="Times New Roman"/>
          <w:b/>
          <w:bCs/>
          <w:sz w:val="20"/>
          <w:szCs w:val="20"/>
        </w:rPr>
        <w:t xml:space="preserve">) </w:t>
      </w:r>
      <w:r w:rsidR="00F9090F" w:rsidRPr="006E4BBB">
        <w:rPr>
          <w:rFonts w:ascii="Times New Roman" w:hAnsi="Times New Roman"/>
          <w:b/>
          <w:bCs/>
          <w:sz w:val="20"/>
          <w:szCs w:val="20"/>
        </w:rPr>
        <w:t xml:space="preserve">Measurement </w:t>
      </w:r>
      <w:r w:rsidR="00DD5892" w:rsidRPr="006E4BBB">
        <w:rPr>
          <w:rFonts w:ascii="Times New Roman" w:hAnsi="Times New Roman"/>
          <w:b/>
          <w:bCs/>
          <w:sz w:val="20"/>
          <w:szCs w:val="20"/>
        </w:rPr>
        <w:t>invariance</w:t>
      </w:r>
      <w:r w:rsidR="00F9090F" w:rsidRPr="006E4BBB">
        <w:rPr>
          <w:rFonts w:ascii="Times New Roman" w:hAnsi="Times New Roman"/>
          <w:b/>
          <w:bCs/>
          <w:sz w:val="20"/>
          <w:szCs w:val="20"/>
        </w:rPr>
        <w:t xml:space="preserve"> results </w:t>
      </w:r>
    </w:p>
    <w:tbl>
      <w:tblPr>
        <w:tblStyle w:val="TableGrid"/>
        <w:tblW w:w="0" w:type="auto"/>
        <w:tblLook w:val="04A0" w:firstRow="1" w:lastRow="0" w:firstColumn="1" w:lastColumn="0" w:noHBand="0" w:noVBand="1"/>
      </w:tblPr>
      <w:tblGrid>
        <w:gridCol w:w="1131"/>
        <w:gridCol w:w="1125"/>
        <w:gridCol w:w="559"/>
        <w:gridCol w:w="1122"/>
        <w:gridCol w:w="1111"/>
        <w:gridCol w:w="1109"/>
        <w:gridCol w:w="1116"/>
        <w:gridCol w:w="1027"/>
      </w:tblGrid>
      <w:tr w:rsidR="003C6807" w:rsidRPr="006E4BBB" w14:paraId="37015C52" w14:textId="77777777" w:rsidTr="00862FF2">
        <w:tc>
          <w:tcPr>
            <w:tcW w:w="8300" w:type="dxa"/>
            <w:gridSpan w:val="8"/>
            <w:tcBorders>
              <w:top w:val="nil"/>
              <w:left w:val="nil"/>
              <w:right w:val="nil"/>
            </w:tcBorders>
          </w:tcPr>
          <w:p w14:paraId="0C432446" w14:textId="3BBC7667" w:rsidR="00405366" w:rsidRPr="006E4BBB" w:rsidRDefault="00405366"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Table </w:t>
            </w:r>
            <w:r w:rsidR="00DD5892" w:rsidRPr="006E4BBB">
              <w:rPr>
                <w:rFonts w:ascii="Times New Roman" w:hAnsi="Times New Roman" w:cs="Times New Roman"/>
                <w:sz w:val="20"/>
                <w:szCs w:val="20"/>
              </w:rPr>
              <w:t>S5</w:t>
            </w:r>
          </w:p>
          <w:p w14:paraId="7C85E078" w14:textId="12B8E502" w:rsidR="003C6807" w:rsidRPr="006E4BBB" w:rsidRDefault="00405366" w:rsidP="00DD5892">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 xml:space="preserve">Longitudinal measurement invariance of emotional </w:t>
            </w:r>
            <w:r w:rsidR="0008284F" w:rsidRPr="006E4BBB">
              <w:rPr>
                <w:rFonts w:ascii="Times New Roman" w:hAnsi="Times New Roman" w:cs="Times New Roman"/>
                <w:i/>
                <w:iCs/>
                <w:sz w:val="20"/>
                <w:szCs w:val="20"/>
              </w:rPr>
              <w:t>distress</w:t>
            </w:r>
            <w:r w:rsidRPr="006E4BBB">
              <w:rPr>
                <w:rFonts w:ascii="Times New Roman" w:hAnsi="Times New Roman" w:cs="Times New Roman"/>
                <w:i/>
                <w:iCs/>
                <w:sz w:val="20"/>
                <w:szCs w:val="20"/>
              </w:rPr>
              <w:t xml:space="preserve"> with average values (and standard deviation)</w:t>
            </w:r>
            <w:r w:rsidR="00DD5892" w:rsidRPr="006E4BBB">
              <w:rPr>
                <w:rFonts w:ascii="Times New Roman" w:hAnsi="Times New Roman" w:cs="Times New Roman"/>
                <w:i/>
                <w:iCs/>
                <w:sz w:val="20"/>
                <w:szCs w:val="20"/>
              </w:rPr>
              <w:t xml:space="preserve"> (</w:t>
            </w:r>
            <w:r w:rsidRPr="006E4BBB">
              <w:rPr>
                <w:rFonts w:ascii="Times New Roman" w:hAnsi="Times New Roman" w:cs="Times New Roman"/>
                <w:i/>
                <w:iCs/>
                <w:sz w:val="20"/>
                <w:szCs w:val="20"/>
              </w:rPr>
              <w:t>MLR</w:t>
            </w:r>
            <w:r w:rsidR="00DD5892" w:rsidRPr="006E4BBB">
              <w:rPr>
                <w:rFonts w:ascii="Times New Roman" w:hAnsi="Times New Roman" w:cs="Times New Roman"/>
                <w:i/>
                <w:iCs/>
                <w:sz w:val="20"/>
                <w:szCs w:val="20"/>
              </w:rPr>
              <w:t>)</w:t>
            </w:r>
          </w:p>
        </w:tc>
      </w:tr>
      <w:tr w:rsidR="00DD5892" w:rsidRPr="006E4BBB" w14:paraId="3E3C2282" w14:textId="77777777" w:rsidTr="00862FF2">
        <w:tc>
          <w:tcPr>
            <w:tcW w:w="1131" w:type="dxa"/>
            <w:tcBorders>
              <w:left w:val="nil"/>
              <w:bottom w:val="single" w:sz="4" w:space="0" w:color="auto"/>
              <w:right w:val="nil"/>
            </w:tcBorders>
          </w:tcPr>
          <w:p w14:paraId="4A3F9207" w14:textId="77777777" w:rsidR="004A6112" w:rsidRPr="006E4BBB" w:rsidRDefault="004A6112" w:rsidP="00DD5892">
            <w:pPr>
              <w:spacing w:line="360" w:lineRule="auto"/>
              <w:rPr>
                <w:rFonts w:ascii="Times New Roman" w:hAnsi="Times New Roman" w:cs="Times New Roman"/>
                <w:sz w:val="20"/>
                <w:szCs w:val="20"/>
              </w:rPr>
            </w:pPr>
          </w:p>
        </w:tc>
        <w:tc>
          <w:tcPr>
            <w:tcW w:w="1125" w:type="dxa"/>
            <w:tcBorders>
              <w:left w:val="nil"/>
              <w:bottom w:val="single" w:sz="4" w:space="0" w:color="auto"/>
              <w:right w:val="nil"/>
            </w:tcBorders>
          </w:tcPr>
          <w:p w14:paraId="03D1E107" w14:textId="040F7F94"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χ</w:t>
            </w:r>
            <w:r w:rsidRPr="006E4BBB">
              <w:rPr>
                <w:rFonts w:ascii="Times New Roman" w:hAnsi="Times New Roman" w:cs="Times New Roman"/>
                <w:sz w:val="20"/>
                <w:szCs w:val="20"/>
                <w:vertAlign w:val="superscript"/>
              </w:rPr>
              <w:t>2</w:t>
            </w:r>
            <w:r w:rsidRPr="006E4BBB">
              <w:rPr>
                <w:rFonts w:ascii="Times New Roman" w:hAnsi="Times New Roman" w:cs="Times New Roman"/>
                <w:sz w:val="20"/>
                <w:szCs w:val="20"/>
              </w:rPr>
              <w:t xml:space="preserve"> </w:t>
            </w:r>
          </w:p>
        </w:tc>
        <w:tc>
          <w:tcPr>
            <w:tcW w:w="559" w:type="dxa"/>
            <w:tcBorders>
              <w:left w:val="nil"/>
              <w:bottom w:val="single" w:sz="4" w:space="0" w:color="auto"/>
              <w:right w:val="nil"/>
            </w:tcBorders>
          </w:tcPr>
          <w:p w14:paraId="25B26BCA" w14:textId="619DF867" w:rsidR="004A6112" w:rsidRPr="006E4BBB" w:rsidRDefault="004A6112" w:rsidP="00DD5892">
            <w:pPr>
              <w:spacing w:line="360" w:lineRule="auto"/>
              <w:rPr>
                <w:rFonts w:ascii="Times New Roman" w:hAnsi="Times New Roman" w:cs="Times New Roman"/>
                <w:sz w:val="20"/>
                <w:szCs w:val="20"/>
              </w:rPr>
            </w:pPr>
            <w:proofErr w:type="spellStart"/>
            <w:r w:rsidRPr="006E4BBB">
              <w:rPr>
                <w:rFonts w:ascii="Times New Roman" w:hAnsi="Times New Roman" w:cs="Times New Roman"/>
                <w:sz w:val="20"/>
                <w:szCs w:val="20"/>
              </w:rPr>
              <w:t>df</w:t>
            </w:r>
            <w:proofErr w:type="spellEnd"/>
          </w:p>
        </w:tc>
        <w:tc>
          <w:tcPr>
            <w:tcW w:w="1122" w:type="dxa"/>
            <w:tcBorders>
              <w:left w:val="nil"/>
              <w:bottom w:val="single" w:sz="4" w:space="0" w:color="auto"/>
              <w:right w:val="nil"/>
            </w:tcBorders>
          </w:tcPr>
          <w:p w14:paraId="48DDD83C" w14:textId="044F64A2"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RMSEA</w:t>
            </w:r>
          </w:p>
        </w:tc>
        <w:tc>
          <w:tcPr>
            <w:tcW w:w="1111" w:type="dxa"/>
            <w:tcBorders>
              <w:left w:val="nil"/>
              <w:bottom w:val="single" w:sz="4" w:space="0" w:color="auto"/>
              <w:right w:val="nil"/>
            </w:tcBorders>
          </w:tcPr>
          <w:p w14:paraId="01BD43F4" w14:textId="74D44CD3"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CFI</w:t>
            </w:r>
          </w:p>
        </w:tc>
        <w:tc>
          <w:tcPr>
            <w:tcW w:w="1109" w:type="dxa"/>
            <w:tcBorders>
              <w:left w:val="nil"/>
              <w:bottom w:val="single" w:sz="4" w:space="0" w:color="auto"/>
              <w:right w:val="nil"/>
            </w:tcBorders>
          </w:tcPr>
          <w:p w14:paraId="54E48610" w14:textId="0F9440C7"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TLI</w:t>
            </w:r>
          </w:p>
        </w:tc>
        <w:tc>
          <w:tcPr>
            <w:tcW w:w="1116" w:type="dxa"/>
            <w:tcBorders>
              <w:left w:val="nil"/>
              <w:bottom w:val="single" w:sz="4" w:space="0" w:color="auto"/>
              <w:right w:val="nil"/>
            </w:tcBorders>
          </w:tcPr>
          <w:p w14:paraId="5DF7E3E9" w14:textId="4585CB2A"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SRMR</w:t>
            </w:r>
          </w:p>
        </w:tc>
        <w:tc>
          <w:tcPr>
            <w:tcW w:w="1027" w:type="dxa"/>
            <w:tcBorders>
              <w:left w:val="nil"/>
              <w:bottom w:val="single" w:sz="4" w:space="0" w:color="auto"/>
              <w:right w:val="nil"/>
            </w:tcBorders>
          </w:tcPr>
          <w:p w14:paraId="09EF5929" w14:textId="38CFDEED"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CFI difference</w:t>
            </w:r>
          </w:p>
        </w:tc>
      </w:tr>
      <w:tr w:rsidR="00DD5892" w:rsidRPr="006E4BBB" w14:paraId="600D6197" w14:textId="77777777" w:rsidTr="00862FF2">
        <w:tc>
          <w:tcPr>
            <w:tcW w:w="1131" w:type="dxa"/>
            <w:tcBorders>
              <w:left w:val="nil"/>
              <w:bottom w:val="nil"/>
              <w:right w:val="nil"/>
            </w:tcBorders>
          </w:tcPr>
          <w:p w14:paraId="647B9EB2" w14:textId="451989A6"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Configural</w:t>
            </w:r>
          </w:p>
        </w:tc>
        <w:tc>
          <w:tcPr>
            <w:tcW w:w="1125" w:type="dxa"/>
            <w:tcBorders>
              <w:left w:val="nil"/>
              <w:bottom w:val="nil"/>
              <w:right w:val="nil"/>
            </w:tcBorders>
          </w:tcPr>
          <w:p w14:paraId="7583F591" w14:textId="7FC2739A"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1133.341 (35.071)</w:t>
            </w:r>
          </w:p>
        </w:tc>
        <w:tc>
          <w:tcPr>
            <w:tcW w:w="559" w:type="dxa"/>
            <w:tcBorders>
              <w:left w:val="nil"/>
              <w:bottom w:val="nil"/>
              <w:right w:val="nil"/>
            </w:tcBorders>
          </w:tcPr>
          <w:p w14:paraId="6270B2E3" w14:textId="61D9D407"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72</w:t>
            </w:r>
          </w:p>
        </w:tc>
        <w:tc>
          <w:tcPr>
            <w:tcW w:w="1122" w:type="dxa"/>
            <w:tcBorders>
              <w:left w:val="nil"/>
              <w:bottom w:val="nil"/>
              <w:right w:val="nil"/>
            </w:tcBorders>
          </w:tcPr>
          <w:p w14:paraId="188B8802" w14:textId="7CA7FEC2"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030 (.001)</w:t>
            </w:r>
          </w:p>
        </w:tc>
        <w:tc>
          <w:tcPr>
            <w:tcW w:w="1111" w:type="dxa"/>
            <w:tcBorders>
              <w:left w:val="nil"/>
              <w:bottom w:val="nil"/>
              <w:right w:val="nil"/>
            </w:tcBorders>
          </w:tcPr>
          <w:p w14:paraId="3BED6A87" w14:textId="53E56019"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986 (.000)</w:t>
            </w:r>
          </w:p>
        </w:tc>
        <w:tc>
          <w:tcPr>
            <w:tcW w:w="1109" w:type="dxa"/>
            <w:tcBorders>
              <w:left w:val="nil"/>
              <w:bottom w:val="nil"/>
              <w:right w:val="nil"/>
            </w:tcBorders>
          </w:tcPr>
          <w:p w14:paraId="1E1C808E" w14:textId="21A4703B"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980 (.001)</w:t>
            </w:r>
          </w:p>
        </w:tc>
        <w:tc>
          <w:tcPr>
            <w:tcW w:w="1116" w:type="dxa"/>
            <w:tcBorders>
              <w:left w:val="nil"/>
              <w:bottom w:val="nil"/>
              <w:right w:val="nil"/>
            </w:tcBorders>
          </w:tcPr>
          <w:p w14:paraId="467C9450" w14:textId="3C725669"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022 (.000)</w:t>
            </w:r>
          </w:p>
        </w:tc>
        <w:tc>
          <w:tcPr>
            <w:tcW w:w="1027" w:type="dxa"/>
            <w:tcBorders>
              <w:left w:val="nil"/>
              <w:bottom w:val="nil"/>
              <w:right w:val="nil"/>
            </w:tcBorders>
          </w:tcPr>
          <w:p w14:paraId="34529AE7" w14:textId="77777777" w:rsidR="004A6112" w:rsidRPr="006E4BBB" w:rsidRDefault="004A6112" w:rsidP="00DD5892">
            <w:pPr>
              <w:spacing w:line="360" w:lineRule="auto"/>
              <w:rPr>
                <w:rFonts w:ascii="Times New Roman" w:hAnsi="Times New Roman" w:cs="Times New Roman"/>
                <w:sz w:val="20"/>
                <w:szCs w:val="20"/>
              </w:rPr>
            </w:pPr>
          </w:p>
        </w:tc>
      </w:tr>
      <w:tr w:rsidR="00DD5892" w:rsidRPr="006E4BBB" w14:paraId="55B61895" w14:textId="77777777" w:rsidTr="00862FF2">
        <w:tc>
          <w:tcPr>
            <w:tcW w:w="1131" w:type="dxa"/>
            <w:tcBorders>
              <w:top w:val="nil"/>
              <w:left w:val="nil"/>
              <w:bottom w:val="nil"/>
              <w:right w:val="nil"/>
            </w:tcBorders>
          </w:tcPr>
          <w:p w14:paraId="7C65B73E" w14:textId="0969BEDC"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Metric</w:t>
            </w:r>
          </w:p>
        </w:tc>
        <w:tc>
          <w:tcPr>
            <w:tcW w:w="1125" w:type="dxa"/>
            <w:tcBorders>
              <w:top w:val="nil"/>
              <w:left w:val="nil"/>
              <w:bottom w:val="nil"/>
              <w:right w:val="nil"/>
            </w:tcBorders>
          </w:tcPr>
          <w:p w14:paraId="38CBA0B0" w14:textId="77777777"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1215.536</w:t>
            </w:r>
          </w:p>
          <w:p w14:paraId="6533BA1C" w14:textId="76E06490"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36.023)</w:t>
            </w:r>
          </w:p>
        </w:tc>
        <w:tc>
          <w:tcPr>
            <w:tcW w:w="559" w:type="dxa"/>
            <w:tcBorders>
              <w:top w:val="nil"/>
              <w:left w:val="nil"/>
              <w:bottom w:val="nil"/>
              <w:right w:val="nil"/>
            </w:tcBorders>
          </w:tcPr>
          <w:p w14:paraId="0C77B64B" w14:textId="197EE658"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80</w:t>
            </w:r>
          </w:p>
        </w:tc>
        <w:tc>
          <w:tcPr>
            <w:tcW w:w="1122" w:type="dxa"/>
            <w:tcBorders>
              <w:top w:val="nil"/>
              <w:left w:val="nil"/>
              <w:bottom w:val="nil"/>
              <w:right w:val="nil"/>
            </w:tcBorders>
          </w:tcPr>
          <w:p w14:paraId="679900DC" w14:textId="34578587"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030 (.000)</w:t>
            </w:r>
          </w:p>
        </w:tc>
        <w:tc>
          <w:tcPr>
            <w:tcW w:w="1111" w:type="dxa"/>
            <w:tcBorders>
              <w:top w:val="nil"/>
              <w:left w:val="nil"/>
              <w:bottom w:val="nil"/>
              <w:right w:val="nil"/>
            </w:tcBorders>
          </w:tcPr>
          <w:p w14:paraId="73C2D8CD" w14:textId="1CAA516E"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985 (.000)</w:t>
            </w:r>
          </w:p>
        </w:tc>
        <w:tc>
          <w:tcPr>
            <w:tcW w:w="1109" w:type="dxa"/>
            <w:tcBorders>
              <w:top w:val="nil"/>
              <w:left w:val="nil"/>
              <w:bottom w:val="nil"/>
              <w:right w:val="nil"/>
            </w:tcBorders>
          </w:tcPr>
          <w:p w14:paraId="15042B5C" w14:textId="4D02A414"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981 (.001)</w:t>
            </w:r>
          </w:p>
        </w:tc>
        <w:tc>
          <w:tcPr>
            <w:tcW w:w="1116" w:type="dxa"/>
            <w:tcBorders>
              <w:top w:val="nil"/>
              <w:left w:val="nil"/>
              <w:bottom w:val="nil"/>
              <w:right w:val="nil"/>
            </w:tcBorders>
          </w:tcPr>
          <w:p w14:paraId="5C0017B3" w14:textId="795D792A"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024 (.000)</w:t>
            </w:r>
          </w:p>
        </w:tc>
        <w:tc>
          <w:tcPr>
            <w:tcW w:w="1027" w:type="dxa"/>
            <w:tcBorders>
              <w:top w:val="nil"/>
              <w:left w:val="nil"/>
              <w:bottom w:val="nil"/>
              <w:right w:val="nil"/>
            </w:tcBorders>
          </w:tcPr>
          <w:p w14:paraId="0A9A1F79" w14:textId="11FE41AA"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001</w:t>
            </w:r>
          </w:p>
        </w:tc>
      </w:tr>
      <w:tr w:rsidR="00862FF2" w:rsidRPr="006E4BBB" w14:paraId="0546C3D4" w14:textId="77777777" w:rsidTr="00862FF2">
        <w:tc>
          <w:tcPr>
            <w:tcW w:w="1131" w:type="dxa"/>
            <w:tcBorders>
              <w:top w:val="nil"/>
              <w:left w:val="nil"/>
              <w:bottom w:val="single" w:sz="4" w:space="0" w:color="auto"/>
              <w:right w:val="nil"/>
            </w:tcBorders>
          </w:tcPr>
          <w:p w14:paraId="45D9EBBD" w14:textId="6229BE8B"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Scalar</w:t>
            </w:r>
          </w:p>
        </w:tc>
        <w:tc>
          <w:tcPr>
            <w:tcW w:w="1125" w:type="dxa"/>
            <w:tcBorders>
              <w:top w:val="nil"/>
              <w:left w:val="nil"/>
              <w:bottom w:val="single" w:sz="4" w:space="0" w:color="auto"/>
              <w:right w:val="nil"/>
            </w:tcBorders>
          </w:tcPr>
          <w:p w14:paraId="767FC5A4" w14:textId="77777777"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 1528.097</w:t>
            </w:r>
          </w:p>
          <w:p w14:paraId="543582CE" w14:textId="1ECE1B0B"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41.450)</w:t>
            </w:r>
          </w:p>
        </w:tc>
        <w:tc>
          <w:tcPr>
            <w:tcW w:w="559" w:type="dxa"/>
            <w:tcBorders>
              <w:top w:val="nil"/>
              <w:left w:val="nil"/>
              <w:bottom w:val="single" w:sz="4" w:space="0" w:color="auto"/>
              <w:right w:val="nil"/>
            </w:tcBorders>
          </w:tcPr>
          <w:p w14:paraId="23E80E2D" w14:textId="63F02F37"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88</w:t>
            </w:r>
          </w:p>
        </w:tc>
        <w:tc>
          <w:tcPr>
            <w:tcW w:w="1122" w:type="dxa"/>
            <w:tcBorders>
              <w:top w:val="nil"/>
              <w:left w:val="nil"/>
              <w:bottom w:val="single" w:sz="4" w:space="0" w:color="auto"/>
              <w:right w:val="nil"/>
            </w:tcBorders>
          </w:tcPr>
          <w:p w14:paraId="1874990F" w14:textId="10502FFE"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032 (.000)</w:t>
            </w:r>
          </w:p>
        </w:tc>
        <w:tc>
          <w:tcPr>
            <w:tcW w:w="1111" w:type="dxa"/>
            <w:tcBorders>
              <w:top w:val="nil"/>
              <w:left w:val="nil"/>
              <w:bottom w:val="single" w:sz="4" w:space="0" w:color="auto"/>
              <w:right w:val="nil"/>
            </w:tcBorders>
          </w:tcPr>
          <w:p w14:paraId="4C209D94" w14:textId="6F4DE309"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981 (.000)</w:t>
            </w:r>
          </w:p>
        </w:tc>
        <w:tc>
          <w:tcPr>
            <w:tcW w:w="1109" w:type="dxa"/>
            <w:tcBorders>
              <w:top w:val="nil"/>
              <w:left w:val="nil"/>
              <w:bottom w:val="single" w:sz="4" w:space="0" w:color="auto"/>
              <w:right w:val="nil"/>
            </w:tcBorders>
          </w:tcPr>
          <w:p w14:paraId="1A4A1B66" w14:textId="1A0BC037"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978 (.001)</w:t>
            </w:r>
          </w:p>
        </w:tc>
        <w:tc>
          <w:tcPr>
            <w:tcW w:w="1116" w:type="dxa"/>
            <w:tcBorders>
              <w:top w:val="nil"/>
              <w:left w:val="nil"/>
              <w:bottom w:val="single" w:sz="4" w:space="0" w:color="auto"/>
              <w:right w:val="nil"/>
            </w:tcBorders>
          </w:tcPr>
          <w:p w14:paraId="2809C95C" w14:textId="4FD9BFD8"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025 (.000)</w:t>
            </w:r>
          </w:p>
        </w:tc>
        <w:tc>
          <w:tcPr>
            <w:tcW w:w="1027" w:type="dxa"/>
            <w:tcBorders>
              <w:top w:val="nil"/>
              <w:left w:val="nil"/>
              <w:bottom w:val="single" w:sz="4" w:space="0" w:color="auto"/>
              <w:right w:val="nil"/>
            </w:tcBorders>
          </w:tcPr>
          <w:p w14:paraId="1A7E95D5" w14:textId="6FA18E58" w:rsidR="004A6112" w:rsidRPr="006E4BBB" w:rsidRDefault="004A6112" w:rsidP="00DD5892">
            <w:pPr>
              <w:spacing w:line="360" w:lineRule="auto"/>
              <w:rPr>
                <w:rFonts w:ascii="Times New Roman" w:hAnsi="Times New Roman" w:cs="Times New Roman"/>
                <w:sz w:val="20"/>
                <w:szCs w:val="20"/>
              </w:rPr>
            </w:pPr>
            <w:r w:rsidRPr="006E4BBB">
              <w:rPr>
                <w:rFonts w:ascii="Times New Roman" w:hAnsi="Times New Roman" w:cs="Times New Roman"/>
                <w:sz w:val="20"/>
                <w:szCs w:val="20"/>
              </w:rPr>
              <w:t>.004</w:t>
            </w:r>
          </w:p>
        </w:tc>
      </w:tr>
      <w:tr w:rsidR="00862FF2" w:rsidRPr="006E4BBB" w14:paraId="0125818F" w14:textId="77777777" w:rsidTr="00862FF2">
        <w:tc>
          <w:tcPr>
            <w:tcW w:w="8300" w:type="dxa"/>
            <w:gridSpan w:val="8"/>
            <w:tcBorders>
              <w:top w:val="single" w:sz="4" w:space="0" w:color="auto"/>
              <w:left w:val="nil"/>
              <w:bottom w:val="nil"/>
              <w:right w:val="nil"/>
            </w:tcBorders>
          </w:tcPr>
          <w:p w14:paraId="4DA9AB82" w14:textId="285D5C2C" w:rsidR="00862FF2" w:rsidRPr="006E4BBB" w:rsidRDefault="00862FF2" w:rsidP="00AD0B07">
            <w:pPr>
              <w:rPr>
                <w:rFonts w:ascii="Times New Roman" w:hAnsi="Times New Roman" w:cs="Times New Roman"/>
                <w:iCs/>
                <w:color w:val="000000" w:themeColor="text1"/>
                <w:sz w:val="20"/>
                <w:szCs w:val="20"/>
              </w:rPr>
            </w:pPr>
            <w:r w:rsidRPr="006E4BBB">
              <w:rPr>
                <w:rFonts w:ascii="Times New Roman" w:hAnsi="Times New Roman" w:cs="Times New Roman"/>
                <w:i/>
                <w:iCs/>
                <w:sz w:val="20"/>
                <w:szCs w:val="20"/>
              </w:rPr>
              <w:t xml:space="preserve">Note. </w:t>
            </w:r>
            <w:r w:rsidRPr="006E4BBB">
              <w:rPr>
                <w:rFonts w:ascii="Times New Roman" w:hAnsi="Times New Roman" w:cs="Times New Roman"/>
                <w:sz w:val="20"/>
                <w:szCs w:val="20"/>
              </w:rPr>
              <w:t xml:space="preserve">MLR = robust maximum likelihood;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iCs/>
                <w:color w:val="000000" w:themeColor="text1"/>
                <w:sz w:val="20"/>
                <w:szCs w:val="20"/>
              </w:rPr>
              <w:t>= chi-square;</w:t>
            </w:r>
            <w:r w:rsidR="006C32D4" w:rsidRPr="006E4BBB">
              <w:rPr>
                <w:rFonts w:ascii="Times New Roman" w:hAnsi="Times New Roman" w:cs="Times New Roman"/>
                <w:iCs/>
                <w:color w:val="000000" w:themeColor="text1"/>
                <w:sz w:val="20"/>
                <w:szCs w:val="20"/>
              </w:rPr>
              <w:t xml:space="preserve"> </w:t>
            </w:r>
            <w:proofErr w:type="spellStart"/>
            <w:r w:rsidR="006C32D4" w:rsidRPr="006E4BBB">
              <w:rPr>
                <w:rFonts w:ascii="Times New Roman" w:hAnsi="Times New Roman" w:cs="Times New Roman"/>
                <w:iCs/>
                <w:color w:val="000000" w:themeColor="text1"/>
                <w:sz w:val="20"/>
                <w:szCs w:val="20"/>
              </w:rPr>
              <w:t>df</w:t>
            </w:r>
            <w:proofErr w:type="spellEnd"/>
            <w:r w:rsidR="006C32D4" w:rsidRPr="006E4BBB">
              <w:rPr>
                <w:rFonts w:ascii="Times New Roman" w:hAnsi="Times New Roman" w:cs="Times New Roman"/>
                <w:iCs/>
                <w:color w:val="000000" w:themeColor="text1"/>
                <w:sz w:val="20"/>
                <w:szCs w:val="20"/>
              </w:rPr>
              <w:t xml:space="preserve"> = degrees of freedom</w:t>
            </w:r>
            <w:r w:rsidRPr="006E4BBB">
              <w:rPr>
                <w:rFonts w:ascii="Times New Roman" w:hAnsi="Times New Roman" w:cs="Times New Roman"/>
                <w:iCs/>
                <w:color w:val="000000" w:themeColor="text1"/>
                <w:sz w:val="20"/>
                <w:szCs w:val="20"/>
              </w:rPr>
              <w:t xml:space="preserve"> RMSEA = root mean square error of approximation; CFI = Comparative Fit Index; TLI = Tucker-Lewis Index; SRMR = Standardised Root Mean Squared Residual</w:t>
            </w:r>
            <w:r w:rsidR="00C47319" w:rsidRPr="006E4BBB">
              <w:rPr>
                <w:rFonts w:ascii="Times New Roman" w:hAnsi="Times New Roman" w:cs="Times New Roman"/>
                <w:iCs/>
                <w:color w:val="000000" w:themeColor="text1"/>
                <w:sz w:val="20"/>
                <w:szCs w:val="20"/>
              </w:rPr>
              <w:t xml:space="preserve">. </w:t>
            </w:r>
          </w:p>
        </w:tc>
      </w:tr>
    </w:tbl>
    <w:p w14:paraId="39342E69" w14:textId="21E539DA" w:rsidR="00F9090F" w:rsidRPr="006E4BBB" w:rsidRDefault="00F9090F" w:rsidP="006055B2">
      <w:pPr>
        <w:spacing w:line="480" w:lineRule="auto"/>
        <w:rPr>
          <w:rFonts w:ascii="Times New Roman" w:hAnsi="Times New Roman"/>
          <w:sz w:val="20"/>
          <w:szCs w:val="20"/>
        </w:rPr>
      </w:pPr>
    </w:p>
    <w:tbl>
      <w:tblPr>
        <w:tblStyle w:val="TableGrid"/>
        <w:tblW w:w="0" w:type="auto"/>
        <w:tblLook w:val="04A0" w:firstRow="1" w:lastRow="0" w:firstColumn="1" w:lastColumn="0" w:noHBand="0" w:noVBand="1"/>
      </w:tblPr>
      <w:tblGrid>
        <w:gridCol w:w="1134"/>
        <w:gridCol w:w="1134"/>
        <w:gridCol w:w="426"/>
        <w:gridCol w:w="1134"/>
        <w:gridCol w:w="1134"/>
        <w:gridCol w:w="1134"/>
        <w:gridCol w:w="1177"/>
        <w:gridCol w:w="1027"/>
      </w:tblGrid>
      <w:tr w:rsidR="00BE27EB" w:rsidRPr="006E4BBB" w14:paraId="756740B4" w14:textId="77777777" w:rsidTr="009D6399">
        <w:tc>
          <w:tcPr>
            <w:tcW w:w="8300" w:type="dxa"/>
            <w:gridSpan w:val="8"/>
            <w:tcBorders>
              <w:top w:val="nil"/>
              <w:left w:val="nil"/>
              <w:right w:val="nil"/>
            </w:tcBorders>
          </w:tcPr>
          <w:p w14:paraId="54B3A7D9" w14:textId="673CE0A8" w:rsidR="00BE27EB" w:rsidRPr="006E4BBB" w:rsidRDefault="00BE27EB"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able S6</w:t>
            </w:r>
          </w:p>
          <w:p w14:paraId="0B3B1A29" w14:textId="2C718651" w:rsidR="00BE27EB" w:rsidRPr="006E4BBB" w:rsidRDefault="00BE27EB" w:rsidP="009D6399">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 xml:space="preserve">Longitudinal measurement invariance of emotional </w:t>
            </w:r>
            <w:r w:rsidR="0008284F" w:rsidRPr="006E4BBB">
              <w:rPr>
                <w:rFonts w:ascii="Times New Roman" w:hAnsi="Times New Roman" w:cs="Times New Roman"/>
                <w:i/>
                <w:iCs/>
                <w:sz w:val="20"/>
                <w:szCs w:val="20"/>
              </w:rPr>
              <w:t>distress</w:t>
            </w:r>
            <w:r w:rsidRPr="006E4BBB">
              <w:rPr>
                <w:rFonts w:ascii="Times New Roman" w:hAnsi="Times New Roman" w:cs="Times New Roman"/>
                <w:i/>
                <w:iCs/>
                <w:sz w:val="20"/>
                <w:szCs w:val="20"/>
              </w:rPr>
              <w:t xml:space="preserve"> with average values (and standard deviation) (WLSMV)</w:t>
            </w:r>
          </w:p>
        </w:tc>
      </w:tr>
      <w:tr w:rsidR="00BE27EB" w:rsidRPr="006E4BBB" w14:paraId="6DC9AD17" w14:textId="77777777" w:rsidTr="00C80B19">
        <w:tc>
          <w:tcPr>
            <w:tcW w:w="1134" w:type="dxa"/>
            <w:tcBorders>
              <w:left w:val="nil"/>
              <w:bottom w:val="single" w:sz="4" w:space="0" w:color="auto"/>
              <w:right w:val="nil"/>
            </w:tcBorders>
          </w:tcPr>
          <w:p w14:paraId="152A20DF" w14:textId="77777777" w:rsidR="00BE27EB" w:rsidRPr="006E4BBB" w:rsidRDefault="00BE27EB" w:rsidP="009D6399">
            <w:pPr>
              <w:spacing w:line="360" w:lineRule="auto"/>
              <w:rPr>
                <w:rFonts w:ascii="Times New Roman" w:hAnsi="Times New Roman" w:cs="Times New Roman"/>
                <w:sz w:val="20"/>
                <w:szCs w:val="20"/>
              </w:rPr>
            </w:pPr>
          </w:p>
        </w:tc>
        <w:tc>
          <w:tcPr>
            <w:tcW w:w="1134" w:type="dxa"/>
            <w:tcBorders>
              <w:left w:val="nil"/>
              <w:bottom w:val="single" w:sz="4" w:space="0" w:color="auto"/>
              <w:right w:val="nil"/>
            </w:tcBorders>
          </w:tcPr>
          <w:p w14:paraId="0C3BB8A6" w14:textId="77777777" w:rsidR="00BE27EB" w:rsidRPr="006E4BBB" w:rsidRDefault="00BE27EB"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χ</w:t>
            </w:r>
            <w:r w:rsidRPr="006E4BBB">
              <w:rPr>
                <w:rFonts w:ascii="Times New Roman" w:hAnsi="Times New Roman" w:cs="Times New Roman"/>
                <w:sz w:val="20"/>
                <w:szCs w:val="20"/>
                <w:vertAlign w:val="superscript"/>
              </w:rPr>
              <w:t>2</w:t>
            </w:r>
            <w:r w:rsidRPr="006E4BBB">
              <w:rPr>
                <w:rFonts w:ascii="Times New Roman" w:hAnsi="Times New Roman" w:cs="Times New Roman"/>
                <w:sz w:val="20"/>
                <w:szCs w:val="20"/>
              </w:rPr>
              <w:t xml:space="preserve"> </w:t>
            </w:r>
          </w:p>
        </w:tc>
        <w:tc>
          <w:tcPr>
            <w:tcW w:w="426" w:type="dxa"/>
            <w:tcBorders>
              <w:left w:val="nil"/>
              <w:bottom w:val="single" w:sz="4" w:space="0" w:color="auto"/>
              <w:right w:val="nil"/>
            </w:tcBorders>
          </w:tcPr>
          <w:p w14:paraId="6A275D2B" w14:textId="77777777" w:rsidR="00BE27EB" w:rsidRPr="006E4BBB" w:rsidRDefault="00BE27EB" w:rsidP="009D6399">
            <w:pPr>
              <w:spacing w:line="360" w:lineRule="auto"/>
              <w:rPr>
                <w:rFonts w:ascii="Times New Roman" w:hAnsi="Times New Roman" w:cs="Times New Roman"/>
                <w:sz w:val="20"/>
                <w:szCs w:val="20"/>
              </w:rPr>
            </w:pPr>
            <w:proofErr w:type="spellStart"/>
            <w:r w:rsidRPr="006E4BBB">
              <w:rPr>
                <w:rFonts w:ascii="Times New Roman" w:hAnsi="Times New Roman" w:cs="Times New Roman"/>
                <w:sz w:val="20"/>
                <w:szCs w:val="20"/>
              </w:rPr>
              <w:t>df</w:t>
            </w:r>
            <w:proofErr w:type="spellEnd"/>
          </w:p>
        </w:tc>
        <w:tc>
          <w:tcPr>
            <w:tcW w:w="1134" w:type="dxa"/>
            <w:tcBorders>
              <w:left w:val="nil"/>
              <w:bottom w:val="single" w:sz="4" w:space="0" w:color="auto"/>
              <w:right w:val="nil"/>
            </w:tcBorders>
          </w:tcPr>
          <w:p w14:paraId="032E228D" w14:textId="77777777" w:rsidR="00BE27EB" w:rsidRPr="006E4BBB" w:rsidRDefault="00BE27EB"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RMSEA</w:t>
            </w:r>
          </w:p>
        </w:tc>
        <w:tc>
          <w:tcPr>
            <w:tcW w:w="1134" w:type="dxa"/>
            <w:tcBorders>
              <w:left w:val="nil"/>
              <w:bottom w:val="single" w:sz="4" w:space="0" w:color="auto"/>
              <w:right w:val="nil"/>
            </w:tcBorders>
          </w:tcPr>
          <w:p w14:paraId="1BF02C3A" w14:textId="77777777" w:rsidR="00BE27EB" w:rsidRPr="006E4BBB" w:rsidRDefault="00BE27EB"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w:t>
            </w:r>
          </w:p>
        </w:tc>
        <w:tc>
          <w:tcPr>
            <w:tcW w:w="1134" w:type="dxa"/>
            <w:tcBorders>
              <w:left w:val="nil"/>
              <w:bottom w:val="single" w:sz="4" w:space="0" w:color="auto"/>
              <w:right w:val="nil"/>
            </w:tcBorders>
          </w:tcPr>
          <w:p w14:paraId="67DD7EF8" w14:textId="77777777" w:rsidR="00BE27EB" w:rsidRPr="006E4BBB" w:rsidRDefault="00BE27EB"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LI</w:t>
            </w:r>
          </w:p>
        </w:tc>
        <w:tc>
          <w:tcPr>
            <w:tcW w:w="1177" w:type="dxa"/>
            <w:tcBorders>
              <w:left w:val="nil"/>
              <w:bottom w:val="single" w:sz="4" w:space="0" w:color="auto"/>
              <w:right w:val="nil"/>
            </w:tcBorders>
          </w:tcPr>
          <w:p w14:paraId="375CCF07" w14:textId="77777777" w:rsidR="00BE27EB" w:rsidRPr="006E4BBB" w:rsidRDefault="00BE27EB"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SRMR</w:t>
            </w:r>
          </w:p>
        </w:tc>
        <w:tc>
          <w:tcPr>
            <w:tcW w:w="1027" w:type="dxa"/>
            <w:tcBorders>
              <w:left w:val="nil"/>
              <w:bottom w:val="single" w:sz="4" w:space="0" w:color="auto"/>
              <w:right w:val="nil"/>
            </w:tcBorders>
          </w:tcPr>
          <w:p w14:paraId="7E7F1EB3" w14:textId="77777777" w:rsidR="00BE27EB" w:rsidRPr="006E4BBB" w:rsidRDefault="00BE27EB"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 difference</w:t>
            </w:r>
          </w:p>
        </w:tc>
      </w:tr>
      <w:tr w:rsidR="00C80B19" w:rsidRPr="006E4BBB" w14:paraId="451DCC5D" w14:textId="77777777" w:rsidTr="00C80B19">
        <w:tc>
          <w:tcPr>
            <w:tcW w:w="1134" w:type="dxa"/>
            <w:tcBorders>
              <w:left w:val="nil"/>
              <w:bottom w:val="nil"/>
              <w:right w:val="nil"/>
            </w:tcBorders>
          </w:tcPr>
          <w:p w14:paraId="6D023321" w14:textId="36898C1E"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Configural</w:t>
            </w:r>
          </w:p>
        </w:tc>
        <w:tc>
          <w:tcPr>
            <w:tcW w:w="1134" w:type="dxa"/>
            <w:tcBorders>
              <w:left w:val="nil"/>
              <w:bottom w:val="nil"/>
              <w:right w:val="nil"/>
            </w:tcBorders>
          </w:tcPr>
          <w:p w14:paraId="087068DC" w14:textId="59C64617"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1498.636 (59.435)</w:t>
            </w:r>
          </w:p>
        </w:tc>
        <w:tc>
          <w:tcPr>
            <w:tcW w:w="426" w:type="dxa"/>
            <w:tcBorders>
              <w:left w:val="nil"/>
              <w:bottom w:val="nil"/>
              <w:right w:val="nil"/>
            </w:tcBorders>
          </w:tcPr>
          <w:p w14:paraId="5B737ABD" w14:textId="6DE50688"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72</w:t>
            </w:r>
          </w:p>
        </w:tc>
        <w:tc>
          <w:tcPr>
            <w:tcW w:w="1134" w:type="dxa"/>
            <w:tcBorders>
              <w:left w:val="nil"/>
              <w:bottom w:val="nil"/>
              <w:right w:val="nil"/>
            </w:tcBorders>
          </w:tcPr>
          <w:p w14:paraId="7838950D" w14:textId="4088C0D6"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035 (.001)</w:t>
            </w:r>
          </w:p>
        </w:tc>
        <w:tc>
          <w:tcPr>
            <w:tcW w:w="1134" w:type="dxa"/>
            <w:tcBorders>
              <w:left w:val="nil"/>
              <w:bottom w:val="nil"/>
              <w:right w:val="nil"/>
            </w:tcBorders>
          </w:tcPr>
          <w:p w14:paraId="2DBAFF3F" w14:textId="0621E88E"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983 (.001)</w:t>
            </w:r>
          </w:p>
        </w:tc>
        <w:tc>
          <w:tcPr>
            <w:tcW w:w="1134" w:type="dxa"/>
            <w:tcBorders>
              <w:left w:val="nil"/>
              <w:bottom w:val="nil"/>
              <w:right w:val="nil"/>
            </w:tcBorders>
          </w:tcPr>
          <w:p w14:paraId="79DEE089" w14:textId="7328E7A1"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976 (.001)</w:t>
            </w:r>
          </w:p>
        </w:tc>
        <w:tc>
          <w:tcPr>
            <w:tcW w:w="1177" w:type="dxa"/>
            <w:tcBorders>
              <w:left w:val="nil"/>
              <w:bottom w:val="nil"/>
              <w:right w:val="nil"/>
            </w:tcBorders>
          </w:tcPr>
          <w:p w14:paraId="7658E100" w14:textId="6CFEA5CF"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026 (.000)</w:t>
            </w:r>
          </w:p>
        </w:tc>
        <w:tc>
          <w:tcPr>
            <w:tcW w:w="1027" w:type="dxa"/>
            <w:tcBorders>
              <w:left w:val="nil"/>
              <w:bottom w:val="nil"/>
              <w:right w:val="nil"/>
            </w:tcBorders>
          </w:tcPr>
          <w:p w14:paraId="4ABCB94E" w14:textId="77777777" w:rsidR="00C80B19" w:rsidRPr="006E4BBB" w:rsidRDefault="00C80B19" w:rsidP="00C80B19">
            <w:pPr>
              <w:spacing w:line="360" w:lineRule="auto"/>
              <w:rPr>
                <w:rFonts w:ascii="Times New Roman" w:hAnsi="Times New Roman" w:cs="Times New Roman"/>
                <w:sz w:val="20"/>
                <w:szCs w:val="20"/>
              </w:rPr>
            </w:pPr>
          </w:p>
        </w:tc>
      </w:tr>
      <w:tr w:rsidR="00C80B19" w:rsidRPr="006E4BBB" w14:paraId="13539C61" w14:textId="77777777" w:rsidTr="00C80B19">
        <w:tc>
          <w:tcPr>
            <w:tcW w:w="1134" w:type="dxa"/>
            <w:tcBorders>
              <w:top w:val="nil"/>
              <w:left w:val="nil"/>
              <w:bottom w:val="nil"/>
              <w:right w:val="nil"/>
            </w:tcBorders>
          </w:tcPr>
          <w:p w14:paraId="2335DC43" w14:textId="2C998FB8"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Scalar</w:t>
            </w:r>
          </w:p>
        </w:tc>
        <w:tc>
          <w:tcPr>
            <w:tcW w:w="1134" w:type="dxa"/>
            <w:tcBorders>
              <w:top w:val="nil"/>
              <w:left w:val="nil"/>
              <w:bottom w:val="nil"/>
              <w:right w:val="nil"/>
            </w:tcBorders>
          </w:tcPr>
          <w:p w14:paraId="0B7E8E18" w14:textId="77777777"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 1731.203</w:t>
            </w:r>
          </w:p>
          <w:p w14:paraId="5FAB432A" w14:textId="111DF036"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63.946)</w:t>
            </w:r>
          </w:p>
        </w:tc>
        <w:tc>
          <w:tcPr>
            <w:tcW w:w="426" w:type="dxa"/>
            <w:tcBorders>
              <w:top w:val="nil"/>
              <w:left w:val="nil"/>
              <w:bottom w:val="nil"/>
              <w:right w:val="nil"/>
            </w:tcBorders>
          </w:tcPr>
          <w:p w14:paraId="483C8E61" w14:textId="210769B0"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88</w:t>
            </w:r>
          </w:p>
        </w:tc>
        <w:tc>
          <w:tcPr>
            <w:tcW w:w="1134" w:type="dxa"/>
            <w:tcBorders>
              <w:top w:val="nil"/>
              <w:left w:val="nil"/>
              <w:bottom w:val="nil"/>
              <w:right w:val="nil"/>
            </w:tcBorders>
          </w:tcPr>
          <w:p w14:paraId="562EFD33" w14:textId="06796986"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034 (.001)</w:t>
            </w:r>
          </w:p>
        </w:tc>
        <w:tc>
          <w:tcPr>
            <w:tcW w:w="1134" w:type="dxa"/>
            <w:tcBorders>
              <w:top w:val="nil"/>
              <w:left w:val="nil"/>
              <w:bottom w:val="nil"/>
              <w:right w:val="nil"/>
            </w:tcBorders>
          </w:tcPr>
          <w:p w14:paraId="63B45ED3" w14:textId="63A91C03"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981 (.001)</w:t>
            </w:r>
          </w:p>
        </w:tc>
        <w:tc>
          <w:tcPr>
            <w:tcW w:w="1134" w:type="dxa"/>
            <w:tcBorders>
              <w:top w:val="nil"/>
              <w:left w:val="nil"/>
              <w:bottom w:val="nil"/>
              <w:right w:val="nil"/>
            </w:tcBorders>
          </w:tcPr>
          <w:p w14:paraId="19A6A191" w14:textId="65EE1210"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977 (.001)</w:t>
            </w:r>
          </w:p>
        </w:tc>
        <w:tc>
          <w:tcPr>
            <w:tcW w:w="1177" w:type="dxa"/>
            <w:tcBorders>
              <w:top w:val="nil"/>
              <w:left w:val="nil"/>
              <w:bottom w:val="nil"/>
              <w:right w:val="nil"/>
            </w:tcBorders>
          </w:tcPr>
          <w:p w14:paraId="2890F425" w14:textId="6DCC8B7E"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027 (.000)</w:t>
            </w:r>
          </w:p>
        </w:tc>
        <w:tc>
          <w:tcPr>
            <w:tcW w:w="1027" w:type="dxa"/>
            <w:tcBorders>
              <w:top w:val="nil"/>
              <w:left w:val="nil"/>
              <w:bottom w:val="nil"/>
              <w:right w:val="nil"/>
            </w:tcBorders>
          </w:tcPr>
          <w:p w14:paraId="5BF2F952" w14:textId="1996DFEC" w:rsidR="00C80B19" w:rsidRPr="006E4BBB" w:rsidRDefault="00C80B19" w:rsidP="00C80B19">
            <w:pPr>
              <w:spacing w:line="360" w:lineRule="auto"/>
              <w:rPr>
                <w:rFonts w:ascii="Times New Roman" w:hAnsi="Times New Roman" w:cs="Times New Roman"/>
                <w:sz w:val="20"/>
                <w:szCs w:val="20"/>
              </w:rPr>
            </w:pPr>
            <w:r w:rsidRPr="006E4BBB">
              <w:rPr>
                <w:rFonts w:ascii="Times New Roman" w:hAnsi="Times New Roman" w:cs="Times New Roman"/>
                <w:sz w:val="20"/>
                <w:szCs w:val="20"/>
              </w:rPr>
              <w:t>.002</w:t>
            </w:r>
          </w:p>
        </w:tc>
      </w:tr>
      <w:tr w:rsidR="00BE27EB" w:rsidRPr="006E4BBB" w14:paraId="394CF663" w14:textId="77777777" w:rsidTr="009D6399">
        <w:tc>
          <w:tcPr>
            <w:tcW w:w="8300" w:type="dxa"/>
            <w:gridSpan w:val="8"/>
            <w:tcBorders>
              <w:top w:val="single" w:sz="4" w:space="0" w:color="auto"/>
              <w:left w:val="nil"/>
              <w:bottom w:val="nil"/>
              <w:right w:val="nil"/>
            </w:tcBorders>
          </w:tcPr>
          <w:p w14:paraId="29944CA4" w14:textId="1DFB14A7" w:rsidR="00BE27EB" w:rsidRPr="006E4BBB" w:rsidRDefault="00BE27EB" w:rsidP="00AD0B07">
            <w:pPr>
              <w:rPr>
                <w:rFonts w:ascii="Times New Roman" w:hAnsi="Times New Roman" w:cs="Times New Roman"/>
                <w:iCs/>
                <w:color w:val="000000" w:themeColor="text1"/>
                <w:sz w:val="20"/>
                <w:szCs w:val="20"/>
              </w:rPr>
            </w:pPr>
            <w:r w:rsidRPr="006E4BBB">
              <w:rPr>
                <w:rFonts w:ascii="Times New Roman" w:hAnsi="Times New Roman" w:cs="Times New Roman"/>
                <w:i/>
                <w:iCs/>
                <w:sz w:val="20"/>
                <w:szCs w:val="20"/>
              </w:rPr>
              <w:t xml:space="preserve">Note. </w:t>
            </w:r>
            <w:r w:rsidR="00AD0B07" w:rsidRPr="006E4BBB">
              <w:rPr>
                <w:rFonts w:ascii="Times New Roman" w:hAnsi="Times New Roman" w:cs="Times New Roman"/>
                <w:color w:val="000000" w:themeColor="text1"/>
                <w:sz w:val="20"/>
                <w:szCs w:val="20"/>
              </w:rPr>
              <w:t>WLSMV = weighted least square mean and variance adjusted</w:t>
            </w:r>
            <w:r w:rsidRPr="006E4BBB">
              <w:rPr>
                <w:rFonts w:ascii="Times New Roman" w:hAnsi="Times New Roman" w:cs="Times New Roman"/>
                <w:sz w:val="20"/>
                <w:szCs w:val="20"/>
              </w:rPr>
              <w:t xml:space="preserve">;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iCs/>
                <w:color w:val="000000" w:themeColor="text1"/>
                <w:sz w:val="20"/>
                <w:szCs w:val="20"/>
              </w:rPr>
              <w:t xml:space="preserve">= chi-square; </w:t>
            </w:r>
            <w:proofErr w:type="spellStart"/>
            <w:r w:rsidRPr="006E4BBB">
              <w:rPr>
                <w:rFonts w:ascii="Times New Roman" w:hAnsi="Times New Roman" w:cs="Times New Roman"/>
                <w:iCs/>
                <w:color w:val="000000" w:themeColor="text1"/>
                <w:sz w:val="20"/>
                <w:szCs w:val="20"/>
              </w:rPr>
              <w:t>df</w:t>
            </w:r>
            <w:proofErr w:type="spellEnd"/>
            <w:r w:rsidRPr="006E4BBB">
              <w:rPr>
                <w:rFonts w:ascii="Times New Roman" w:hAnsi="Times New Roman" w:cs="Times New Roman"/>
                <w:iCs/>
                <w:color w:val="000000" w:themeColor="text1"/>
                <w:sz w:val="20"/>
                <w:szCs w:val="20"/>
              </w:rPr>
              <w:t xml:space="preserve"> = degrees of freedom RMSEA = root mean square error of approximation; CFI = Comparative Fit Index; TLI = Tucker-Lewis Index; SRMR = Standardised Root Mean Squared Residual.</w:t>
            </w:r>
          </w:p>
        </w:tc>
      </w:tr>
    </w:tbl>
    <w:p w14:paraId="2C35F17C" w14:textId="77777777" w:rsidR="00BE27EB" w:rsidRPr="006E4BBB" w:rsidRDefault="00BE27EB" w:rsidP="006055B2">
      <w:pPr>
        <w:spacing w:line="480" w:lineRule="auto"/>
        <w:rPr>
          <w:rFonts w:ascii="Times New Roman" w:hAnsi="Times New Roman"/>
          <w:sz w:val="20"/>
          <w:szCs w:val="20"/>
        </w:rPr>
      </w:pPr>
    </w:p>
    <w:tbl>
      <w:tblPr>
        <w:tblStyle w:val="TableGrid"/>
        <w:tblW w:w="0" w:type="auto"/>
        <w:tblLook w:val="04A0" w:firstRow="1" w:lastRow="0" w:firstColumn="1" w:lastColumn="0" w:noHBand="0" w:noVBand="1"/>
      </w:tblPr>
      <w:tblGrid>
        <w:gridCol w:w="1134"/>
        <w:gridCol w:w="1134"/>
        <w:gridCol w:w="426"/>
        <w:gridCol w:w="1134"/>
        <w:gridCol w:w="1134"/>
        <w:gridCol w:w="1134"/>
        <w:gridCol w:w="1177"/>
        <w:gridCol w:w="1027"/>
      </w:tblGrid>
      <w:tr w:rsidR="005F4AE6" w:rsidRPr="006E4BBB" w14:paraId="5B652ED3" w14:textId="77777777" w:rsidTr="009D6399">
        <w:tc>
          <w:tcPr>
            <w:tcW w:w="8300" w:type="dxa"/>
            <w:gridSpan w:val="8"/>
            <w:tcBorders>
              <w:top w:val="nil"/>
              <w:left w:val="nil"/>
              <w:right w:val="nil"/>
            </w:tcBorders>
          </w:tcPr>
          <w:p w14:paraId="48F2BDF6" w14:textId="465471ED" w:rsidR="005F4AE6" w:rsidRPr="006E4BBB" w:rsidRDefault="005F4AE6"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lastRenderedPageBreak/>
              <w:t>Table S7</w:t>
            </w:r>
          </w:p>
          <w:p w14:paraId="236E5951" w14:textId="2BAB221A" w:rsidR="005F4AE6" w:rsidRPr="006E4BBB" w:rsidRDefault="005F4AE6" w:rsidP="009D6399">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Longitudinal measurement invariance of emotion</w:t>
            </w:r>
            <w:r w:rsidR="004F4CC3" w:rsidRPr="006E4BBB">
              <w:rPr>
                <w:rFonts w:ascii="Times New Roman" w:hAnsi="Times New Roman" w:cs="Times New Roman"/>
                <w:i/>
                <w:iCs/>
                <w:sz w:val="20"/>
                <w:szCs w:val="20"/>
              </w:rPr>
              <w:t xml:space="preserve"> regulation </w:t>
            </w:r>
            <w:r w:rsidRPr="006E4BBB">
              <w:rPr>
                <w:rFonts w:ascii="Times New Roman" w:hAnsi="Times New Roman" w:cs="Times New Roman"/>
                <w:i/>
                <w:iCs/>
                <w:sz w:val="20"/>
                <w:szCs w:val="20"/>
              </w:rPr>
              <w:t>with average values (and standard deviation) (</w:t>
            </w:r>
            <w:r w:rsidR="004F4CC3" w:rsidRPr="006E4BBB">
              <w:rPr>
                <w:rFonts w:ascii="Times New Roman" w:hAnsi="Times New Roman" w:cs="Times New Roman"/>
                <w:i/>
                <w:iCs/>
                <w:sz w:val="20"/>
                <w:szCs w:val="20"/>
              </w:rPr>
              <w:t>MLR</w:t>
            </w:r>
            <w:r w:rsidRPr="006E4BBB">
              <w:rPr>
                <w:rFonts w:ascii="Times New Roman" w:hAnsi="Times New Roman" w:cs="Times New Roman"/>
                <w:i/>
                <w:iCs/>
                <w:sz w:val="20"/>
                <w:szCs w:val="20"/>
              </w:rPr>
              <w:t>)</w:t>
            </w:r>
          </w:p>
        </w:tc>
      </w:tr>
      <w:tr w:rsidR="00270E73" w:rsidRPr="006E4BBB" w14:paraId="1641F2F5" w14:textId="77777777" w:rsidTr="009D6399">
        <w:tc>
          <w:tcPr>
            <w:tcW w:w="1134" w:type="dxa"/>
            <w:tcBorders>
              <w:left w:val="nil"/>
              <w:bottom w:val="single" w:sz="4" w:space="0" w:color="auto"/>
              <w:right w:val="nil"/>
            </w:tcBorders>
          </w:tcPr>
          <w:p w14:paraId="53C2298C" w14:textId="77777777" w:rsidR="005F4AE6" w:rsidRPr="006E4BBB" w:rsidRDefault="005F4AE6" w:rsidP="009D6399">
            <w:pPr>
              <w:spacing w:line="360" w:lineRule="auto"/>
              <w:rPr>
                <w:rFonts w:ascii="Times New Roman" w:hAnsi="Times New Roman" w:cs="Times New Roman"/>
                <w:sz w:val="20"/>
                <w:szCs w:val="20"/>
              </w:rPr>
            </w:pPr>
          </w:p>
        </w:tc>
        <w:tc>
          <w:tcPr>
            <w:tcW w:w="1134" w:type="dxa"/>
            <w:tcBorders>
              <w:left w:val="nil"/>
              <w:bottom w:val="single" w:sz="4" w:space="0" w:color="auto"/>
              <w:right w:val="nil"/>
            </w:tcBorders>
          </w:tcPr>
          <w:p w14:paraId="5AC0B1FB" w14:textId="77777777" w:rsidR="005F4AE6" w:rsidRPr="006E4BBB" w:rsidRDefault="005F4AE6"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χ</w:t>
            </w:r>
            <w:r w:rsidRPr="006E4BBB">
              <w:rPr>
                <w:rFonts w:ascii="Times New Roman" w:hAnsi="Times New Roman" w:cs="Times New Roman"/>
                <w:sz w:val="20"/>
                <w:szCs w:val="20"/>
                <w:vertAlign w:val="superscript"/>
              </w:rPr>
              <w:t>2</w:t>
            </w:r>
            <w:r w:rsidRPr="006E4BBB">
              <w:rPr>
                <w:rFonts w:ascii="Times New Roman" w:hAnsi="Times New Roman" w:cs="Times New Roman"/>
                <w:sz w:val="20"/>
                <w:szCs w:val="20"/>
              </w:rPr>
              <w:t xml:space="preserve"> </w:t>
            </w:r>
          </w:p>
        </w:tc>
        <w:tc>
          <w:tcPr>
            <w:tcW w:w="426" w:type="dxa"/>
            <w:tcBorders>
              <w:left w:val="nil"/>
              <w:bottom w:val="single" w:sz="4" w:space="0" w:color="auto"/>
              <w:right w:val="nil"/>
            </w:tcBorders>
          </w:tcPr>
          <w:p w14:paraId="2D78C705" w14:textId="77777777" w:rsidR="005F4AE6" w:rsidRPr="006E4BBB" w:rsidRDefault="005F4AE6" w:rsidP="009D6399">
            <w:pPr>
              <w:spacing w:line="360" w:lineRule="auto"/>
              <w:rPr>
                <w:rFonts w:ascii="Times New Roman" w:hAnsi="Times New Roman" w:cs="Times New Roman"/>
                <w:sz w:val="20"/>
                <w:szCs w:val="20"/>
              </w:rPr>
            </w:pPr>
            <w:proofErr w:type="spellStart"/>
            <w:r w:rsidRPr="006E4BBB">
              <w:rPr>
                <w:rFonts w:ascii="Times New Roman" w:hAnsi="Times New Roman" w:cs="Times New Roman"/>
                <w:sz w:val="20"/>
                <w:szCs w:val="20"/>
              </w:rPr>
              <w:t>df</w:t>
            </w:r>
            <w:proofErr w:type="spellEnd"/>
          </w:p>
        </w:tc>
        <w:tc>
          <w:tcPr>
            <w:tcW w:w="1134" w:type="dxa"/>
            <w:tcBorders>
              <w:left w:val="nil"/>
              <w:bottom w:val="single" w:sz="4" w:space="0" w:color="auto"/>
              <w:right w:val="nil"/>
            </w:tcBorders>
          </w:tcPr>
          <w:p w14:paraId="0D77E6AF" w14:textId="77777777" w:rsidR="005F4AE6" w:rsidRPr="006E4BBB" w:rsidRDefault="005F4AE6"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RMSEA</w:t>
            </w:r>
          </w:p>
        </w:tc>
        <w:tc>
          <w:tcPr>
            <w:tcW w:w="1134" w:type="dxa"/>
            <w:tcBorders>
              <w:left w:val="nil"/>
              <w:bottom w:val="single" w:sz="4" w:space="0" w:color="auto"/>
              <w:right w:val="nil"/>
            </w:tcBorders>
          </w:tcPr>
          <w:p w14:paraId="4BD96F36" w14:textId="77777777" w:rsidR="005F4AE6" w:rsidRPr="006E4BBB" w:rsidRDefault="005F4AE6"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w:t>
            </w:r>
          </w:p>
        </w:tc>
        <w:tc>
          <w:tcPr>
            <w:tcW w:w="1134" w:type="dxa"/>
            <w:tcBorders>
              <w:left w:val="nil"/>
              <w:bottom w:val="single" w:sz="4" w:space="0" w:color="auto"/>
              <w:right w:val="nil"/>
            </w:tcBorders>
          </w:tcPr>
          <w:p w14:paraId="6F8C47D3" w14:textId="77777777" w:rsidR="005F4AE6" w:rsidRPr="006E4BBB" w:rsidRDefault="005F4AE6"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LI</w:t>
            </w:r>
          </w:p>
        </w:tc>
        <w:tc>
          <w:tcPr>
            <w:tcW w:w="1177" w:type="dxa"/>
            <w:tcBorders>
              <w:left w:val="nil"/>
              <w:bottom w:val="single" w:sz="4" w:space="0" w:color="auto"/>
              <w:right w:val="nil"/>
            </w:tcBorders>
          </w:tcPr>
          <w:p w14:paraId="73AC685A" w14:textId="77777777" w:rsidR="005F4AE6" w:rsidRPr="006E4BBB" w:rsidRDefault="005F4AE6"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SRMR</w:t>
            </w:r>
          </w:p>
        </w:tc>
        <w:tc>
          <w:tcPr>
            <w:tcW w:w="1027" w:type="dxa"/>
            <w:tcBorders>
              <w:left w:val="nil"/>
              <w:bottom w:val="single" w:sz="4" w:space="0" w:color="auto"/>
              <w:right w:val="nil"/>
            </w:tcBorders>
          </w:tcPr>
          <w:p w14:paraId="382C4AE5" w14:textId="77777777" w:rsidR="005F4AE6" w:rsidRPr="006E4BBB" w:rsidRDefault="005F4AE6"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 difference</w:t>
            </w:r>
          </w:p>
        </w:tc>
      </w:tr>
      <w:tr w:rsidR="00AD0B07" w:rsidRPr="006E4BBB" w14:paraId="165A2B52" w14:textId="77777777" w:rsidTr="009D6399">
        <w:tc>
          <w:tcPr>
            <w:tcW w:w="1134" w:type="dxa"/>
            <w:tcBorders>
              <w:left w:val="nil"/>
              <w:bottom w:val="nil"/>
              <w:right w:val="nil"/>
            </w:tcBorders>
          </w:tcPr>
          <w:p w14:paraId="7B126A95" w14:textId="4F647769"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Configural</w:t>
            </w:r>
          </w:p>
        </w:tc>
        <w:tc>
          <w:tcPr>
            <w:tcW w:w="1134" w:type="dxa"/>
            <w:tcBorders>
              <w:left w:val="nil"/>
              <w:bottom w:val="nil"/>
              <w:right w:val="nil"/>
            </w:tcBorders>
          </w:tcPr>
          <w:p w14:paraId="0C8FBE35" w14:textId="5AA41008" w:rsidR="00AD0B07" w:rsidRPr="006E4BBB" w:rsidRDefault="00AD0B07" w:rsidP="00AD0B07">
            <w:pPr>
              <w:rPr>
                <w:rFonts w:ascii="Times New Roman" w:hAnsi="Times New Roman" w:cs="Times New Roman"/>
                <w:sz w:val="20"/>
                <w:szCs w:val="20"/>
              </w:rPr>
            </w:pPr>
            <w:r w:rsidRPr="006E4BBB">
              <w:rPr>
                <w:rFonts w:ascii="Times New Roman" w:hAnsi="Times New Roman" w:cs="Times New Roman"/>
                <w:sz w:val="20"/>
                <w:szCs w:val="20"/>
              </w:rPr>
              <w:t>1338.507 (48.420)</w:t>
            </w:r>
          </w:p>
        </w:tc>
        <w:tc>
          <w:tcPr>
            <w:tcW w:w="426" w:type="dxa"/>
            <w:tcBorders>
              <w:left w:val="nil"/>
              <w:bottom w:val="nil"/>
              <w:right w:val="nil"/>
            </w:tcBorders>
          </w:tcPr>
          <w:p w14:paraId="0180B646" w14:textId="7E382957"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39</w:t>
            </w:r>
          </w:p>
        </w:tc>
        <w:tc>
          <w:tcPr>
            <w:tcW w:w="1134" w:type="dxa"/>
            <w:tcBorders>
              <w:left w:val="nil"/>
              <w:bottom w:val="nil"/>
              <w:right w:val="nil"/>
            </w:tcBorders>
          </w:tcPr>
          <w:p w14:paraId="41DD45B1" w14:textId="7540B061"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046 (.001)</w:t>
            </w:r>
          </w:p>
        </w:tc>
        <w:tc>
          <w:tcPr>
            <w:tcW w:w="1134" w:type="dxa"/>
            <w:tcBorders>
              <w:left w:val="nil"/>
              <w:bottom w:val="nil"/>
              <w:right w:val="nil"/>
            </w:tcBorders>
          </w:tcPr>
          <w:p w14:paraId="60C75BDC" w14:textId="29E72FFA"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970 (.001)</w:t>
            </w:r>
          </w:p>
        </w:tc>
        <w:tc>
          <w:tcPr>
            <w:tcW w:w="1134" w:type="dxa"/>
            <w:tcBorders>
              <w:left w:val="nil"/>
              <w:bottom w:val="nil"/>
              <w:right w:val="nil"/>
            </w:tcBorders>
          </w:tcPr>
          <w:p w14:paraId="5B1BF3F1" w14:textId="185649A6"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949 (.002)</w:t>
            </w:r>
          </w:p>
        </w:tc>
        <w:tc>
          <w:tcPr>
            <w:tcW w:w="1177" w:type="dxa"/>
            <w:tcBorders>
              <w:left w:val="nil"/>
              <w:bottom w:val="nil"/>
              <w:right w:val="nil"/>
            </w:tcBorders>
          </w:tcPr>
          <w:p w14:paraId="5A6A4967" w14:textId="53D1509C"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033 (.001)</w:t>
            </w:r>
          </w:p>
        </w:tc>
        <w:tc>
          <w:tcPr>
            <w:tcW w:w="1027" w:type="dxa"/>
            <w:tcBorders>
              <w:left w:val="nil"/>
              <w:bottom w:val="nil"/>
              <w:right w:val="nil"/>
            </w:tcBorders>
          </w:tcPr>
          <w:p w14:paraId="3A8EE0FD" w14:textId="77777777" w:rsidR="00AD0B07" w:rsidRPr="006E4BBB" w:rsidRDefault="00AD0B07" w:rsidP="00AD0B07">
            <w:pPr>
              <w:spacing w:line="360" w:lineRule="auto"/>
              <w:rPr>
                <w:rFonts w:ascii="Times New Roman" w:hAnsi="Times New Roman" w:cs="Times New Roman"/>
                <w:sz w:val="20"/>
                <w:szCs w:val="20"/>
              </w:rPr>
            </w:pPr>
          </w:p>
        </w:tc>
      </w:tr>
      <w:tr w:rsidR="00AD0B07" w:rsidRPr="006E4BBB" w14:paraId="08CD5236" w14:textId="77777777" w:rsidTr="009D6399">
        <w:tc>
          <w:tcPr>
            <w:tcW w:w="1134" w:type="dxa"/>
            <w:tcBorders>
              <w:top w:val="nil"/>
              <w:left w:val="nil"/>
              <w:bottom w:val="nil"/>
              <w:right w:val="nil"/>
            </w:tcBorders>
          </w:tcPr>
          <w:p w14:paraId="1C3CA15D" w14:textId="60DCE349"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Metric</w:t>
            </w:r>
          </w:p>
        </w:tc>
        <w:tc>
          <w:tcPr>
            <w:tcW w:w="1134" w:type="dxa"/>
            <w:tcBorders>
              <w:top w:val="nil"/>
              <w:left w:val="nil"/>
              <w:bottom w:val="nil"/>
              <w:right w:val="nil"/>
            </w:tcBorders>
          </w:tcPr>
          <w:p w14:paraId="763992D4" w14:textId="3D05B316" w:rsidR="00AD0B07" w:rsidRPr="006E4BBB" w:rsidRDefault="00AD0B07" w:rsidP="00110CE7">
            <w:pPr>
              <w:rPr>
                <w:rFonts w:ascii="Times New Roman" w:hAnsi="Times New Roman" w:cs="Times New Roman"/>
                <w:sz w:val="20"/>
                <w:szCs w:val="20"/>
              </w:rPr>
            </w:pPr>
            <w:r w:rsidRPr="006E4BBB">
              <w:rPr>
                <w:rFonts w:ascii="Times New Roman" w:hAnsi="Times New Roman" w:cs="Times New Roman"/>
                <w:sz w:val="20"/>
                <w:szCs w:val="20"/>
              </w:rPr>
              <w:t>1372.495</w:t>
            </w:r>
            <w:r w:rsidR="00110CE7" w:rsidRPr="006E4BBB">
              <w:rPr>
                <w:rFonts w:ascii="Times New Roman" w:hAnsi="Times New Roman" w:cs="Times New Roman"/>
                <w:sz w:val="20"/>
                <w:szCs w:val="20"/>
              </w:rPr>
              <w:t xml:space="preserve"> </w:t>
            </w:r>
            <w:r w:rsidRPr="006E4BBB">
              <w:rPr>
                <w:rFonts w:ascii="Times New Roman" w:hAnsi="Times New Roman" w:cs="Times New Roman"/>
                <w:sz w:val="20"/>
                <w:szCs w:val="20"/>
              </w:rPr>
              <w:t>(47.361)</w:t>
            </w:r>
          </w:p>
        </w:tc>
        <w:tc>
          <w:tcPr>
            <w:tcW w:w="426" w:type="dxa"/>
            <w:tcBorders>
              <w:top w:val="nil"/>
              <w:left w:val="nil"/>
              <w:bottom w:val="nil"/>
              <w:right w:val="nil"/>
            </w:tcBorders>
          </w:tcPr>
          <w:p w14:paraId="19C2B6B8" w14:textId="581BD453"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45</w:t>
            </w:r>
          </w:p>
        </w:tc>
        <w:tc>
          <w:tcPr>
            <w:tcW w:w="1134" w:type="dxa"/>
            <w:tcBorders>
              <w:top w:val="nil"/>
              <w:left w:val="nil"/>
              <w:bottom w:val="nil"/>
              <w:right w:val="nil"/>
            </w:tcBorders>
          </w:tcPr>
          <w:p w14:paraId="5DE8734E" w14:textId="19C0F902"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043 (.001)</w:t>
            </w:r>
          </w:p>
        </w:tc>
        <w:tc>
          <w:tcPr>
            <w:tcW w:w="1134" w:type="dxa"/>
            <w:tcBorders>
              <w:top w:val="nil"/>
              <w:left w:val="nil"/>
              <w:bottom w:val="nil"/>
              <w:right w:val="nil"/>
            </w:tcBorders>
          </w:tcPr>
          <w:p w14:paraId="399C5599" w14:textId="5650E49A"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969 (.001)</w:t>
            </w:r>
          </w:p>
        </w:tc>
        <w:tc>
          <w:tcPr>
            <w:tcW w:w="1134" w:type="dxa"/>
            <w:tcBorders>
              <w:top w:val="nil"/>
              <w:left w:val="nil"/>
              <w:bottom w:val="nil"/>
              <w:right w:val="nil"/>
            </w:tcBorders>
          </w:tcPr>
          <w:p w14:paraId="3D8C9564" w14:textId="67B59CBF"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955 (.001)</w:t>
            </w:r>
          </w:p>
        </w:tc>
        <w:tc>
          <w:tcPr>
            <w:tcW w:w="1177" w:type="dxa"/>
            <w:tcBorders>
              <w:top w:val="nil"/>
              <w:left w:val="nil"/>
              <w:bottom w:val="nil"/>
              <w:right w:val="nil"/>
            </w:tcBorders>
          </w:tcPr>
          <w:p w14:paraId="554BE9C1" w14:textId="0C26F6F6"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033 (.001)</w:t>
            </w:r>
          </w:p>
        </w:tc>
        <w:tc>
          <w:tcPr>
            <w:tcW w:w="1027" w:type="dxa"/>
            <w:tcBorders>
              <w:top w:val="nil"/>
              <w:left w:val="nil"/>
              <w:bottom w:val="nil"/>
              <w:right w:val="nil"/>
            </w:tcBorders>
          </w:tcPr>
          <w:p w14:paraId="5C537571" w14:textId="32A38509"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001</w:t>
            </w:r>
          </w:p>
        </w:tc>
      </w:tr>
      <w:tr w:rsidR="00AD0B07" w:rsidRPr="006E4BBB" w14:paraId="15B88FC1" w14:textId="77777777" w:rsidTr="009D6399">
        <w:tc>
          <w:tcPr>
            <w:tcW w:w="1134" w:type="dxa"/>
            <w:tcBorders>
              <w:top w:val="nil"/>
              <w:left w:val="nil"/>
              <w:bottom w:val="nil"/>
              <w:right w:val="nil"/>
            </w:tcBorders>
          </w:tcPr>
          <w:p w14:paraId="6F885E9A" w14:textId="3E6ED9BA"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Scalar</w:t>
            </w:r>
          </w:p>
        </w:tc>
        <w:tc>
          <w:tcPr>
            <w:tcW w:w="1134" w:type="dxa"/>
            <w:tcBorders>
              <w:top w:val="nil"/>
              <w:left w:val="nil"/>
              <w:bottom w:val="nil"/>
              <w:right w:val="nil"/>
            </w:tcBorders>
          </w:tcPr>
          <w:p w14:paraId="5DA23C05" w14:textId="69D9BE68" w:rsidR="00AD0B07" w:rsidRPr="006E4BBB" w:rsidRDefault="00AD0B07" w:rsidP="00AD0B07">
            <w:pPr>
              <w:rPr>
                <w:rFonts w:ascii="Times New Roman" w:hAnsi="Times New Roman" w:cs="Times New Roman"/>
                <w:sz w:val="20"/>
                <w:szCs w:val="20"/>
              </w:rPr>
            </w:pPr>
            <w:r w:rsidRPr="006E4BBB">
              <w:rPr>
                <w:rFonts w:ascii="Times New Roman" w:hAnsi="Times New Roman" w:cs="Times New Roman"/>
                <w:sz w:val="20"/>
                <w:szCs w:val="20"/>
              </w:rPr>
              <w:t>1415.255 (47.363)</w:t>
            </w:r>
          </w:p>
        </w:tc>
        <w:tc>
          <w:tcPr>
            <w:tcW w:w="426" w:type="dxa"/>
            <w:tcBorders>
              <w:top w:val="nil"/>
              <w:left w:val="nil"/>
              <w:bottom w:val="nil"/>
              <w:right w:val="nil"/>
            </w:tcBorders>
          </w:tcPr>
          <w:p w14:paraId="33E5723F" w14:textId="5D810683"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51</w:t>
            </w:r>
          </w:p>
        </w:tc>
        <w:tc>
          <w:tcPr>
            <w:tcW w:w="1134" w:type="dxa"/>
            <w:tcBorders>
              <w:top w:val="nil"/>
              <w:left w:val="nil"/>
              <w:bottom w:val="nil"/>
              <w:right w:val="nil"/>
            </w:tcBorders>
          </w:tcPr>
          <w:p w14:paraId="045C99FB" w14:textId="6E942ADF"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041 (.001)</w:t>
            </w:r>
          </w:p>
        </w:tc>
        <w:tc>
          <w:tcPr>
            <w:tcW w:w="1134" w:type="dxa"/>
            <w:tcBorders>
              <w:top w:val="nil"/>
              <w:left w:val="nil"/>
              <w:bottom w:val="nil"/>
              <w:right w:val="nil"/>
            </w:tcBorders>
          </w:tcPr>
          <w:p w14:paraId="6F8BE369" w14:textId="678A46FD"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968 (.001)</w:t>
            </w:r>
          </w:p>
        </w:tc>
        <w:tc>
          <w:tcPr>
            <w:tcW w:w="1134" w:type="dxa"/>
            <w:tcBorders>
              <w:top w:val="nil"/>
              <w:left w:val="nil"/>
              <w:bottom w:val="nil"/>
              <w:right w:val="nil"/>
            </w:tcBorders>
          </w:tcPr>
          <w:p w14:paraId="64A019F2" w14:textId="228EB01F"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959 (.001)</w:t>
            </w:r>
          </w:p>
        </w:tc>
        <w:tc>
          <w:tcPr>
            <w:tcW w:w="1177" w:type="dxa"/>
            <w:tcBorders>
              <w:top w:val="nil"/>
              <w:left w:val="nil"/>
              <w:bottom w:val="nil"/>
              <w:right w:val="nil"/>
            </w:tcBorders>
          </w:tcPr>
          <w:p w14:paraId="6D103AD8" w14:textId="4E33642F"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034 (.001)</w:t>
            </w:r>
          </w:p>
        </w:tc>
        <w:tc>
          <w:tcPr>
            <w:tcW w:w="1027" w:type="dxa"/>
            <w:tcBorders>
              <w:top w:val="nil"/>
              <w:left w:val="nil"/>
              <w:bottom w:val="nil"/>
              <w:right w:val="nil"/>
            </w:tcBorders>
          </w:tcPr>
          <w:p w14:paraId="22AE59D2" w14:textId="59B40C11" w:rsidR="00AD0B07" w:rsidRPr="006E4BBB" w:rsidRDefault="00AD0B07" w:rsidP="00AD0B07">
            <w:pPr>
              <w:spacing w:line="360" w:lineRule="auto"/>
              <w:rPr>
                <w:rFonts w:ascii="Times New Roman" w:hAnsi="Times New Roman" w:cs="Times New Roman"/>
                <w:sz w:val="20"/>
                <w:szCs w:val="20"/>
              </w:rPr>
            </w:pPr>
            <w:r w:rsidRPr="006E4BBB">
              <w:rPr>
                <w:rFonts w:ascii="Times New Roman" w:hAnsi="Times New Roman" w:cs="Times New Roman"/>
                <w:sz w:val="20"/>
                <w:szCs w:val="20"/>
              </w:rPr>
              <w:t>.001</w:t>
            </w:r>
          </w:p>
        </w:tc>
      </w:tr>
      <w:tr w:rsidR="00270E73" w:rsidRPr="006E4BBB" w14:paraId="68EC938F" w14:textId="77777777" w:rsidTr="009D6399">
        <w:tc>
          <w:tcPr>
            <w:tcW w:w="8300" w:type="dxa"/>
            <w:gridSpan w:val="8"/>
            <w:tcBorders>
              <w:top w:val="single" w:sz="4" w:space="0" w:color="auto"/>
              <w:left w:val="nil"/>
              <w:bottom w:val="nil"/>
              <w:right w:val="nil"/>
            </w:tcBorders>
          </w:tcPr>
          <w:p w14:paraId="3434CEC1" w14:textId="32DBA287" w:rsidR="00270E73" w:rsidRPr="006E4BBB" w:rsidRDefault="00270E73" w:rsidP="00AD0B07">
            <w:pPr>
              <w:rPr>
                <w:rFonts w:ascii="Times New Roman" w:hAnsi="Times New Roman" w:cs="Times New Roman"/>
                <w:iCs/>
                <w:color w:val="000000" w:themeColor="text1"/>
                <w:sz w:val="20"/>
                <w:szCs w:val="20"/>
              </w:rPr>
            </w:pPr>
            <w:r w:rsidRPr="006E4BBB">
              <w:rPr>
                <w:rFonts w:ascii="Times New Roman" w:hAnsi="Times New Roman" w:cs="Times New Roman"/>
                <w:i/>
                <w:iCs/>
                <w:sz w:val="20"/>
                <w:szCs w:val="20"/>
              </w:rPr>
              <w:t xml:space="preserve">Note. </w:t>
            </w:r>
            <w:r w:rsidRPr="006E4BBB">
              <w:rPr>
                <w:rFonts w:ascii="Times New Roman" w:hAnsi="Times New Roman" w:cs="Times New Roman"/>
                <w:sz w:val="20"/>
                <w:szCs w:val="20"/>
              </w:rPr>
              <w:t xml:space="preserve">MLR = robust maximum likelihood;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iCs/>
                <w:color w:val="000000" w:themeColor="text1"/>
                <w:sz w:val="20"/>
                <w:szCs w:val="20"/>
              </w:rPr>
              <w:t xml:space="preserve">= chi-square; </w:t>
            </w:r>
            <w:proofErr w:type="spellStart"/>
            <w:r w:rsidRPr="006E4BBB">
              <w:rPr>
                <w:rFonts w:ascii="Times New Roman" w:hAnsi="Times New Roman" w:cs="Times New Roman"/>
                <w:iCs/>
                <w:color w:val="000000" w:themeColor="text1"/>
                <w:sz w:val="20"/>
                <w:szCs w:val="20"/>
              </w:rPr>
              <w:t>df</w:t>
            </w:r>
            <w:proofErr w:type="spellEnd"/>
            <w:r w:rsidRPr="006E4BBB">
              <w:rPr>
                <w:rFonts w:ascii="Times New Roman" w:hAnsi="Times New Roman" w:cs="Times New Roman"/>
                <w:iCs/>
                <w:color w:val="000000" w:themeColor="text1"/>
                <w:sz w:val="20"/>
                <w:szCs w:val="20"/>
              </w:rPr>
              <w:t xml:space="preserve"> = degrees of freedom RMSEA = root mean square error of approximation; CFI = Comparative Fit Index; TLI = Tucker-Lewis Index; SRMR = Standardised Root Mean Squared Residual. </w:t>
            </w:r>
          </w:p>
        </w:tc>
      </w:tr>
    </w:tbl>
    <w:p w14:paraId="7401F580" w14:textId="77777777" w:rsidR="00BE27EB" w:rsidRPr="006E4BBB" w:rsidRDefault="00BE27EB" w:rsidP="006055B2">
      <w:pPr>
        <w:spacing w:line="480" w:lineRule="auto"/>
        <w:rPr>
          <w:rFonts w:ascii="Times New Roman" w:hAnsi="Times New Roman"/>
          <w:sz w:val="20"/>
          <w:szCs w:val="20"/>
        </w:rPr>
      </w:pPr>
    </w:p>
    <w:tbl>
      <w:tblPr>
        <w:tblStyle w:val="TableGrid"/>
        <w:tblW w:w="0" w:type="auto"/>
        <w:tblLook w:val="04A0" w:firstRow="1" w:lastRow="0" w:firstColumn="1" w:lastColumn="0" w:noHBand="0" w:noVBand="1"/>
      </w:tblPr>
      <w:tblGrid>
        <w:gridCol w:w="1134"/>
        <w:gridCol w:w="1134"/>
        <w:gridCol w:w="426"/>
        <w:gridCol w:w="1134"/>
        <w:gridCol w:w="1134"/>
        <w:gridCol w:w="1134"/>
        <w:gridCol w:w="1177"/>
        <w:gridCol w:w="1027"/>
      </w:tblGrid>
      <w:tr w:rsidR="00AD0B07" w:rsidRPr="006E4BBB" w14:paraId="0DF94A6A" w14:textId="77777777" w:rsidTr="009D6399">
        <w:tc>
          <w:tcPr>
            <w:tcW w:w="8300" w:type="dxa"/>
            <w:gridSpan w:val="8"/>
            <w:tcBorders>
              <w:top w:val="nil"/>
              <w:left w:val="nil"/>
              <w:right w:val="nil"/>
            </w:tcBorders>
          </w:tcPr>
          <w:p w14:paraId="078839A6" w14:textId="4EF86B26" w:rsidR="00AD0B07" w:rsidRPr="006E4BBB" w:rsidRDefault="00AD0B07"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able S8</w:t>
            </w:r>
          </w:p>
          <w:p w14:paraId="1018441A" w14:textId="379AB429" w:rsidR="00AD0B07" w:rsidRPr="006E4BBB" w:rsidRDefault="00AD0B07" w:rsidP="009D6399">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 xml:space="preserve">Longitudinal measurement invariance of </w:t>
            </w:r>
            <w:r w:rsidR="0008284F" w:rsidRPr="006E4BBB">
              <w:rPr>
                <w:rFonts w:ascii="Times New Roman" w:hAnsi="Times New Roman" w:cs="Times New Roman"/>
                <w:i/>
                <w:iCs/>
                <w:sz w:val="20"/>
                <w:szCs w:val="20"/>
              </w:rPr>
              <w:t>emotion regulation</w:t>
            </w:r>
            <w:r w:rsidRPr="006E4BBB">
              <w:rPr>
                <w:rFonts w:ascii="Times New Roman" w:hAnsi="Times New Roman" w:cs="Times New Roman"/>
                <w:i/>
                <w:iCs/>
                <w:sz w:val="20"/>
                <w:szCs w:val="20"/>
              </w:rPr>
              <w:t xml:space="preserve"> with average values (and standard deviation) (WLSMV)</w:t>
            </w:r>
          </w:p>
        </w:tc>
      </w:tr>
      <w:tr w:rsidR="00B6338F" w:rsidRPr="006E4BBB" w14:paraId="0CFF2659" w14:textId="77777777" w:rsidTr="009D6399">
        <w:tc>
          <w:tcPr>
            <w:tcW w:w="1134" w:type="dxa"/>
            <w:tcBorders>
              <w:left w:val="nil"/>
              <w:bottom w:val="single" w:sz="4" w:space="0" w:color="auto"/>
              <w:right w:val="nil"/>
            </w:tcBorders>
          </w:tcPr>
          <w:p w14:paraId="2FA87FBD" w14:textId="77777777" w:rsidR="00AD0B07" w:rsidRPr="006E4BBB" w:rsidRDefault="00AD0B07" w:rsidP="009D6399">
            <w:pPr>
              <w:spacing w:line="360" w:lineRule="auto"/>
              <w:rPr>
                <w:rFonts w:ascii="Times New Roman" w:hAnsi="Times New Roman" w:cs="Times New Roman"/>
                <w:sz w:val="20"/>
                <w:szCs w:val="20"/>
              </w:rPr>
            </w:pPr>
          </w:p>
        </w:tc>
        <w:tc>
          <w:tcPr>
            <w:tcW w:w="1134" w:type="dxa"/>
            <w:tcBorders>
              <w:left w:val="nil"/>
              <w:bottom w:val="single" w:sz="4" w:space="0" w:color="auto"/>
              <w:right w:val="nil"/>
            </w:tcBorders>
          </w:tcPr>
          <w:p w14:paraId="6E3952D5" w14:textId="77777777" w:rsidR="00AD0B07" w:rsidRPr="006E4BBB" w:rsidRDefault="00AD0B07"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χ</w:t>
            </w:r>
            <w:r w:rsidRPr="006E4BBB">
              <w:rPr>
                <w:rFonts w:ascii="Times New Roman" w:hAnsi="Times New Roman" w:cs="Times New Roman"/>
                <w:sz w:val="20"/>
                <w:szCs w:val="20"/>
                <w:vertAlign w:val="superscript"/>
              </w:rPr>
              <w:t>2</w:t>
            </w:r>
            <w:r w:rsidRPr="006E4BBB">
              <w:rPr>
                <w:rFonts w:ascii="Times New Roman" w:hAnsi="Times New Roman" w:cs="Times New Roman"/>
                <w:sz w:val="20"/>
                <w:szCs w:val="20"/>
              </w:rPr>
              <w:t xml:space="preserve"> </w:t>
            </w:r>
          </w:p>
        </w:tc>
        <w:tc>
          <w:tcPr>
            <w:tcW w:w="426" w:type="dxa"/>
            <w:tcBorders>
              <w:left w:val="nil"/>
              <w:bottom w:val="single" w:sz="4" w:space="0" w:color="auto"/>
              <w:right w:val="nil"/>
            </w:tcBorders>
          </w:tcPr>
          <w:p w14:paraId="282B9D6B" w14:textId="77777777" w:rsidR="00AD0B07" w:rsidRPr="006E4BBB" w:rsidRDefault="00AD0B07" w:rsidP="009D6399">
            <w:pPr>
              <w:spacing w:line="360" w:lineRule="auto"/>
              <w:rPr>
                <w:rFonts w:ascii="Times New Roman" w:hAnsi="Times New Roman" w:cs="Times New Roman"/>
                <w:sz w:val="20"/>
                <w:szCs w:val="20"/>
              </w:rPr>
            </w:pPr>
            <w:proofErr w:type="spellStart"/>
            <w:r w:rsidRPr="006E4BBB">
              <w:rPr>
                <w:rFonts w:ascii="Times New Roman" w:hAnsi="Times New Roman" w:cs="Times New Roman"/>
                <w:sz w:val="20"/>
                <w:szCs w:val="20"/>
              </w:rPr>
              <w:t>df</w:t>
            </w:r>
            <w:proofErr w:type="spellEnd"/>
          </w:p>
        </w:tc>
        <w:tc>
          <w:tcPr>
            <w:tcW w:w="1134" w:type="dxa"/>
            <w:tcBorders>
              <w:left w:val="nil"/>
              <w:bottom w:val="single" w:sz="4" w:space="0" w:color="auto"/>
              <w:right w:val="nil"/>
            </w:tcBorders>
          </w:tcPr>
          <w:p w14:paraId="2C42E09F" w14:textId="77777777" w:rsidR="00AD0B07" w:rsidRPr="006E4BBB" w:rsidRDefault="00AD0B07"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RMSEA</w:t>
            </w:r>
          </w:p>
        </w:tc>
        <w:tc>
          <w:tcPr>
            <w:tcW w:w="1134" w:type="dxa"/>
            <w:tcBorders>
              <w:left w:val="nil"/>
              <w:bottom w:val="single" w:sz="4" w:space="0" w:color="auto"/>
              <w:right w:val="nil"/>
            </w:tcBorders>
          </w:tcPr>
          <w:p w14:paraId="1CB009EF" w14:textId="77777777" w:rsidR="00AD0B07" w:rsidRPr="006E4BBB" w:rsidRDefault="00AD0B07"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w:t>
            </w:r>
          </w:p>
        </w:tc>
        <w:tc>
          <w:tcPr>
            <w:tcW w:w="1134" w:type="dxa"/>
            <w:tcBorders>
              <w:left w:val="nil"/>
              <w:bottom w:val="single" w:sz="4" w:space="0" w:color="auto"/>
              <w:right w:val="nil"/>
            </w:tcBorders>
          </w:tcPr>
          <w:p w14:paraId="2879C4F5" w14:textId="77777777" w:rsidR="00AD0B07" w:rsidRPr="006E4BBB" w:rsidRDefault="00AD0B07"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LI</w:t>
            </w:r>
          </w:p>
        </w:tc>
        <w:tc>
          <w:tcPr>
            <w:tcW w:w="1177" w:type="dxa"/>
            <w:tcBorders>
              <w:left w:val="nil"/>
              <w:bottom w:val="single" w:sz="4" w:space="0" w:color="auto"/>
              <w:right w:val="nil"/>
            </w:tcBorders>
          </w:tcPr>
          <w:p w14:paraId="6285A825" w14:textId="77777777" w:rsidR="00AD0B07" w:rsidRPr="006E4BBB" w:rsidRDefault="00AD0B07"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SRMR</w:t>
            </w:r>
          </w:p>
        </w:tc>
        <w:tc>
          <w:tcPr>
            <w:tcW w:w="1027" w:type="dxa"/>
            <w:tcBorders>
              <w:left w:val="nil"/>
              <w:bottom w:val="single" w:sz="4" w:space="0" w:color="auto"/>
              <w:right w:val="nil"/>
            </w:tcBorders>
          </w:tcPr>
          <w:p w14:paraId="3C9075AC" w14:textId="77777777" w:rsidR="00AD0B07" w:rsidRPr="006E4BBB" w:rsidRDefault="00AD0B07"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 difference</w:t>
            </w:r>
          </w:p>
        </w:tc>
      </w:tr>
      <w:tr w:rsidR="00B6338F" w:rsidRPr="006E4BBB" w14:paraId="4CD2660E" w14:textId="77777777" w:rsidTr="009D6399">
        <w:tc>
          <w:tcPr>
            <w:tcW w:w="1134" w:type="dxa"/>
            <w:tcBorders>
              <w:left w:val="nil"/>
              <w:bottom w:val="nil"/>
              <w:right w:val="nil"/>
            </w:tcBorders>
          </w:tcPr>
          <w:p w14:paraId="336ED629" w14:textId="222B7F74"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Configural</w:t>
            </w:r>
          </w:p>
        </w:tc>
        <w:tc>
          <w:tcPr>
            <w:tcW w:w="1134" w:type="dxa"/>
            <w:tcBorders>
              <w:left w:val="nil"/>
              <w:bottom w:val="nil"/>
              <w:right w:val="nil"/>
            </w:tcBorders>
          </w:tcPr>
          <w:p w14:paraId="3E1AB4B7" w14:textId="11B37417" w:rsidR="00B6338F" w:rsidRPr="006E4BBB" w:rsidRDefault="00B6338F" w:rsidP="00B6338F">
            <w:pPr>
              <w:rPr>
                <w:rFonts w:ascii="Times New Roman" w:hAnsi="Times New Roman" w:cs="Times New Roman"/>
                <w:sz w:val="20"/>
                <w:szCs w:val="20"/>
              </w:rPr>
            </w:pPr>
            <w:r w:rsidRPr="006E4BBB">
              <w:rPr>
                <w:rFonts w:ascii="Times New Roman" w:hAnsi="Times New Roman" w:cs="Times New Roman"/>
                <w:sz w:val="20"/>
                <w:szCs w:val="20"/>
              </w:rPr>
              <w:t>1643.403 (63.465)</w:t>
            </w:r>
          </w:p>
        </w:tc>
        <w:tc>
          <w:tcPr>
            <w:tcW w:w="426" w:type="dxa"/>
            <w:tcBorders>
              <w:left w:val="nil"/>
              <w:bottom w:val="nil"/>
              <w:right w:val="nil"/>
            </w:tcBorders>
          </w:tcPr>
          <w:p w14:paraId="2193B7CF" w14:textId="2420C86E"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39</w:t>
            </w:r>
          </w:p>
        </w:tc>
        <w:tc>
          <w:tcPr>
            <w:tcW w:w="1134" w:type="dxa"/>
            <w:tcBorders>
              <w:left w:val="nil"/>
              <w:bottom w:val="nil"/>
              <w:right w:val="nil"/>
            </w:tcBorders>
          </w:tcPr>
          <w:p w14:paraId="3AFF462F" w14:textId="16556FFD"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051 (.001)</w:t>
            </w:r>
          </w:p>
        </w:tc>
        <w:tc>
          <w:tcPr>
            <w:tcW w:w="1134" w:type="dxa"/>
            <w:tcBorders>
              <w:left w:val="nil"/>
              <w:bottom w:val="nil"/>
              <w:right w:val="nil"/>
            </w:tcBorders>
          </w:tcPr>
          <w:p w14:paraId="6E344593" w14:textId="6C807B62"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971 (.002)</w:t>
            </w:r>
          </w:p>
        </w:tc>
        <w:tc>
          <w:tcPr>
            <w:tcW w:w="1134" w:type="dxa"/>
            <w:tcBorders>
              <w:left w:val="nil"/>
              <w:bottom w:val="nil"/>
              <w:right w:val="nil"/>
            </w:tcBorders>
          </w:tcPr>
          <w:p w14:paraId="665E03B3" w14:textId="617C2FA7"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951 (.003)</w:t>
            </w:r>
          </w:p>
        </w:tc>
        <w:tc>
          <w:tcPr>
            <w:tcW w:w="1177" w:type="dxa"/>
            <w:tcBorders>
              <w:left w:val="nil"/>
              <w:bottom w:val="nil"/>
              <w:right w:val="nil"/>
            </w:tcBorders>
          </w:tcPr>
          <w:p w14:paraId="3FC0C810" w14:textId="6308A05E"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022 (.000)</w:t>
            </w:r>
          </w:p>
        </w:tc>
        <w:tc>
          <w:tcPr>
            <w:tcW w:w="1027" w:type="dxa"/>
            <w:tcBorders>
              <w:left w:val="nil"/>
              <w:bottom w:val="nil"/>
              <w:right w:val="nil"/>
            </w:tcBorders>
          </w:tcPr>
          <w:p w14:paraId="61C7E614" w14:textId="77777777" w:rsidR="00B6338F" w:rsidRPr="006E4BBB" w:rsidRDefault="00B6338F" w:rsidP="00B6338F">
            <w:pPr>
              <w:spacing w:line="360" w:lineRule="auto"/>
              <w:rPr>
                <w:rFonts w:ascii="Times New Roman" w:hAnsi="Times New Roman" w:cs="Times New Roman"/>
                <w:sz w:val="20"/>
                <w:szCs w:val="20"/>
              </w:rPr>
            </w:pPr>
          </w:p>
        </w:tc>
      </w:tr>
      <w:tr w:rsidR="00B6338F" w:rsidRPr="006E4BBB" w14:paraId="689A11EB" w14:textId="77777777" w:rsidTr="009D6399">
        <w:tc>
          <w:tcPr>
            <w:tcW w:w="1134" w:type="dxa"/>
            <w:tcBorders>
              <w:top w:val="nil"/>
              <w:left w:val="nil"/>
              <w:bottom w:val="nil"/>
              <w:right w:val="nil"/>
            </w:tcBorders>
          </w:tcPr>
          <w:p w14:paraId="3EA20A4B" w14:textId="77C7BBA0"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Scalar</w:t>
            </w:r>
          </w:p>
        </w:tc>
        <w:tc>
          <w:tcPr>
            <w:tcW w:w="1134" w:type="dxa"/>
            <w:tcBorders>
              <w:top w:val="nil"/>
              <w:left w:val="nil"/>
              <w:bottom w:val="nil"/>
              <w:right w:val="nil"/>
            </w:tcBorders>
          </w:tcPr>
          <w:p w14:paraId="7896A381" w14:textId="77777777" w:rsidR="00B6338F" w:rsidRPr="006E4BBB" w:rsidRDefault="00B6338F" w:rsidP="00B6338F">
            <w:pPr>
              <w:rPr>
                <w:rFonts w:ascii="Times New Roman" w:hAnsi="Times New Roman" w:cs="Times New Roman"/>
                <w:sz w:val="20"/>
                <w:szCs w:val="20"/>
              </w:rPr>
            </w:pPr>
            <w:r w:rsidRPr="006E4BBB">
              <w:rPr>
                <w:rFonts w:ascii="Times New Roman" w:hAnsi="Times New Roman" w:cs="Times New Roman"/>
                <w:sz w:val="20"/>
                <w:szCs w:val="20"/>
              </w:rPr>
              <w:t>1882.663</w:t>
            </w:r>
          </w:p>
          <w:p w14:paraId="47EAF44A" w14:textId="460B7E81"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64.142)</w:t>
            </w:r>
          </w:p>
        </w:tc>
        <w:tc>
          <w:tcPr>
            <w:tcW w:w="426" w:type="dxa"/>
            <w:tcBorders>
              <w:top w:val="nil"/>
              <w:left w:val="nil"/>
              <w:bottom w:val="nil"/>
              <w:right w:val="nil"/>
            </w:tcBorders>
          </w:tcPr>
          <w:p w14:paraId="1BAA9194" w14:textId="3939F4C1"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83</w:t>
            </w:r>
          </w:p>
        </w:tc>
        <w:tc>
          <w:tcPr>
            <w:tcW w:w="1134" w:type="dxa"/>
            <w:tcBorders>
              <w:top w:val="nil"/>
              <w:left w:val="nil"/>
              <w:bottom w:val="nil"/>
              <w:right w:val="nil"/>
            </w:tcBorders>
          </w:tcPr>
          <w:p w14:paraId="799F944F" w14:textId="6E9CDA31"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037 (.001)</w:t>
            </w:r>
          </w:p>
        </w:tc>
        <w:tc>
          <w:tcPr>
            <w:tcW w:w="1134" w:type="dxa"/>
            <w:tcBorders>
              <w:top w:val="nil"/>
              <w:left w:val="nil"/>
              <w:bottom w:val="nil"/>
              <w:right w:val="nil"/>
            </w:tcBorders>
          </w:tcPr>
          <w:p w14:paraId="7A0987B7" w14:textId="40B72FD6"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967 (.002)</w:t>
            </w:r>
          </w:p>
        </w:tc>
        <w:tc>
          <w:tcPr>
            <w:tcW w:w="1134" w:type="dxa"/>
            <w:tcBorders>
              <w:top w:val="nil"/>
              <w:left w:val="nil"/>
              <w:bottom w:val="nil"/>
              <w:right w:val="nil"/>
            </w:tcBorders>
          </w:tcPr>
          <w:p w14:paraId="5AA882C5" w14:textId="451C7D72"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974 (.001)</w:t>
            </w:r>
          </w:p>
        </w:tc>
        <w:tc>
          <w:tcPr>
            <w:tcW w:w="1177" w:type="dxa"/>
            <w:tcBorders>
              <w:top w:val="nil"/>
              <w:left w:val="nil"/>
              <w:bottom w:val="nil"/>
              <w:right w:val="nil"/>
            </w:tcBorders>
          </w:tcPr>
          <w:p w14:paraId="0DADB32F" w14:textId="75766304"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022 (.000)</w:t>
            </w:r>
          </w:p>
        </w:tc>
        <w:tc>
          <w:tcPr>
            <w:tcW w:w="1027" w:type="dxa"/>
            <w:tcBorders>
              <w:top w:val="nil"/>
              <w:left w:val="nil"/>
              <w:bottom w:val="nil"/>
              <w:right w:val="nil"/>
            </w:tcBorders>
          </w:tcPr>
          <w:p w14:paraId="5BBFCFF7" w14:textId="6EA6F381" w:rsidR="00B6338F" w:rsidRPr="006E4BBB" w:rsidRDefault="00B6338F" w:rsidP="00B6338F">
            <w:pPr>
              <w:spacing w:line="360" w:lineRule="auto"/>
              <w:rPr>
                <w:rFonts w:ascii="Times New Roman" w:hAnsi="Times New Roman" w:cs="Times New Roman"/>
                <w:sz w:val="20"/>
                <w:szCs w:val="20"/>
              </w:rPr>
            </w:pPr>
            <w:r w:rsidRPr="006E4BBB">
              <w:rPr>
                <w:rFonts w:ascii="Times New Roman" w:hAnsi="Times New Roman" w:cs="Times New Roman"/>
                <w:sz w:val="20"/>
                <w:szCs w:val="20"/>
              </w:rPr>
              <w:t>.004</w:t>
            </w:r>
          </w:p>
        </w:tc>
      </w:tr>
      <w:tr w:rsidR="00AD0B07" w:rsidRPr="006E4BBB" w14:paraId="2CE8CB8A" w14:textId="77777777" w:rsidTr="00B6338F">
        <w:trPr>
          <w:trHeight w:val="56"/>
        </w:trPr>
        <w:tc>
          <w:tcPr>
            <w:tcW w:w="8300" w:type="dxa"/>
            <w:gridSpan w:val="8"/>
            <w:tcBorders>
              <w:top w:val="single" w:sz="4" w:space="0" w:color="auto"/>
              <w:left w:val="nil"/>
              <w:bottom w:val="nil"/>
              <w:right w:val="nil"/>
            </w:tcBorders>
          </w:tcPr>
          <w:p w14:paraId="79AE4061" w14:textId="77777777" w:rsidR="00AD0B07" w:rsidRPr="006E4BBB" w:rsidRDefault="00AD0B07" w:rsidP="009D6399">
            <w:pPr>
              <w:rPr>
                <w:rFonts w:ascii="Times New Roman" w:hAnsi="Times New Roman" w:cs="Times New Roman"/>
                <w:iCs/>
                <w:color w:val="000000" w:themeColor="text1"/>
                <w:sz w:val="20"/>
                <w:szCs w:val="20"/>
              </w:rPr>
            </w:pPr>
            <w:r w:rsidRPr="006E4BBB">
              <w:rPr>
                <w:rFonts w:ascii="Times New Roman" w:hAnsi="Times New Roman" w:cs="Times New Roman"/>
                <w:i/>
                <w:iCs/>
                <w:sz w:val="20"/>
                <w:szCs w:val="20"/>
              </w:rPr>
              <w:t xml:space="preserve">Note. </w:t>
            </w:r>
            <w:r w:rsidRPr="006E4BBB">
              <w:rPr>
                <w:rFonts w:ascii="Times New Roman" w:hAnsi="Times New Roman" w:cs="Times New Roman"/>
                <w:color w:val="000000" w:themeColor="text1"/>
                <w:sz w:val="20"/>
                <w:szCs w:val="20"/>
              </w:rPr>
              <w:t>WLSMV = weighted least square mean and variance adjusted</w:t>
            </w:r>
            <w:r w:rsidRPr="006E4BBB">
              <w:rPr>
                <w:rFonts w:ascii="Times New Roman" w:hAnsi="Times New Roman" w:cs="Times New Roman"/>
                <w:sz w:val="20"/>
                <w:szCs w:val="20"/>
              </w:rPr>
              <w:t xml:space="preserve">;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iCs/>
                <w:color w:val="000000" w:themeColor="text1"/>
                <w:sz w:val="20"/>
                <w:szCs w:val="20"/>
              </w:rPr>
              <w:t xml:space="preserve">= chi-square; </w:t>
            </w:r>
            <w:proofErr w:type="spellStart"/>
            <w:r w:rsidRPr="006E4BBB">
              <w:rPr>
                <w:rFonts w:ascii="Times New Roman" w:hAnsi="Times New Roman" w:cs="Times New Roman"/>
                <w:iCs/>
                <w:color w:val="000000" w:themeColor="text1"/>
                <w:sz w:val="20"/>
                <w:szCs w:val="20"/>
              </w:rPr>
              <w:t>df</w:t>
            </w:r>
            <w:proofErr w:type="spellEnd"/>
            <w:r w:rsidRPr="006E4BBB">
              <w:rPr>
                <w:rFonts w:ascii="Times New Roman" w:hAnsi="Times New Roman" w:cs="Times New Roman"/>
                <w:iCs/>
                <w:color w:val="000000" w:themeColor="text1"/>
                <w:sz w:val="20"/>
                <w:szCs w:val="20"/>
              </w:rPr>
              <w:t xml:space="preserve"> = degrees of freedom RMSEA = root mean square error of approximation; CFI = Comparative Fit Index; TLI = Tucker-Lewis Index; SRMR = Standardised Root Mean Squared Residual.</w:t>
            </w:r>
          </w:p>
        </w:tc>
      </w:tr>
    </w:tbl>
    <w:p w14:paraId="10085347" w14:textId="77777777" w:rsidR="00BE27EB" w:rsidRPr="006E4BBB" w:rsidRDefault="00BE27EB" w:rsidP="006055B2">
      <w:pPr>
        <w:spacing w:line="480" w:lineRule="auto"/>
        <w:rPr>
          <w:rFonts w:ascii="Times New Roman" w:hAnsi="Times New Roman"/>
          <w:sz w:val="20"/>
          <w:szCs w:val="20"/>
        </w:rPr>
      </w:pPr>
    </w:p>
    <w:tbl>
      <w:tblPr>
        <w:tblStyle w:val="TableGrid"/>
        <w:tblW w:w="0" w:type="auto"/>
        <w:tblLook w:val="04A0" w:firstRow="1" w:lastRow="0" w:firstColumn="1" w:lastColumn="0" w:noHBand="0" w:noVBand="1"/>
      </w:tblPr>
      <w:tblGrid>
        <w:gridCol w:w="1134"/>
        <w:gridCol w:w="1134"/>
        <w:gridCol w:w="426"/>
        <w:gridCol w:w="1134"/>
        <w:gridCol w:w="1134"/>
        <w:gridCol w:w="1134"/>
        <w:gridCol w:w="1177"/>
        <w:gridCol w:w="1027"/>
      </w:tblGrid>
      <w:tr w:rsidR="00B6338F" w:rsidRPr="006E4BBB" w14:paraId="5FF90DA9" w14:textId="77777777" w:rsidTr="009D6399">
        <w:tc>
          <w:tcPr>
            <w:tcW w:w="8300" w:type="dxa"/>
            <w:gridSpan w:val="8"/>
            <w:tcBorders>
              <w:top w:val="nil"/>
              <w:left w:val="nil"/>
              <w:right w:val="nil"/>
            </w:tcBorders>
          </w:tcPr>
          <w:p w14:paraId="6DB817EC" w14:textId="1329E800"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able S9</w:t>
            </w:r>
          </w:p>
          <w:p w14:paraId="4A7AB185" w14:textId="25B6DFD8" w:rsidR="00B6338F" w:rsidRPr="006E4BBB" w:rsidRDefault="00B6338F" w:rsidP="009D6399">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Longitudinal measurement invariance of family support with average values (and standard deviation) (MLR)</w:t>
            </w:r>
          </w:p>
        </w:tc>
      </w:tr>
      <w:tr w:rsidR="00B6338F" w:rsidRPr="006E4BBB" w14:paraId="173E49D3" w14:textId="77777777" w:rsidTr="009D6399">
        <w:tc>
          <w:tcPr>
            <w:tcW w:w="1134" w:type="dxa"/>
            <w:tcBorders>
              <w:left w:val="nil"/>
              <w:bottom w:val="single" w:sz="4" w:space="0" w:color="auto"/>
              <w:right w:val="nil"/>
            </w:tcBorders>
          </w:tcPr>
          <w:p w14:paraId="708DFE22" w14:textId="77777777" w:rsidR="00B6338F" w:rsidRPr="006E4BBB" w:rsidRDefault="00B6338F" w:rsidP="009D6399">
            <w:pPr>
              <w:spacing w:line="360" w:lineRule="auto"/>
              <w:rPr>
                <w:rFonts w:ascii="Times New Roman" w:hAnsi="Times New Roman" w:cs="Times New Roman"/>
                <w:sz w:val="20"/>
                <w:szCs w:val="20"/>
              </w:rPr>
            </w:pPr>
          </w:p>
        </w:tc>
        <w:tc>
          <w:tcPr>
            <w:tcW w:w="1134" w:type="dxa"/>
            <w:tcBorders>
              <w:left w:val="nil"/>
              <w:bottom w:val="single" w:sz="4" w:space="0" w:color="auto"/>
              <w:right w:val="nil"/>
            </w:tcBorders>
          </w:tcPr>
          <w:p w14:paraId="125B5438"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χ</w:t>
            </w:r>
            <w:r w:rsidRPr="006E4BBB">
              <w:rPr>
                <w:rFonts w:ascii="Times New Roman" w:hAnsi="Times New Roman" w:cs="Times New Roman"/>
                <w:sz w:val="20"/>
                <w:szCs w:val="20"/>
                <w:vertAlign w:val="superscript"/>
              </w:rPr>
              <w:t>2</w:t>
            </w:r>
            <w:r w:rsidRPr="006E4BBB">
              <w:rPr>
                <w:rFonts w:ascii="Times New Roman" w:hAnsi="Times New Roman" w:cs="Times New Roman"/>
                <w:sz w:val="20"/>
                <w:szCs w:val="20"/>
              </w:rPr>
              <w:t xml:space="preserve"> </w:t>
            </w:r>
          </w:p>
        </w:tc>
        <w:tc>
          <w:tcPr>
            <w:tcW w:w="426" w:type="dxa"/>
            <w:tcBorders>
              <w:left w:val="nil"/>
              <w:bottom w:val="single" w:sz="4" w:space="0" w:color="auto"/>
              <w:right w:val="nil"/>
            </w:tcBorders>
          </w:tcPr>
          <w:p w14:paraId="54BA912E" w14:textId="77777777" w:rsidR="00B6338F" w:rsidRPr="006E4BBB" w:rsidRDefault="00B6338F" w:rsidP="009D6399">
            <w:pPr>
              <w:spacing w:line="360" w:lineRule="auto"/>
              <w:rPr>
                <w:rFonts w:ascii="Times New Roman" w:hAnsi="Times New Roman" w:cs="Times New Roman"/>
                <w:sz w:val="20"/>
                <w:szCs w:val="20"/>
              </w:rPr>
            </w:pPr>
            <w:proofErr w:type="spellStart"/>
            <w:r w:rsidRPr="006E4BBB">
              <w:rPr>
                <w:rFonts w:ascii="Times New Roman" w:hAnsi="Times New Roman" w:cs="Times New Roman"/>
                <w:sz w:val="20"/>
                <w:szCs w:val="20"/>
              </w:rPr>
              <w:t>df</w:t>
            </w:r>
            <w:proofErr w:type="spellEnd"/>
          </w:p>
        </w:tc>
        <w:tc>
          <w:tcPr>
            <w:tcW w:w="1134" w:type="dxa"/>
            <w:tcBorders>
              <w:left w:val="nil"/>
              <w:bottom w:val="single" w:sz="4" w:space="0" w:color="auto"/>
              <w:right w:val="nil"/>
            </w:tcBorders>
          </w:tcPr>
          <w:p w14:paraId="14606B54"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RMSEA</w:t>
            </w:r>
          </w:p>
        </w:tc>
        <w:tc>
          <w:tcPr>
            <w:tcW w:w="1134" w:type="dxa"/>
            <w:tcBorders>
              <w:left w:val="nil"/>
              <w:bottom w:val="single" w:sz="4" w:space="0" w:color="auto"/>
              <w:right w:val="nil"/>
            </w:tcBorders>
          </w:tcPr>
          <w:p w14:paraId="52023248"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w:t>
            </w:r>
          </w:p>
        </w:tc>
        <w:tc>
          <w:tcPr>
            <w:tcW w:w="1134" w:type="dxa"/>
            <w:tcBorders>
              <w:left w:val="nil"/>
              <w:bottom w:val="single" w:sz="4" w:space="0" w:color="auto"/>
              <w:right w:val="nil"/>
            </w:tcBorders>
          </w:tcPr>
          <w:p w14:paraId="394FD9E9"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LI</w:t>
            </w:r>
          </w:p>
        </w:tc>
        <w:tc>
          <w:tcPr>
            <w:tcW w:w="1177" w:type="dxa"/>
            <w:tcBorders>
              <w:left w:val="nil"/>
              <w:bottom w:val="single" w:sz="4" w:space="0" w:color="auto"/>
              <w:right w:val="nil"/>
            </w:tcBorders>
          </w:tcPr>
          <w:p w14:paraId="47678CBF"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SRMR</w:t>
            </w:r>
          </w:p>
        </w:tc>
        <w:tc>
          <w:tcPr>
            <w:tcW w:w="1027" w:type="dxa"/>
            <w:tcBorders>
              <w:left w:val="nil"/>
              <w:bottom w:val="single" w:sz="4" w:space="0" w:color="auto"/>
              <w:right w:val="nil"/>
            </w:tcBorders>
          </w:tcPr>
          <w:p w14:paraId="6A8F51B4"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 difference</w:t>
            </w:r>
          </w:p>
        </w:tc>
      </w:tr>
      <w:tr w:rsidR="00EF1DFA" w:rsidRPr="006E4BBB" w14:paraId="6B9F4019" w14:textId="77777777" w:rsidTr="009D6399">
        <w:tc>
          <w:tcPr>
            <w:tcW w:w="1134" w:type="dxa"/>
            <w:tcBorders>
              <w:left w:val="nil"/>
              <w:bottom w:val="nil"/>
              <w:right w:val="nil"/>
            </w:tcBorders>
          </w:tcPr>
          <w:p w14:paraId="4BA2D88D" w14:textId="630F2BF1"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Configural</w:t>
            </w:r>
          </w:p>
        </w:tc>
        <w:tc>
          <w:tcPr>
            <w:tcW w:w="1134" w:type="dxa"/>
            <w:tcBorders>
              <w:left w:val="nil"/>
              <w:bottom w:val="nil"/>
              <w:right w:val="nil"/>
            </w:tcBorders>
          </w:tcPr>
          <w:p w14:paraId="415A7C34" w14:textId="3C4B647B" w:rsidR="00EF1DFA" w:rsidRPr="006E4BBB" w:rsidRDefault="00EF1DFA" w:rsidP="00EF1DFA">
            <w:pPr>
              <w:rPr>
                <w:rFonts w:ascii="Times New Roman" w:hAnsi="Times New Roman" w:cs="Times New Roman"/>
                <w:sz w:val="20"/>
                <w:szCs w:val="20"/>
              </w:rPr>
            </w:pPr>
            <w:r w:rsidRPr="006E4BBB">
              <w:rPr>
                <w:rFonts w:ascii="Times New Roman" w:hAnsi="Times New Roman" w:cs="Times New Roman"/>
                <w:sz w:val="20"/>
                <w:szCs w:val="20"/>
              </w:rPr>
              <w:t>782.767 (37.595)</w:t>
            </w:r>
          </w:p>
        </w:tc>
        <w:tc>
          <w:tcPr>
            <w:tcW w:w="426" w:type="dxa"/>
            <w:tcBorders>
              <w:left w:val="nil"/>
              <w:bottom w:val="nil"/>
              <w:right w:val="nil"/>
            </w:tcBorders>
          </w:tcPr>
          <w:p w14:paraId="475BAEB5" w14:textId="02B80458"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39</w:t>
            </w:r>
          </w:p>
        </w:tc>
        <w:tc>
          <w:tcPr>
            <w:tcW w:w="1134" w:type="dxa"/>
            <w:tcBorders>
              <w:left w:val="nil"/>
              <w:bottom w:val="nil"/>
              <w:right w:val="nil"/>
            </w:tcBorders>
          </w:tcPr>
          <w:p w14:paraId="234A2B19" w14:textId="4605324F"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035 (.001)</w:t>
            </w:r>
          </w:p>
        </w:tc>
        <w:tc>
          <w:tcPr>
            <w:tcW w:w="1134" w:type="dxa"/>
            <w:tcBorders>
              <w:left w:val="nil"/>
              <w:bottom w:val="nil"/>
              <w:right w:val="nil"/>
            </w:tcBorders>
          </w:tcPr>
          <w:p w14:paraId="6F6433A6" w14:textId="3DFDB1DD"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986 (.001)</w:t>
            </w:r>
          </w:p>
        </w:tc>
        <w:tc>
          <w:tcPr>
            <w:tcW w:w="1134" w:type="dxa"/>
            <w:tcBorders>
              <w:left w:val="nil"/>
              <w:bottom w:val="nil"/>
              <w:right w:val="nil"/>
            </w:tcBorders>
          </w:tcPr>
          <w:p w14:paraId="721E51C6" w14:textId="514FB261"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976 (.001)</w:t>
            </w:r>
          </w:p>
        </w:tc>
        <w:tc>
          <w:tcPr>
            <w:tcW w:w="1177" w:type="dxa"/>
            <w:tcBorders>
              <w:left w:val="nil"/>
              <w:bottom w:val="nil"/>
              <w:right w:val="nil"/>
            </w:tcBorders>
          </w:tcPr>
          <w:p w14:paraId="10341D7B" w14:textId="00752CA8"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029 (.001)</w:t>
            </w:r>
          </w:p>
        </w:tc>
        <w:tc>
          <w:tcPr>
            <w:tcW w:w="1027" w:type="dxa"/>
            <w:tcBorders>
              <w:left w:val="nil"/>
              <w:bottom w:val="nil"/>
              <w:right w:val="nil"/>
            </w:tcBorders>
          </w:tcPr>
          <w:p w14:paraId="3A5BB799" w14:textId="77777777" w:rsidR="00EF1DFA" w:rsidRPr="006E4BBB" w:rsidRDefault="00EF1DFA" w:rsidP="00EF1DFA">
            <w:pPr>
              <w:spacing w:line="360" w:lineRule="auto"/>
              <w:rPr>
                <w:rFonts w:ascii="Times New Roman" w:hAnsi="Times New Roman" w:cs="Times New Roman"/>
                <w:sz w:val="20"/>
                <w:szCs w:val="20"/>
              </w:rPr>
            </w:pPr>
          </w:p>
        </w:tc>
      </w:tr>
      <w:tr w:rsidR="00EF1DFA" w:rsidRPr="006E4BBB" w14:paraId="2A472BBE" w14:textId="77777777" w:rsidTr="009D6399">
        <w:tc>
          <w:tcPr>
            <w:tcW w:w="1134" w:type="dxa"/>
            <w:tcBorders>
              <w:top w:val="nil"/>
              <w:left w:val="nil"/>
              <w:bottom w:val="nil"/>
              <w:right w:val="nil"/>
            </w:tcBorders>
          </w:tcPr>
          <w:p w14:paraId="576ADEEA" w14:textId="4A08689B"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Metric</w:t>
            </w:r>
          </w:p>
        </w:tc>
        <w:tc>
          <w:tcPr>
            <w:tcW w:w="1134" w:type="dxa"/>
            <w:tcBorders>
              <w:top w:val="nil"/>
              <w:left w:val="nil"/>
              <w:bottom w:val="nil"/>
              <w:right w:val="nil"/>
            </w:tcBorders>
          </w:tcPr>
          <w:p w14:paraId="44F7114B" w14:textId="0D2F7650" w:rsidR="00EF1DFA" w:rsidRPr="006E4BBB" w:rsidRDefault="00EF1DFA" w:rsidP="00EF1DFA">
            <w:pPr>
              <w:rPr>
                <w:rFonts w:ascii="Times New Roman" w:hAnsi="Times New Roman" w:cs="Times New Roman"/>
                <w:sz w:val="20"/>
                <w:szCs w:val="20"/>
              </w:rPr>
            </w:pPr>
            <w:r w:rsidRPr="006E4BBB">
              <w:rPr>
                <w:rFonts w:ascii="Times New Roman" w:hAnsi="Times New Roman" w:cs="Times New Roman"/>
                <w:sz w:val="20"/>
                <w:szCs w:val="20"/>
              </w:rPr>
              <w:t>800.671 (35.192)</w:t>
            </w:r>
          </w:p>
        </w:tc>
        <w:tc>
          <w:tcPr>
            <w:tcW w:w="426" w:type="dxa"/>
            <w:tcBorders>
              <w:top w:val="nil"/>
              <w:left w:val="nil"/>
              <w:bottom w:val="nil"/>
              <w:right w:val="nil"/>
            </w:tcBorders>
          </w:tcPr>
          <w:p w14:paraId="555F5252" w14:textId="55F80FA5"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45</w:t>
            </w:r>
          </w:p>
        </w:tc>
        <w:tc>
          <w:tcPr>
            <w:tcW w:w="1134" w:type="dxa"/>
            <w:tcBorders>
              <w:top w:val="nil"/>
              <w:left w:val="nil"/>
              <w:bottom w:val="nil"/>
              <w:right w:val="nil"/>
            </w:tcBorders>
          </w:tcPr>
          <w:p w14:paraId="44E5F918" w14:textId="5FB095DF"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033 (.001)</w:t>
            </w:r>
          </w:p>
        </w:tc>
        <w:tc>
          <w:tcPr>
            <w:tcW w:w="1134" w:type="dxa"/>
            <w:tcBorders>
              <w:top w:val="nil"/>
              <w:left w:val="nil"/>
              <w:bottom w:val="nil"/>
              <w:right w:val="nil"/>
            </w:tcBorders>
          </w:tcPr>
          <w:p w14:paraId="4591D760" w14:textId="036C915D"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986 (.001)</w:t>
            </w:r>
          </w:p>
        </w:tc>
        <w:tc>
          <w:tcPr>
            <w:tcW w:w="1134" w:type="dxa"/>
            <w:tcBorders>
              <w:top w:val="nil"/>
              <w:left w:val="nil"/>
              <w:bottom w:val="nil"/>
              <w:right w:val="nil"/>
            </w:tcBorders>
          </w:tcPr>
          <w:p w14:paraId="0700468F" w14:textId="6D9D1361"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979 (.001)</w:t>
            </w:r>
          </w:p>
        </w:tc>
        <w:tc>
          <w:tcPr>
            <w:tcW w:w="1177" w:type="dxa"/>
            <w:tcBorders>
              <w:top w:val="nil"/>
              <w:left w:val="nil"/>
              <w:bottom w:val="nil"/>
              <w:right w:val="nil"/>
            </w:tcBorders>
          </w:tcPr>
          <w:p w14:paraId="309F96C5" w14:textId="3F76294C"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044 (.002)</w:t>
            </w:r>
          </w:p>
        </w:tc>
        <w:tc>
          <w:tcPr>
            <w:tcW w:w="1027" w:type="dxa"/>
            <w:tcBorders>
              <w:top w:val="nil"/>
              <w:left w:val="nil"/>
              <w:bottom w:val="nil"/>
              <w:right w:val="nil"/>
            </w:tcBorders>
          </w:tcPr>
          <w:p w14:paraId="7567CD98" w14:textId="32AC4B76"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000</w:t>
            </w:r>
          </w:p>
        </w:tc>
      </w:tr>
      <w:tr w:rsidR="00EF1DFA" w:rsidRPr="006E4BBB" w14:paraId="7E0A1732" w14:textId="77777777" w:rsidTr="009D6399">
        <w:tc>
          <w:tcPr>
            <w:tcW w:w="1134" w:type="dxa"/>
            <w:tcBorders>
              <w:top w:val="nil"/>
              <w:left w:val="nil"/>
              <w:bottom w:val="nil"/>
              <w:right w:val="nil"/>
            </w:tcBorders>
          </w:tcPr>
          <w:p w14:paraId="0765E4AE" w14:textId="6B2A098F"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Scalar</w:t>
            </w:r>
          </w:p>
        </w:tc>
        <w:tc>
          <w:tcPr>
            <w:tcW w:w="1134" w:type="dxa"/>
            <w:tcBorders>
              <w:top w:val="nil"/>
              <w:left w:val="nil"/>
              <w:bottom w:val="nil"/>
              <w:right w:val="nil"/>
            </w:tcBorders>
          </w:tcPr>
          <w:p w14:paraId="738F335E" w14:textId="77777777" w:rsidR="00EF1DFA" w:rsidRPr="006E4BBB" w:rsidRDefault="00EF1DFA" w:rsidP="00EF1DFA">
            <w:pPr>
              <w:rPr>
                <w:rFonts w:ascii="Times New Roman" w:hAnsi="Times New Roman" w:cs="Times New Roman"/>
                <w:sz w:val="20"/>
                <w:szCs w:val="20"/>
              </w:rPr>
            </w:pPr>
            <w:r w:rsidRPr="006E4BBB">
              <w:rPr>
                <w:rFonts w:ascii="Times New Roman" w:hAnsi="Times New Roman" w:cs="Times New Roman"/>
                <w:sz w:val="20"/>
                <w:szCs w:val="20"/>
              </w:rPr>
              <w:t xml:space="preserve"> 961.272</w:t>
            </w:r>
          </w:p>
          <w:p w14:paraId="6B0293B7" w14:textId="57B290B0" w:rsidR="00EF1DFA" w:rsidRPr="006E4BBB" w:rsidRDefault="00EF1DFA" w:rsidP="00EF1DFA">
            <w:pPr>
              <w:rPr>
                <w:rFonts w:ascii="Times New Roman" w:hAnsi="Times New Roman" w:cs="Times New Roman"/>
                <w:sz w:val="20"/>
                <w:szCs w:val="20"/>
              </w:rPr>
            </w:pPr>
            <w:r w:rsidRPr="006E4BBB">
              <w:rPr>
                <w:rFonts w:ascii="Times New Roman" w:hAnsi="Times New Roman" w:cs="Times New Roman"/>
                <w:sz w:val="20"/>
                <w:szCs w:val="20"/>
              </w:rPr>
              <w:t>(37.078)</w:t>
            </w:r>
          </w:p>
        </w:tc>
        <w:tc>
          <w:tcPr>
            <w:tcW w:w="426" w:type="dxa"/>
            <w:tcBorders>
              <w:top w:val="nil"/>
              <w:left w:val="nil"/>
              <w:bottom w:val="nil"/>
              <w:right w:val="nil"/>
            </w:tcBorders>
          </w:tcPr>
          <w:p w14:paraId="5CE9CFA3" w14:textId="6AED62C1"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51</w:t>
            </w:r>
          </w:p>
        </w:tc>
        <w:tc>
          <w:tcPr>
            <w:tcW w:w="1134" w:type="dxa"/>
            <w:tcBorders>
              <w:top w:val="nil"/>
              <w:left w:val="nil"/>
              <w:bottom w:val="nil"/>
              <w:right w:val="nil"/>
            </w:tcBorders>
          </w:tcPr>
          <w:p w14:paraId="10CF794F" w14:textId="05262E0A"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034 (.001)</w:t>
            </w:r>
          </w:p>
        </w:tc>
        <w:tc>
          <w:tcPr>
            <w:tcW w:w="1134" w:type="dxa"/>
            <w:tcBorders>
              <w:top w:val="nil"/>
              <w:left w:val="nil"/>
              <w:bottom w:val="nil"/>
              <w:right w:val="nil"/>
            </w:tcBorders>
          </w:tcPr>
          <w:p w14:paraId="026D7E0E" w14:textId="18D83C0B"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983 (.001)</w:t>
            </w:r>
          </w:p>
        </w:tc>
        <w:tc>
          <w:tcPr>
            <w:tcW w:w="1134" w:type="dxa"/>
            <w:tcBorders>
              <w:top w:val="nil"/>
              <w:left w:val="nil"/>
              <w:bottom w:val="nil"/>
              <w:right w:val="nil"/>
            </w:tcBorders>
          </w:tcPr>
          <w:p w14:paraId="3D8994F6" w14:textId="7CA6AD38"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978 (.001)</w:t>
            </w:r>
          </w:p>
        </w:tc>
        <w:tc>
          <w:tcPr>
            <w:tcW w:w="1177" w:type="dxa"/>
            <w:tcBorders>
              <w:top w:val="nil"/>
              <w:left w:val="nil"/>
              <w:bottom w:val="nil"/>
              <w:right w:val="nil"/>
            </w:tcBorders>
          </w:tcPr>
          <w:p w14:paraId="62246BD9" w14:textId="1BB833D1"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048 (.002)</w:t>
            </w:r>
          </w:p>
        </w:tc>
        <w:tc>
          <w:tcPr>
            <w:tcW w:w="1027" w:type="dxa"/>
            <w:tcBorders>
              <w:top w:val="nil"/>
              <w:left w:val="nil"/>
              <w:bottom w:val="nil"/>
              <w:right w:val="nil"/>
            </w:tcBorders>
          </w:tcPr>
          <w:p w14:paraId="2A4A4371" w14:textId="534FA3DF" w:rsidR="00EF1DFA" w:rsidRPr="006E4BBB" w:rsidRDefault="00EF1DFA" w:rsidP="00EF1DFA">
            <w:pPr>
              <w:spacing w:line="360" w:lineRule="auto"/>
              <w:rPr>
                <w:rFonts w:ascii="Times New Roman" w:hAnsi="Times New Roman" w:cs="Times New Roman"/>
                <w:sz w:val="20"/>
                <w:szCs w:val="20"/>
              </w:rPr>
            </w:pPr>
            <w:r w:rsidRPr="006E4BBB">
              <w:rPr>
                <w:rFonts w:ascii="Times New Roman" w:hAnsi="Times New Roman" w:cs="Times New Roman"/>
                <w:sz w:val="20"/>
                <w:szCs w:val="20"/>
              </w:rPr>
              <w:t>.003</w:t>
            </w:r>
          </w:p>
        </w:tc>
      </w:tr>
      <w:tr w:rsidR="00B6338F" w:rsidRPr="006E4BBB" w14:paraId="0C86EFBA" w14:textId="77777777" w:rsidTr="009D6399">
        <w:tc>
          <w:tcPr>
            <w:tcW w:w="8300" w:type="dxa"/>
            <w:gridSpan w:val="8"/>
            <w:tcBorders>
              <w:top w:val="single" w:sz="4" w:space="0" w:color="auto"/>
              <w:left w:val="nil"/>
              <w:bottom w:val="nil"/>
              <w:right w:val="nil"/>
            </w:tcBorders>
          </w:tcPr>
          <w:p w14:paraId="6428CE80" w14:textId="77777777" w:rsidR="00B6338F" w:rsidRPr="006E4BBB" w:rsidRDefault="00B6338F" w:rsidP="009D6399">
            <w:pPr>
              <w:rPr>
                <w:rFonts w:ascii="Times New Roman" w:hAnsi="Times New Roman" w:cs="Times New Roman"/>
                <w:iCs/>
                <w:color w:val="000000" w:themeColor="text1"/>
                <w:sz w:val="20"/>
                <w:szCs w:val="20"/>
              </w:rPr>
            </w:pPr>
            <w:r w:rsidRPr="006E4BBB">
              <w:rPr>
                <w:rFonts w:ascii="Times New Roman" w:hAnsi="Times New Roman" w:cs="Times New Roman"/>
                <w:i/>
                <w:iCs/>
                <w:sz w:val="20"/>
                <w:szCs w:val="20"/>
              </w:rPr>
              <w:t xml:space="preserve">Note. </w:t>
            </w:r>
            <w:r w:rsidRPr="006E4BBB">
              <w:rPr>
                <w:rFonts w:ascii="Times New Roman" w:hAnsi="Times New Roman" w:cs="Times New Roman"/>
                <w:sz w:val="20"/>
                <w:szCs w:val="20"/>
              </w:rPr>
              <w:t xml:space="preserve">MLR = robust maximum likelihood;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iCs/>
                <w:color w:val="000000" w:themeColor="text1"/>
                <w:sz w:val="20"/>
                <w:szCs w:val="20"/>
              </w:rPr>
              <w:t xml:space="preserve">= chi-square; </w:t>
            </w:r>
            <w:proofErr w:type="spellStart"/>
            <w:r w:rsidRPr="006E4BBB">
              <w:rPr>
                <w:rFonts w:ascii="Times New Roman" w:hAnsi="Times New Roman" w:cs="Times New Roman"/>
                <w:iCs/>
                <w:color w:val="000000" w:themeColor="text1"/>
                <w:sz w:val="20"/>
                <w:szCs w:val="20"/>
              </w:rPr>
              <w:t>df</w:t>
            </w:r>
            <w:proofErr w:type="spellEnd"/>
            <w:r w:rsidRPr="006E4BBB">
              <w:rPr>
                <w:rFonts w:ascii="Times New Roman" w:hAnsi="Times New Roman" w:cs="Times New Roman"/>
                <w:iCs/>
                <w:color w:val="000000" w:themeColor="text1"/>
                <w:sz w:val="20"/>
                <w:szCs w:val="20"/>
              </w:rPr>
              <w:t xml:space="preserve"> = degrees of freedom RMSEA = root mean square error of approximation; CFI = Comparative Fit Index; TLI = Tucker-Lewis Index; SRMR = Standardised Root Mean Squared Residual. </w:t>
            </w:r>
          </w:p>
        </w:tc>
      </w:tr>
    </w:tbl>
    <w:p w14:paraId="2FA76346" w14:textId="77777777" w:rsidR="00B6338F" w:rsidRPr="006E4BBB" w:rsidRDefault="00B6338F" w:rsidP="00B6338F">
      <w:pPr>
        <w:spacing w:line="480" w:lineRule="auto"/>
        <w:rPr>
          <w:rFonts w:ascii="Times New Roman" w:hAnsi="Times New Roman"/>
          <w:sz w:val="20"/>
          <w:szCs w:val="20"/>
        </w:rPr>
      </w:pPr>
    </w:p>
    <w:tbl>
      <w:tblPr>
        <w:tblStyle w:val="TableGrid"/>
        <w:tblW w:w="0" w:type="auto"/>
        <w:tblLook w:val="04A0" w:firstRow="1" w:lastRow="0" w:firstColumn="1" w:lastColumn="0" w:noHBand="0" w:noVBand="1"/>
      </w:tblPr>
      <w:tblGrid>
        <w:gridCol w:w="1134"/>
        <w:gridCol w:w="1134"/>
        <w:gridCol w:w="426"/>
        <w:gridCol w:w="1134"/>
        <w:gridCol w:w="1134"/>
        <w:gridCol w:w="1134"/>
        <w:gridCol w:w="1177"/>
        <w:gridCol w:w="1027"/>
      </w:tblGrid>
      <w:tr w:rsidR="00B6338F" w:rsidRPr="006E4BBB" w14:paraId="3E080255" w14:textId="77777777" w:rsidTr="009D6399">
        <w:tc>
          <w:tcPr>
            <w:tcW w:w="8300" w:type="dxa"/>
            <w:gridSpan w:val="8"/>
            <w:tcBorders>
              <w:top w:val="nil"/>
              <w:left w:val="nil"/>
              <w:right w:val="nil"/>
            </w:tcBorders>
          </w:tcPr>
          <w:p w14:paraId="439850D1" w14:textId="693E3940"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able S10</w:t>
            </w:r>
          </w:p>
          <w:p w14:paraId="45613A57" w14:textId="48FA73CE" w:rsidR="00B6338F" w:rsidRPr="006E4BBB" w:rsidRDefault="00B6338F" w:rsidP="009D6399">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 xml:space="preserve">Longitudinal measurement invariance of </w:t>
            </w:r>
            <w:r w:rsidR="0008284F" w:rsidRPr="006E4BBB">
              <w:rPr>
                <w:rFonts w:ascii="Times New Roman" w:hAnsi="Times New Roman" w:cs="Times New Roman"/>
                <w:i/>
                <w:iCs/>
                <w:sz w:val="20"/>
                <w:szCs w:val="20"/>
              </w:rPr>
              <w:t>family support</w:t>
            </w:r>
            <w:r w:rsidRPr="006E4BBB">
              <w:rPr>
                <w:rFonts w:ascii="Times New Roman" w:hAnsi="Times New Roman" w:cs="Times New Roman"/>
                <w:i/>
                <w:iCs/>
                <w:sz w:val="20"/>
                <w:szCs w:val="20"/>
              </w:rPr>
              <w:t xml:space="preserve"> with average values (and standard deviation) (WLSMV)</w:t>
            </w:r>
          </w:p>
        </w:tc>
      </w:tr>
      <w:tr w:rsidR="00B6338F" w:rsidRPr="006E4BBB" w14:paraId="4CD03F1C" w14:textId="77777777" w:rsidTr="009D6399">
        <w:tc>
          <w:tcPr>
            <w:tcW w:w="1134" w:type="dxa"/>
            <w:tcBorders>
              <w:left w:val="nil"/>
              <w:bottom w:val="single" w:sz="4" w:space="0" w:color="auto"/>
              <w:right w:val="nil"/>
            </w:tcBorders>
          </w:tcPr>
          <w:p w14:paraId="544E51D7" w14:textId="77777777" w:rsidR="00B6338F" w:rsidRPr="006E4BBB" w:rsidRDefault="00B6338F" w:rsidP="009D6399">
            <w:pPr>
              <w:spacing w:line="360" w:lineRule="auto"/>
              <w:rPr>
                <w:rFonts w:ascii="Times New Roman" w:hAnsi="Times New Roman" w:cs="Times New Roman"/>
                <w:sz w:val="20"/>
                <w:szCs w:val="20"/>
              </w:rPr>
            </w:pPr>
          </w:p>
        </w:tc>
        <w:tc>
          <w:tcPr>
            <w:tcW w:w="1134" w:type="dxa"/>
            <w:tcBorders>
              <w:left w:val="nil"/>
              <w:bottom w:val="single" w:sz="4" w:space="0" w:color="auto"/>
              <w:right w:val="nil"/>
            </w:tcBorders>
          </w:tcPr>
          <w:p w14:paraId="5BA69293"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χ</w:t>
            </w:r>
            <w:r w:rsidRPr="006E4BBB">
              <w:rPr>
                <w:rFonts w:ascii="Times New Roman" w:hAnsi="Times New Roman" w:cs="Times New Roman"/>
                <w:sz w:val="20"/>
                <w:szCs w:val="20"/>
                <w:vertAlign w:val="superscript"/>
              </w:rPr>
              <w:t>2</w:t>
            </w:r>
            <w:r w:rsidRPr="006E4BBB">
              <w:rPr>
                <w:rFonts w:ascii="Times New Roman" w:hAnsi="Times New Roman" w:cs="Times New Roman"/>
                <w:sz w:val="20"/>
                <w:szCs w:val="20"/>
              </w:rPr>
              <w:t xml:space="preserve"> </w:t>
            </w:r>
          </w:p>
        </w:tc>
        <w:tc>
          <w:tcPr>
            <w:tcW w:w="426" w:type="dxa"/>
            <w:tcBorders>
              <w:left w:val="nil"/>
              <w:bottom w:val="single" w:sz="4" w:space="0" w:color="auto"/>
              <w:right w:val="nil"/>
            </w:tcBorders>
          </w:tcPr>
          <w:p w14:paraId="2051F9B4" w14:textId="77777777" w:rsidR="00B6338F" w:rsidRPr="006E4BBB" w:rsidRDefault="00B6338F" w:rsidP="009D6399">
            <w:pPr>
              <w:spacing w:line="360" w:lineRule="auto"/>
              <w:rPr>
                <w:rFonts w:ascii="Times New Roman" w:hAnsi="Times New Roman" w:cs="Times New Roman"/>
                <w:sz w:val="20"/>
                <w:szCs w:val="20"/>
              </w:rPr>
            </w:pPr>
            <w:proofErr w:type="spellStart"/>
            <w:r w:rsidRPr="006E4BBB">
              <w:rPr>
                <w:rFonts w:ascii="Times New Roman" w:hAnsi="Times New Roman" w:cs="Times New Roman"/>
                <w:sz w:val="20"/>
                <w:szCs w:val="20"/>
              </w:rPr>
              <w:t>df</w:t>
            </w:r>
            <w:proofErr w:type="spellEnd"/>
          </w:p>
        </w:tc>
        <w:tc>
          <w:tcPr>
            <w:tcW w:w="1134" w:type="dxa"/>
            <w:tcBorders>
              <w:left w:val="nil"/>
              <w:bottom w:val="single" w:sz="4" w:space="0" w:color="auto"/>
              <w:right w:val="nil"/>
            </w:tcBorders>
          </w:tcPr>
          <w:p w14:paraId="03E5423D"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RMSEA</w:t>
            </w:r>
          </w:p>
        </w:tc>
        <w:tc>
          <w:tcPr>
            <w:tcW w:w="1134" w:type="dxa"/>
            <w:tcBorders>
              <w:left w:val="nil"/>
              <w:bottom w:val="single" w:sz="4" w:space="0" w:color="auto"/>
              <w:right w:val="nil"/>
            </w:tcBorders>
          </w:tcPr>
          <w:p w14:paraId="0D2ADB74"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w:t>
            </w:r>
          </w:p>
        </w:tc>
        <w:tc>
          <w:tcPr>
            <w:tcW w:w="1134" w:type="dxa"/>
            <w:tcBorders>
              <w:left w:val="nil"/>
              <w:bottom w:val="single" w:sz="4" w:space="0" w:color="auto"/>
              <w:right w:val="nil"/>
            </w:tcBorders>
          </w:tcPr>
          <w:p w14:paraId="4031BAF2"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LI</w:t>
            </w:r>
          </w:p>
        </w:tc>
        <w:tc>
          <w:tcPr>
            <w:tcW w:w="1177" w:type="dxa"/>
            <w:tcBorders>
              <w:left w:val="nil"/>
              <w:bottom w:val="single" w:sz="4" w:space="0" w:color="auto"/>
              <w:right w:val="nil"/>
            </w:tcBorders>
          </w:tcPr>
          <w:p w14:paraId="4EDDAC88"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SRMR</w:t>
            </w:r>
          </w:p>
        </w:tc>
        <w:tc>
          <w:tcPr>
            <w:tcW w:w="1027" w:type="dxa"/>
            <w:tcBorders>
              <w:left w:val="nil"/>
              <w:bottom w:val="single" w:sz="4" w:space="0" w:color="auto"/>
              <w:right w:val="nil"/>
            </w:tcBorders>
          </w:tcPr>
          <w:p w14:paraId="2930B659" w14:textId="77777777" w:rsidR="00B6338F" w:rsidRPr="006E4BBB" w:rsidRDefault="00B6338F"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 difference</w:t>
            </w:r>
          </w:p>
        </w:tc>
      </w:tr>
      <w:tr w:rsidR="00E10DB8" w:rsidRPr="006E4BBB" w14:paraId="1022D35D" w14:textId="77777777" w:rsidTr="009D6399">
        <w:tc>
          <w:tcPr>
            <w:tcW w:w="1134" w:type="dxa"/>
            <w:tcBorders>
              <w:left w:val="nil"/>
              <w:bottom w:val="nil"/>
              <w:right w:val="nil"/>
            </w:tcBorders>
          </w:tcPr>
          <w:p w14:paraId="6C11F9A6" w14:textId="70736611"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Configural</w:t>
            </w:r>
          </w:p>
        </w:tc>
        <w:tc>
          <w:tcPr>
            <w:tcW w:w="1134" w:type="dxa"/>
            <w:tcBorders>
              <w:left w:val="nil"/>
              <w:bottom w:val="nil"/>
              <w:right w:val="nil"/>
            </w:tcBorders>
          </w:tcPr>
          <w:p w14:paraId="08A34567" w14:textId="7D95227A" w:rsidR="00E10DB8" w:rsidRPr="006E4BBB" w:rsidRDefault="00E10DB8" w:rsidP="00E10DB8">
            <w:pPr>
              <w:rPr>
                <w:rFonts w:ascii="Times New Roman" w:hAnsi="Times New Roman" w:cs="Times New Roman"/>
                <w:sz w:val="20"/>
                <w:szCs w:val="20"/>
              </w:rPr>
            </w:pPr>
            <w:r w:rsidRPr="006E4BBB">
              <w:rPr>
                <w:rFonts w:ascii="Times New Roman" w:hAnsi="Times New Roman" w:cs="Times New Roman"/>
                <w:sz w:val="20"/>
                <w:szCs w:val="20"/>
              </w:rPr>
              <w:t>452.450 (30.457)</w:t>
            </w:r>
          </w:p>
        </w:tc>
        <w:tc>
          <w:tcPr>
            <w:tcW w:w="426" w:type="dxa"/>
            <w:tcBorders>
              <w:left w:val="nil"/>
              <w:bottom w:val="nil"/>
              <w:right w:val="nil"/>
            </w:tcBorders>
          </w:tcPr>
          <w:p w14:paraId="7AAA29B3" w14:textId="019D9F75"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39</w:t>
            </w:r>
          </w:p>
        </w:tc>
        <w:tc>
          <w:tcPr>
            <w:tcW w:w="1134" w:type="dxa"/>
            <w:tcBorders>
              <w:left w:val="nil"/>
              <w:bottom w:val="nil"/>
              <w:right w:val="nil"/>
            </w:tcBorders>
          </w:tcPr>
          <w:p w14:paraId="6D0EBB73" w14:textId="386A99F5"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026 (.001)</w:t>
            </w:r>
          </w:p>
        </w:tc>
        <w:tc>
          <w:tcPr>
            <w:tcW w:w="1134" w:type="dxa"/>
            <w:tcBorders>
              <w:left w:val="nil"/>
              <w:bottom w:val="nil"/>
              <w:right w:val="nil"/>
            </w:tcBorders>
          </w:tcPr>
          <w:p w14:paraId="693A1BB1" w14:textId="7CE3B4DC"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995 (.001)</w:t>
            </w:r>
          </w:p>
        </w:tc>
        <w:tc>
          <w:tcPr>
            <w:tcW w:w="1134" w:type="dxa"/>
            <w:tcBorders>
              <w:left w:val="nil"/>
              <w:bottom w:val="nil"/>
              <w:right w:val="nil"/>
            </w:tcBorders>
          </w:tcPr>
          <w:p w14:paraId="75454B4F" w14:textId="4510000F"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991 (.001)</w:t>
            </w:r>
          </w:p>
        </w:tc>
        <w:tc>
          <w:tcPr>
            <w:tcW w:w="1177" w:type="dxa"/>
            <w:tcBorders>
              <w:left w:val="nil"/>
              <w:bottom w:val="nil"/>
              <w:right w:val="nil"/>
            </w:tcBorders>
          </w:tcPr>
          <w:p w14:paraId="7E67191F" w14:textId="395B00B7"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015 (.000)</w:t>
            </w:r>
          </w:p>
        </w:tc>
        <w:tc>
          <w:tcPr>
            <w:tcW w:w="1027" w:type="dxa"/>
            <w:tcBorders>
              <w:left w:val="nil"/>
              <w:bottom w:val="nil"/>
              <w:right w:val="nil"/>
            </w:tcBorders>
          </w:tcPr>
          <w:p w14:paraId="543BAB2E" w14:textId="77777777" w:rsidR="00E10DB8" w:rsidRPr="006E4BBB" w:rsidRDefault="00E10DB8" w:rsidP="00E10DB8">
            <w:pPr>
              <w:spacing w:line="360" w:lineRule="auto"/>
              <w:rPr>
                <w:rFonts w:ascii="Times New Roman" w:hAnsi="Times New Roman" w:cs="Times New Roman"/>
                <w:sz w:val="20"/>
                <w:szCs w:val="20"/>
              </w:rPr>
            </w:pPr>
          </w:p>
        </w:tc>
      </w:tr>
      <w:tr w:rsidR="00E10DB8" w:rsidRPr="006E4BBB" w14:paraId="23EF6693" w14:textId="77777777" w:rsidTr="009D6399">
        <w:tc>
          <w:tcPr>
            <w:tcW w:w="1134" w:type="dxa"/>
            <w:tcBorders>
              <w:top w:val="nil"/>
              <w:left w:val="nil"/>
              <w:bottom w:val="nil"/>
              <w:right w:val="nil"/>
            </w:tcBorders>
          </w:tcPr>
          <w:p w14:paraId="23134D7C" w14:textId="2AC26744"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Scalar</w:t>
            </w:r>
          </w:p>
        </w:tc>
        <w:tc>
          <w:tcPr>
            <w:tcW w:w="1134" w:type="dxa"/>
            <w:tcBorders>
              <w:top w:val="nil"/>
              <w:left w:val="nil"/>
              <w:bottom w:val="nil"/>
              <w:right w:val="nil"/>
            </w:tcBorders>
          </w:tcPr>
          <w:p w14:paraId="4ADBDE85" w14:textId="77777777" w:rsidR="00E10DB8" w:rsidRPr="006E4BBB" w:rsidRDefault="00E10DB8" w:rsidP="00E10DB8">
            <w:pPr>
              <w:rPr>
                <w:rFonts w:ascii="Times New Roman" w:hAnsi="Times New Roman" w:cs="Times New Roman"/>
                <w:sz w:val="20"/>
                <w:szCs w:val="20"/>
              </w:rPr>
            </w:pPr>
            <w:r w:rsidRPr="006E4BBB">
              <w:rPr>
                <w:rFonts w:ascii="Times New Roman" w:hAnsi="Times New Roman" w:cs="Times New Roman"/>
                <w:sz w:val="20"/>
                <w:szCs w:val="20"/>
              </w:rPr>
              <w:t>600.664</w:t>
            </w:r>
          </w:p>
          <w:p w14:paraId="5A9E1BC7" w14:textId="6FF46CF4"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31.832)</w:t>
            </w:r>
          </w:p>
        </w:tc>
        <w:tc>
          <w:tcPr>
            <w:tcW w:w="426" w:type="dxa"/>
            <w:tcBorders>
              <w:top w:val="nil"/>
              <w:left w:val="nil"/>
              <w:bottom w:val="nil"/>
              <w:right w:val="nil"/>
            </w:tcBorders>
          </w:tcPr>
          <w:p w14:paraId="7E9C7FA0" w14:textId="4583F42E"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67</w:t>
            </w:r>
          </w:p>
        </w:tc>
        <w:tc>
          <w:tcPr>
            <w:tcW w:w="1134" w:type="dxa"/>
            <w:tcBorders>
              <w:top w:val="nil"/>
              <w:left w:val="nil"/>
              <w:bottom w:val="nil"/>
              <w:right w:val="nil"/>
            </w:tcBorders>
          </w:tcPr>
          <w:p w14:paraId="54D91143" w14:textId="6AB3B33B"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022 (.001)</w:t>
            </w:r>
          </w:p>
        </w:tc>
        <w:tc>
          <w:tcPr>
            <w:tcW w:w="1134" w:type="dxa"/>
            <w:tcBorders>
              <w:top w:val="nil"/>
              <w:left w:val="nil"/>
              <w:bottom w:val="nil"/>
              <w:right w:val="nil"/>
            </w:tcBorders>
          </w:tcPr>
          <w:p w14:paraId="26782629" w14:textId="2AF2D64A"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993 (.001)</w:t>
            </w:r>
          </w:p>
        </w:tc>
        <w:tc>
          <w:tcPr>
            <w:tcW w:w="1134" w:type="dxa"/>
            <w:tcBorders>
              <w:top w:val="nil"/>
              <w:left w:val="nil"/>
              <w:bottom w:val="nil"/>
              <w:right w:val="nil"/>
            </w:tcBorders>
          </w:tcPr>
          <w:p w14:paraId="6A5CBF2B" w14:textId="2B453F54"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993 (.001)</w:t>
            </w:r>
          </w:p>
        </w:tc>
        <w:tc>
          <w:tcPr>
            <w:tcW w:w="1177" w:type="dxa"/>
            <w:tcBorders>
              <w:top w:val="nil"/>
              <w:left w:val="nil"/>
              <w:bottom w:val="nil"/>
              <w:right w:val="nil"/>
            </w:tcBorders>
          </w:tcPr>
          <w:p w14:paraId="031ED161" w14:textId="521EEFA5"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016 (.002)</w:t>
            </w:r>
          </w:p>
        </w:tc>
        <w:tc>
          <w:tcPr>
            <w:tcW w:w="1027" w:type="dxa"/>
            <w:tcBorders>
              <w:top w:val="nil"/>
              <w:left w:val="nil"/>
              <w:bottom w:val="nil"/>
              <w:right w:val="nil"/>
            </w:tcBorders>
          </w:tcPr>
          <w:p w14:paraId="50533A46" w14:textId="306DB527" w:rsidR="00E10DB8" w:rsidRPr="006E4BBB" w:rsidRDefault="00E10DB8" w:rsidP="00E10DB8">
            <w:pPr>
              <w:spacing w:line="360" w:lineRule="auto"/>
              <w:rPr>
                <w:rFonts w:ascii="Times New Roman" w:hAnsi="Times New Roman" w:cs="Times New Roman"/>
                <w:sz w:val="20"/>
                <w:szCs w:val="20"/>
              </w:rPr>
            </w:pPr>
            <w:r w:rsidRPr="006E4BBB">
              <w:rPr>
                <w:rFonts w:ascii="Times New Roman" w:hAnsi="Times New Roman" w:cs="Times New Roman"/>
                <w:sz w:val="20"/>
                <w:szCs w:val="20"/>
              </w:rPr>
              <w:t>.002</w:t>
            </w:r>
          </w:p>
        </w:tc>
      </w:tr>
      <w:tr w:rsidR="00B6338F" w:rsidRPr="006E4BBB" w14:paraId="328CB949" w14:textId="77777777" w:rsidTr="009D6399">
        <w:trPr>
          <w:trHeight w:val="56"/>
        </w:trPr>
        <w:tc>
          <w:tcPr>
            <w:tcW w:w="8300" w:type="dxa"/>
            <w:gridSpan w:val="8"/>
            <w:tcBorders>
              <w:top w:val="single" w:sz="4" w:space="0" w:color="auto"/>
              <w:left w:val="nil"/>
              <w:bottom w:val="nil"/>
              <w:right w:val="nil"/>
            </w:tcBorders>
          </w:tcPr>
          <w:p w14:paraId="323EE966" w14:textId="77777777" w:rsidR="00B6338F" w:rsidRPr="006E4BBB" w:rsidRDefault="00B6338F" w:rsidP="009D6399">
            <w:pPr>
              <w:rPr>
                <w:rFonts w:ascii="Times New Roman" w:hAnsi="Times New Roman" w:cs="Times New Roman"/>
                <w:iCs/>
                <w:color w:val="000000" w:themeColor="text1"/>
                <w:sz w:val="20"/>
                <w:szCs w:val="20"/>
              </w:rPr>
            </w:pPr>
            <w:r w:rsidRPr="006E4BBB">
              <w:rPr>
                <w:rFonts w:ascii="Times New Roman" w:hAnsi="Times New Roman" w:cs="Times New Roman"/>
                <w:i/>
                <w:iCs/>
                <w:sz w:val="20"/>
                <w:szCs w:val="20"/>
              </w:rPr>
              <w:t xml:space="preserve">Note. </w:t>
            </w:r>
            <w:r w:rsidRPr="006E4BBB">
              <w:rPr>
                <w:rFonts w:ascii="Times New Roman" w:hAnsi="Times New Roman" w:cs="Times New Roman"/>
                <w:color w:val="000000" w:themeColor="text1"/>
                <w:sz w:val="20"/>
                <w:szCs w:val="20"/>
              </w:rPr>
              <w:t>WLSMV = weighted least square mean and variance adjusted</w:t>
            </w:r>
            <w:r w:rsidRPr="006E4BBB">
              <w:rPr>
                <w:rFonts w:ascii="Times New Roman" w:hAnsi="Times New Roman" w:cs="Times New Roman"/>
                <w:sz w:val="20"/>
                <w:szCs w:val="20"/>
              </w:rPr>
              <w:t xml:space="preserve">;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iCs/>
                <w:color w:val="000000" w:themeColor="text1"/>
                <w:sz w:val="20"/>
                <w:szCs w:val="20"/>
              </w:rPr>
              <w:t xml:space="preserve">= chi-square; </w:t>
            </w:r>
            <w:proofErr w:type="spellStart"/>
            <w:r w:rsidRPr="006E4BBB">
              <w:rPr>
                <w:rFonts w:ascii="Times New Roman" w:hAnsi="Times New Roman" w:cs="Times New Roman"/>
                <w:iCs/>
                <w:color w:val="000000" w:themeColor="text1"/>
                <w:sz w:val="20"/>
                <w:szCs w:val="20"/>
              </w:rPr>
              <w:t>df</w:t>
            </w:r>
            <w:proofErr w:type="spellEnd"/>
            <w:r w:rsidRPr="006E4BBB">
              <w:rPr>
                <w:rFonts w:ascii="Times New Roman" w:hAnsi="Times New Roman" w:cs="Times New Roman"/>
                <w:iCs/>
                <w:color w:val="000000" w:themeColor="text1"/>
                <w:sz w:val="20"/>
                <w:szCs w:val="20"/>
              </w:rPr>
              <w:t xml:space="preserve"> = degrees of freedom RMSEA = root mean square error of approximation; CFI = Comparative Fit Index; TLI = Tucker-Lewis Index; SRMR = Standardised Root Mean Squared Residual.</w:t>
            </w:r>
          </w:p>
        </w:tc>
      </w:tr>
    </w:tbl>
    <w:p w14:paraId="1323850B" w14:textId="77777777" w:rsidR="00BE27EB" w:rsidRPr="006E4BBB" w:rsidRDefault="00BE27EB" w:rsidP="006055B2">
      <w:pPr>
        <w:spacing w:line="480" w:lineRule="auto"/>
        <w:rPr>
          <w:rFonts w:ascii="Times New Roman" w:hAnsi="Times New Roman"/>
          <w:sz w:val="20"/>
          <w:szCs w:val="20"/>
        </w:rPr>
      </w:pPr>
    </w:p>
    <w:tbl>
      <w:tblPr>
        <w:tblStyle w:val="TableGrid"/>
        <w:tblW w:w="0" w:type="auto"/>
        <w:tblLook w:val="04A0" w:firstRow="1" w:lastRow="0" w:firstColumn="1" w:lastColumn="0" w:noHBand="0" w:noVBand="1"/>
      </w:tblPr>
      <w:tblGrid>
        <w:gridCol w:w="1132"/>
        <w:gridCol w:w="1130"/>
        <w:gridCol w:w="516"/>
        <w:gridCol w:w="1121"/>
        <w:gridCol w:w="1110"/>
        <w:gridCol w:w="1110"/>
        <w:gridCol w:w="1154"/>
        <w:gridCol w:w="1027"/>
      </w:tblGrid>
      <w:tr w:rsidR="00E10DB8" w:rsidRPr="006E4BBB" w14:paraId="518692D2" w14:textId="77777777" w:rsidTr="009D6399">
        <w:tc>
          <w:tcPr>
            <w:tcW w:w="8300" w:type="dxa"/>
            <w:gridSpan w:val="8"/>
            <w:tcBorders>
              <w:top w:val="nil"/>
              <w:left w:val="nil"/>
              <w:right w:val="nil"/>
            </w:tcBorders>
          </w:tcPr>
          <w:p w14:paraId="11A528AC" w14:textId="507FF9B9"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able S10</w:t>
            </w:r>
          </w:p>
          <w:p w14:paraId="08161093" w14:textId="195EE7C6" w:rsidR="00E10DB8" w:rsidRPr="006E4BBB" w:rsidRDefault="00E10DB8" w:rsidP="009D6399">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 xml:space="preserve">Longitudinal measurement invariance of </w:t>
            </w:r>
            <w:r w:rsidR="00DD480F" w:rsidRPr="006E4BBB">
              <w:rPr>
                <w:rFonts w:ascii="Times New Roman" w:hAnsi="Times New Roman" w:cs="Times New Roman"/>
                <w:i/>
                <w:iCs/>
                <w:sz w:val="20"/>
                <w:szCs w:val="20"/>
              </w:rPr>
              <w:t>peer support</w:t>
            </w:r>
            <w:r w:rsidRPr="006E4BBB">
              <w:rPr>
                <w:rFonts w:ascii="Times New Roman" w:hAnsi="Times New Roman" w:cs="Times New Roman"/>
                <w:i/>
                <w:iCs/>
                <w:sz w:val="20"/>
                <w:szCs w:val="20"/>
              </w:rPr>
              <w:t xml:space="preserve"> with average values (and standard deviation) (MLR)</w:t>
            </w:r>
          </w:p>
        </w:tc>
      </w:tr>
      <w:tr w:rsidR="00E10DB8" w:rsidRPr="006E4BBB" w14:paraId="7BA08E80" w14:textId="77777777" w:rsidTr="009D6399">
        <w:tc>
          <w:tcPr>
            <w:tcW w:w="1134" w:type="dxa"/>
            <w:tcBorders>
              <w:left w:val="nil"/>
              <w:bottom w:val="single" w:sz="4" w:space="0" w:color="auto"/>
              <w:right w:val="nil"/>
            </w:tcBorders>
          </w:tcPr>
          <w:p w14:paraId="32BB5DB4" w14:textId="77777777" w:rsidR="00E10DB8" w:rsidRPr="006E4BBB" w:rsidRDefault="00E10DB8" w:rsidP="009D6399">
            <w:pPr>
              <w:spacing w:line="360" w:lineRule="auto"/>
              <w:rPr>
                <w:rFonts w:ascii="Times New Roman" w:hAnsi="Times New Roman" w:cs="Times New Roman"/>
                <w:sz w:val="20"/>
                <w:szCs w:val="20"/>
              </w:rPr>
            </w:pPr>
          </w:p>
        </w:tc>
        <w:tc>
          <w:tcPr>
            <w:tcW w:w="1134" w:type="dxa"/>
            <w:tcBorders>
              <w:left w:val="nil"/>
              <w:bottom w:val="single" w:sz="4" w:space="0" w:color="auto"/>
              <w:right w:val="nil"/>
            </w:tcBorders>
          </w:tcPr>
          <w:p w14:paraId="59068CF1"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χ</w:t>
            </w:r>
            <w:r w:rsidRPr="006E4BBB">
              <w:rPr>
                <w:rFonts w:ascii="Times New Roman" w:hAnsi="Times New Roman" w:cs="Times New Roman"/>
                <w:sz w:val="20"/>
                <w:szCs w:val="20"/>
                <w:vertAlign w:val="superscript"/>
              </w:rPr>
              <w:t>2</w:t>
            </w:r>
            <w:r w:rsidRPr="006E4BBB">
              <w:rPr>
                <w:rFonts w:ascii="Times New Roman" w:hAnsi="Times New Roman" w:cs="Times New Roman"/>
                <w:sz w:val="20"/>
                <w:szCs w:val="20"/>
              </w:rPr>
              <w:t xml:space="preserve"> </w:t>
            </w:r>
          </w:p>
        </w:tc>
        <w:tc>
          <w:tcPr>
            <w:tcW w:w="426" w:type="dxa"/>
            <w:tcBorders>
              <w:left w:val="nil"/>
              <w:bottom w:val="single" w:sz="4" w:space="0" w:color="auto"/>
              <w:right w:val="nil"/>
            </w:tcBorders>
          </w:tcPr>
          <w:p w14:paraId="6B59EF7C" w14:textId="77777777" w:rsidR="00E10DB8" w:rsidRPr="006E4BBB" w:rsidRDefault="00E10DB8" w:rsidP="009D6399">
            <w:pPr>
              <w:spacing w:line="360" w:lineRule="auto"/>
              <w:rPr>
                <w:rFonts w:ascii="Times New Roman" w:hAnsi="Times New Roman" w:cs="Times New Roman"/>
                <w:sz w:val="20"/>
                <w:szCs w:val="20"/>
              </w:rPr>
            </w:pPr>
            <w:proofErr w:type="spellStart"/>
            <w:r w:rsidRPr="006E4BBB">
              <w:rPr>
                <w:rFonts w:ascii="Times New Roman" w:hAnsi="Times New Roman" w:cs="Times New Roman"/>
                <w:sz w:val="20"/>
                <w:szCs w:val="20"/>
              </w:rPr>
              <w:t>df</w:t>
            </w:r>
            <w:proofErr w:type="spellEnd"/>
          </w:p>
        </w:tc>
        <w:tc>
          <w:tcPr>
            <w:tcW w:w="1134" w:type="dxa"/>
            <w:tcBorders>
              <w:left w:val="nil"/>
              <w:bottom w:val="single" w:sz="4" w:space="0" w:color="auto"/>
              <w:right w:val="nil"/>
            </w:tcBorders>
          </w:tcPr>
          <w:p w14:paraId="74456480"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RMSEA</w:t>
            </w:r>
          </w:p>
        </w:tc>
        <w:tc>
          <w:tcPr>
            <w:tcW w:w="1134" w:type="dxa"/>
            <w:tcBorders>
              <w:left w:val="nil"/>
              <w:bottom w:val="single" w:sz="4" w:space="0" w:color="auto"/>
              <w:right w:val="nil"/>
            </w:tcBorders>
          </w:tcPr>
          <w:p w14:paraId="252D7777"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w:t>
            </w:r>
          </w:p>
        </w:tc>
        <w:tc>
          <w:tcPr>
            <w:tcW w:w="1134" w:type="dxa"/>
            <w:tcBorders>
              <w:left w:val="nil"/>
              <w:bottom w:val="single" w:sz="4" w:space="0" w:color="auto"/>
              <w:right w:val="nil"/>
            </w:tcBorders>
          </w:tcPr>
          <w:p w14:paraId="5C4CD889"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LI</w:t>
            </w:r>
          </w:p>
        </w:tc>
        <w:tc>
          <w:tcPr>
            <w:tcW w:w="1177" w:type="dxa"/>
            <w:tcBorders>
              <w:left w:val="nil"/>
              <w:bottom w:val="single" w:sz="4" w:space="0" w:color="auto"/>
              <w:right w:val="nil"/>
            </w:tcBorders>
          </w:tcPr>
          <w:p w14:paraId="0B1BE47A"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SRMR</w:t>
            </w:r>
          </w:p>
        </w:tc>
        <w:tc>
          <w:tcPr>
            <w:tcW w:w="1027" w:type="dxa"/>
            <w:tcBorders>
              <w:left w:val="nil"/>
              <w:bottom w:val="single" w:sz="4" w:space="0" w:color="auto"/>
              <w:right w:val="nil"/>
            </w:tcBorders>
          </w:tcPr>
          <w:p w14:paraId="4818D497"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 difference</w:t>
            </w:r>
          </w:p>
        </w:tc>
      </w:tr>
      <w:tr w:rsidR="00231106" w:rsidRPr="006E4BBB" w14:paraId="491516D3" w14:textId="77777777" w:rsidTr="009D6399">
        <w:tc>
          <w:tcPr>
            <w:tcW w:w="1134" w:type="dxa"/>
            <w:tcBorders>
              <w:left w:val="nil"/>
              <w:bottom w:val="nil"/>
              <w:right w:val="nil"/>
            </w:tcBorders>
          </w:tcPr>
          <w:p w14:paraId="5987C90C" w14:textId="3C983DB1"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Configural</w:t>
            </w:r>
          </w:p>
        </w:tc>
        <w:tc>
          <w:tcPr>
            <w:tcW w:w="1134" w:type="dxa"/>
            <w:tcBorders>
              <w:left w:val="nil"/>
              <w:bottom w:val="nil"/>
              <w:right w:val="nil"/>
            </w:tcBorders>
          </w:tcPr>
          <w:p w14:paraId="4B734449" w14:textId="77777777" w:rsidR="00231106" w:rsidRPr="006E4BBB" w:rsidRDefault="00231106" w:rsidP="00231106">
            <w:pPr>
              <w:rPr>
                <w:rFonts w:ascii="Times New Roman" w:hAnsi="Times New Roman" w:cs="Times New Roman"/>
                <w:sz w:val="20"/>
                <w:szCs w:val="20"/>
              </w:rPr>
            </w:pPr>
            <w:r w:rsidRPr="006E4BBB">
              <w:rPr>
                <w:rFonts w:ascii="Times New Roman" w:hAnsi="Times New Roman" w:cs="Times New Roman"/>
                <w:sz w:val="20"/>
                <w:szCs w:val="20"/>
              </w:rPr>
              <w:t>16424.254</w:t>
            </w:r>
          </w:p>
          <w:p w14:paraId="4938B7A3" w14:textId="200F815C" w:rsidR="00231106" w:rsidRPr="006E4BBB" w:rsidRDefault="00231106" w:rsidP="00231106">
            <w:pPr>
              <w:rPr>
                <w:rFonts w:ascii="Times New Roman" w:hAnsi="Times New Roman" w:cs="Times New Roman"/>
                <w:sz w:val="20"/>
                <w:szCs w:val="20"/>
              </w:rPr>
            </w:pPr>
            <w:r w:rsidRPr="006E4BBB">
              <w:rPr>
                <w:rFonts w:ascii="Times New Roman" w:hAnsi="Times New Roman" w:cs="Times New Roman"/>
                <w:sz w:val="20"/>
                <w:szCs w:val="20"/>
              </w:rPr>
              <w:t>(150.895)</w:t>
            </w:r>
          </w:p>
        </w:tc>
        <w:tc>
          <w:tcPr>
            <w:tcW w:w="426" w:type="dxa"/>
            <w:tcBorders>
              <w:left w:val="nil"/>
              <w:bottom w:val="nil"/>
              <w:right w:val="nil"/>
            </w:tcBorders>
          </w:tcPr>
          <w:p w14:paraId="1FE9BFBC" w14:textId="3FED3ABC"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660</w:t>
            </w:r>
          </w:p>
        </w:tc>
        <w:tc>
          <w:tcPr>
            <w:tcW w:w="1134" w:type="dxa"/>
            <w:tcBorders>
              <w:left w:val="nil"/>
              <w:bottom w:val="nil"/>
              <w:right w:val="nil"/>
            </w:tcBorders>
          </w:tcPr>
          <w:p w14:paraId="656D48C4" w14:textId="2B732292"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039 (.000)</w:t>
            </w:r>
          </w:p>
        </w:tc>
        <w:tc>
          <w:tcPr>
            <w:tcW w:w="1134" w:type="dxa"/>
            <w:tcBorders>
              <w:left w:val="nil"/>
              <w:bottom w:val="nil"/>
              <w:right w:val="nil"/>
            </w:tcBorders>
          </w:tcPr>
          <w:p w14:paraId="2C8D6D42" w14:textId="150B2569"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946 (.001)</w:t>
            </w:r>
          </w:p>
        </w:tc>
        <w:tc>
          <w:tcPr>
            <w:tcW w:w="1134" w:type="dxa"/>
            <w:tcBorders>
              <w:left w:val="nil"/>
              <w:bottom w:val="nil"/>
              <w:right w:val="nil"/>
            </w:tcBorders>
          </w:tcPr>
          <w:p w14:paraId="48A53F96" w14:textId="0AE9A412"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940 (.001)</w:t>
            </w:r>
          </w:p>
        </w:tc>
        <w:tc>
          <w:tcPr>
            <w:tcW w:w="1177" w:type="dxa"/>
            <w:tcBorders>
              <w:left w:val="nil"/>
              <w:bottom w:val="nil"/>
              <w:right w:val="nil"/>
            </w:tcBorders>
          </w:tcPr>
          <w:p w14:paraId="068549B1" w14:textId="25E1AB05"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029 (.000)</w:t>
            </w:r>
          </w:p>
        </w:tc>
        <w:tc>
          <w:tcPr>
            <w:tcW w:w="1027" w:type="dxa"/>
            <w:tcBorders>
              <w:left w:val="nil"/>
              <w:bottom w:val="nil"/>
              <w:right w:val="nil"/>
            </w:tcBorders>
          </w:tcPr>
          <w:p w14:paraId="4268C9DE" w14:textId="77777777" w:rsidR="00231106" w:rsidRPr="006E4BBB" w:rsidRDefault="00231106" w:rsidP="00231106">
            <w:pPr>
              <w:spacing w:line="360" w:lineRule="auto"/>
              <w:rPr>
                <w:rFonts w:ascii="Times New Roman" w:hAnsi="Times New Roman" w:cs="Times New Roman"/>
                <w:sz w:val="20"/>
                <w:szCs w:val="20"/>
              </w:rPr>
            </w:pPr>
          </w:p>
        </w:tc>
      </w:tr>
      <w:tr w:rsidR="00231106" w:rsidRPr="006E4BBB" w14:paraId="7FEE2745" w14:textId="77777777" w:rsidTr="009D6399">
        <w:tc>
          <w:tcPr>
            <w:tcW w:w="1134" w:type="dxa"/>
            <w:tcBorders>
              <w:top w:val="nil"/>
              <w:left w:val="nil"/>
              <w:bottom w:val="nil"/>
              <w:right w:val="nil"/>
            </w:tcBorders>
          </w:tcPr>
          <w:p w14:paraId="491979F0" w14:textId="61F01A10"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Metric</w:t>
            </w:r>
          </w:p>
        </w:tc>
        <w:tc>
          <w:tcPr>
            <w:tcW w:w="1134" w:type="dxa"/>
            <w:tcBorders>
              <w:top w:val="nil"/>
              <w:left w:val="nil"/>
              <w:bottom w:val="nil"/>
              <w:right w:val="nil"/>
            </w:tcBorders>
          </w:tcPr>
          <w:p w14:paraId="463DF19C" w14:textId="77777777" w:rsidR="00231106" w:rsidRPr="006E4BBB" w:rsidRDefault="00231106" w:rsidP="00231106">
            <w:pPr>
              <w:rPr>
                <w:rFonts w:ascii="Times New Roman" w:hAnsi="Times New Roman" w:cs="Times New Roman"/>
                <w:sz w:val="20"/>
                <w:szCs w:val="20"/>
              </w:rPr>
            </w:pPr>
            <w:r w:rsidRPr="006E4BBB">
              <w:rPr>
                <w:rFonts w:ascii="Times New Roman" w:hAnsi="Times New Roman" w:cs="Times New Roman"/>
                <w:sz w:val="20"/>
                <w:szCs w:val="20"/>
              </w:rPr>
              <w:t>16729.906</w:t>
            </w:r>
          </w:p>
          <w:p w14:paraId="7167CB7E" w14:textId="516AC842" w:rsidR="00231106" w:rsidRPr="006E4BBB" w:rsidRDefault="00231106" w:rsidP="00231106">
            <w:pPr>
              <w:rPr>
                <w:rFonts w:ascii="Times New Roman" w:hAnsi="Times New Roman" w:cs="Times New Roman"/>
                <w:sz w:val="20"/>
                <w:szCs w:val="20"/>
              </w:rPr>
            </w:pPr>
            <w:r w:rsidRPr="006E4BBB">
              <w:rPr>
                <w:rFonts w:ascii="Times New Roman" w:hAnsi="Times New Roman" w:cs="Times New Roman"/>
                <w:sz w:val="20"/>
                <w:szCs w:val="20"/>
              </w:rPr>
              <w:t>(151.528)</w:t>
            </w:r>
          </w:p>
        </w:tc>
        <w:tc>
          <w:tcPr>
            <w:tcW w:w="426" w:type="dxa"/>
            <w:tcBorders>
              <w:top w:val="nil"/>
              <w:left w:val="nil"/>
              <w:bottom w:val="nil"/>
              <w:right w:val="nil"/>
            </w:tcBorders>
          </w:tcPr>
          <w:p w14:paraId="35F6A2C6" w14:textId="50740CA3"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684</w:t>
            </w:r>
          </w:p>
        </w:tc>
        <w:tc>
          <w:tcPr>
            <w:tcW w:w="1134" w:type="dxa"/>
            <w:tcBorders>
              <w:top w:val="nil"/>
              <w:left w:val="nil"/>
              <w:bottom w:val="nil"/>
              <w:right w:val="nil"/>
            </w:tcBorders>
          </w:tcPr>
          <w:p w14:paraId="51CF6576" w14:textId="4AEF4F56"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038 (.001)</w:t>
            </w:r>
          </w:p>
        </w:tc>
        <w:tc>
          <w:tcPr>
            <w:tcW w:w="1134" w:type="dxa"/>
            <w:tcBorders>
              <w:top w:val="nil"/>
              <w:left w:val="nil"/>
              <w:bottom w:val="nil"/>
              <w:right w:val="nil"/>
            </w:tcBorders>
          </w:tcPr>
          <w:p w14:paraId="1C745069" w14:textId="3B397595"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945 (.001)</w:t>
            </w:r>
          </w:p>
        </w:tc>
        <w:tc>
          <w:tcPr>
            <w:tcW w:w="1134" w:type="dxa"/>
            <w:tcBorders>
              <w:top w:val="nil"/>
              <w:left w:val="nil"/>
              <w:bottom w:val="nil"/>
              <w:right w:val="nil"/>
            </w:tcBorders>
          </w:tcPr>
          <w:p w14:paraId="353D9F3E" w14:textId="67B4BFCA"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941 (.001)</w:t>
            </w:r>
          </w:p>
        </w:tc>
        <w:tc>
          <w:tcPr>
            <w:tcW w:w="1177" w:type="dxa"/>
            <w:tcBorders>
              <w:top w:val="nil"/>
              <w:left w:val="nil"/>
              <w:bottom w:val="nil"/>
              <w:right w:val="nil"/>
            </w:tcBorders>
          </w:tcPr>
          <w:p w14:paraId="1812D1DC" w14:textId="3F99F2A1"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031 (.001)</w:t>
            </w:r>
          </w:p>
        </w:tc>
        <w:tc>
          <w:tcPr>
            <w:tcW w:w="1027" w:type="dxa"/>
            <w:tcBorders>
              <w:top w:val="nil"/>
              <w:left w:val="nil"/>
              <w:bottom w:val="nil"/>
              <w:right w:val="nil"/>
            </w:tcBorders>
          </w:tcPr>
          <w:p w14:paraId="2509B193" w14:textId="19726499"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001</w:t>
            </w:r>
          </w:p>
        </w:tc>
      </w:tr>
      <w:tr w:rsidR="00231106" w:rsidRPr="006E4BBB" w14:paraId="4617A32D" w14:textId="77777777" w:rsidTr="009D6399">
        <w:tc>
          <w:tcPr>
            <w:tcW w:w="1134" w:type="dxa"/>
            <w:tcBorders>
              <w:top w:val="nil"/>
              <w:left w:val="nil"/>
              <w:bottom w:val="nil"/>
              <w:right w:val="nil"/>
            </w:tcBorders>
          </w:tcPr>
          <w:p w14:paraId="6E657E38" w14:textId="4B5FF410"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Scalar</w:t>
            </w:r>
          </w:p>
        </w:tc>
        <w:tc>
          <w:tcPr>
            <w:tcW w:w="1134" w:type="dxa"/>
            <w:tcBorders>
              <w:top w:val="nil"/>
              <w:left w:val="nil"/>
              <w:bottom w:val="nil"/>
              <w:right w:val="nil"/>
            </w:tcBorders>
          </w:tcPr>
          <w:p w14:paraId="423709DA" w14:textId="77777777" w:rsidR="00231106" w:rsidRPr="006E4BBB" w:rsidRDefault="00231106" w:rsidP="00231106">
            <w:pPr>
              <w:rPr>
                <w:rFonts w:ascii="Times New Roman" w:hAnsi="Times New Roman" w:cs="Times New Roman"/>
                <w:sz w:val="20"/>
                <w:szCs w:val="20"/>
              </w:rPr>
            </w:pPr>
            <w:r w:rsidRPr="006E4BBB">
              <w:rPr>
                <w:rFonts w:ascii="Times New Roman" w:hAnsi="Times New Roman" w:cs="Times New Roman"/>
                <w:sz w:val="20"/>
                <w:szCs w:val="20"/>
              </w:rPr>
              <w:t xml:space="preserve"> 18144.596</w:t>
            </w:r>
          </w:p>
          <w:p w14:paraId="3C584FE6" w14:textId="5481CA68" w:rsidR="00231106" w:rsidRPr="006E4BBB" w:rsidRDefault="00231106" w:rsidP="00231106">
            <w:pPr>
              <w:rPr>
                <w:rFonts w:ascii="Times New Roman" w:hAnsi="Times New Roman" w:cs="Times New Roman"/>
                <w:sz w:val="20"/>
                <w:szCs w:val="20"/>
              </w:rPr>
            </w:pPr>
            <w:r w:rsidRPr="006E4BBB">
              <w:rPr>
                <w:rFonts w:ascii="Times New Roman" w:hAnsi="Times New Roman" w:cs="Times New Roman"/>
                <w:sz w:val="20"/>
                <w:szCs w:val="20"/>
              </w:rPr>
              <w:t>(157.954)</w:t>
            </w:r>
          </w:p>
        </w:tc>
        <w:tc>
          <w:tcPr>
            <w:tcW w:w="426" w:type="dxa"/>
            <w:tcBorders>
              <w:top w:val="nil"/>
              <w:left w:val="nil"/>
              <w:bottom w:val="nil"/>
              <w:right w:val="nil"/>
            </w:tcBorders>
          </w:tcPr>
          <w:p w14:paraId="22FE0DC3" w14:textId="12FBE466"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708</w:t>
            </w:r>
          </w:p>
        </w:tc>
        <w:tc>
          <w:tcPr>
            <w:tcW w:w="1134" w:type="dxa"/>
            <w:tcBorders>
              <w:top w:val="nil"/>
              <w:left w:val="nil"/>
              <w:bottom w:val="nil"/>
              <w:right w:val="nil"/>
            </w:tcBorders>
          </w:tcPr>
          <w:p w14:paraId="0762B834" w14:textId="155813E5"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039 (.000)</w:t>
            </w:r>
          </w:p>
        </w:tc>
        <w:tc>
          <w:tcPr>
            <w:tcW w:w="1134" w:type="dxa"/>
            <w:tcBorders>
              <w:top w:val="nil"/>
              <w:left w:val="nil"/>
              <w:bottom w:val="nil"/>
              <w:right w:val="nil"/>
            </w:tcBorders>
          </w:tcPr>
          <w:p w14:paraId="71414581" w14:textId="6ABBD3E5"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941 (.001)</w:t>
            </w:r>
          </w:p>
        </w:tc>
        <w:tc>
          <w:tcPr>
            <w:tcW w:w="1134" w:type="dxa"/>
            <w:tcBorders>
              <w:top w:val="nil"/>
              <w:left w:val="nil"/>
              <w:bottom w:val="nil"/>
              <w:right w:val="nil"/>
            </w:tcBorders>
          </w:tcPr>
          <w:p w14:paraId="701462EA" w14:textId="6419A8D0"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938 (.001)</w:t>
            </w:r>
          </w:p>
        </w:tc>
        <w:tc>
          <w:tcPr>
            <w:tcW w:w="1177" w:type="dxa"/>
            <w:tcBorders>
              <w:top w:val="nil"/>
              <w:left w:val="nil"/>
              <w:bottom w:val="nil"/>
              <w:right w:val="nil"/>
            </w:tcBorders>
          </w:tcPr>
          <w:p w14:paraId="5923B15A" w14:textId="679710F6"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033 (.000)</w:t>
            </w:r>
          </w:p>
        </w:tc>
        <w:tc>
          <w:tcPr>
            <w:tcW w:w="1027" w:type="dxa"/>
            <w:tcBorders>
              <w:top w:val="nil"/>
              <w:left w:val="nil"/>
              <w:bottom w:val="nil"/>
              <w:right w:val="nil"/>
            </w:tcBorders>
          </w:tcPr>
          <w:p w14:paraId="4957BDC2" w14:textId="2E7C9718" w:rsidR="00231106" w:rsidRPr="006E4BBB" w:rsidRDefault="00231106" w:rsidP="00231106">
            <w:pPr>
              <w:spacing w:line="360" w:lineRule="auto"/>
              <w:rPr>
                <w:rFonts w:ascii="Times New Roman" w:hAnsi="Times New Roman" w:cs="Times New Roman"/>
                <w:sz w:val="20"/>
                <w:szCs w:val="20"/>
              </w:rPr>
            </w:pPr>
            <w:r w:rsidRPr="006E4BBB">
              <w:rPr>
                <w:rFonts w:ascii="Times New Roman" w:hAnsi="Times New Roman" w:cs="Times New Roman"/>
                <w:sz w:val="20"/>
                <w:szCs w:val="20"/>
              </w:rPr>
              <w:t>.004</w:t>
            </w:r>
          </w:p>
        </w:tc>
      </w:tr>
      <w:tr w:rsidR="00E10DB8" w:rsidRPr="006E4BBB" w14:paraId="74E71C3E" w14:textId="77777777" w:rsidTr="009D6399">
        <w:tc>
          <w:tcPr>
            <w:tcW w:w="8300" w:type="dxa"/>
            <w:gridSpan w:val="8"/>
            <w:tcBorders>
              <w:top w:val="single" w:sz="4" w:space="0" w:color="auto"/>
              <w:left w:val="nil"/>
              <w:bottom w:val="nil"/>
              <w:right w:val="nil"/>
            </w:tcBorders>
          </w:tcPr>
          <w:p w14:paraId="13DBDE2D" w14:textId="77777777" w:rsidR="00E10DB8" w:rsidRPr="006E4BBB" w:rsidRDefault="00E10DB8" w:rsidP="009D6399">
            <w:pPr>
              <w:rPr>
                <w:rFonts w:ascii="Times New Roman" w:hAnsi="Times New Roman" w:cs="Times New Roman"/>
                <w:iCs/>
                <w:color w:val="000000" w:themeColor="text1"/>
                <w:sz w:val="20"/>
                <w:szCs w:val="20"/>
              </w:rPr>
            </w:pPr>
            <w:r w:rsidRPr="006E4BBB">
              <w:rPr>
                <w:rFonts w:ascii="Times New Roman" w:hAnsi="Times New Roman" w:cs="Times New Roman"/>
                <w:i/>
                <w:iCs/>
                <w:sz w:val="20"/>
                <w:szCs w:val="20"/>
              </w:rPr>
              <w:t xml:space="preserve">Note. </w:t>
            </w:r>
            <w:r w:rsidRPr="006E4BBB">
              <w:rPr>
                <w:rFonts w:ascii="Times New Roman" w:hAnsi="Times New Roman" w:cs="Times New Roman"/>
                <w:sz w:val="20"/>
                <w:szCs w:val="20"/>
              </w:rPr>
              <w:t xml:space="preserve">MLR = robust maximum likelihood;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iCs/>
                <w:color w:val="000000" w:themeColor="text1"/>
                <w:sz w:val="20"/>
                <w:szCs w:val="20"/>
              </w:rPr>
              <w:t xml:space="preserve">= chi-square; </w:t>
            </w:r>
            <w:proofErr w:type="spellStart"/>
            <w:r w:rsidRPr="006E4BBB">
              <w:rPr>
                <w:rFonts w:ascii="Times New Roman" w:hAnsi="Times New Roman" w:cs="Times New Roman"/>
                <w:iCs/>
                <w:color w:val="000000" w:themeColor="text1"/>
                <w:sz w:val="20"/>
                <w:szCs w:val="20"/>
              </w:rPr>
              <w:t>df</w:t>
            </w:r>
            <w:proofErr w:type="spellEnd"/>
            <w:r w:rsidRPr="006E4BBB">
              <w:rPr>
                <w:rFonts w:ascii="Times New Roman" w:hAnsi="Times New Roman" w:cs="Times New Roman"/>
                <w:iCs/>
                <w:color w:val="000000" w:themeColor="text1"/>
                <w:sz w:val="20"/>
                <w:szCs w:val="20"/>
              </w:rPr>
              <w:t xml:space="preserve"> = degrees of freedom RMSEA = root mean square error of approximation; CFI = Comparative Fit Index; TLI = Tucker-Lewis Index; SRMR = Standardised Root Mean Squared Residual. </w:t>
            </w:r>
          </w:p>
        </w:tc>
      </w:tr>
    </w:tbl>
    <w:p w14:paraId="613363B1" w14:textId="77777777" w:rsidR="00E10DB8" w:rsidRPr="006E4BBB" w:rsidRDefault="00E10DB8" w:rsidP="00E10DB8">
      <w:pPr>
        <w:spacing w:line="480" w:lineRule="auto"/>
        <w:rPr>
          <w:rFonts w:ascii="Times New Roman" w:hAnsi="Times New Roman"/>
          <w:sz w:val="20"/>
          <w:szCs w:val="20"/>
        </w:rPr>
      </w:pPr>
    </w:p>
    <w:tbl>
      <w:tblPr>
        <w:tblStyle w:val="TableGrid"/>
        <w:tblW w:w="0" w:type="auto"/>
        <w:tblLook w:val="04A0" w:firstRow="1" w:lastRow="0" w:firstColumn="1" w:lastColumn="0" w:noHBand="0" w:noVBand="1"/>
      </w:tblPr>
      <w:tblGrid>
        <w:gridCol w:w="1131"/>
        <w:gridCol w:w="1127"/>
        <w:gridCol w:w="516"/>
        <w:gridCol w:w="1122"/>
        <w:gridCol w:w="1111"/>
        <w:gridCol w:w="1111"/>
        <w:gridCol w:w="1155"/>
        <w:gridCol w:w="1027"/>
      </w:tblGrid>
      <w:tr w:rsidR="00E10DB8" w:rsidRPr="006E4BBB" w14:paraId="2CCCB39F" w14:textId="77777777" w:rsidTr="009D6399">
        <w:tc>
          <w:tcPr>
            <w:tcW w:w="8300" w:type="dxa"/>
            <w:gridSpan w:val="8"/>
            <w:tcBorders>
              <w:top w:val="nil"/>
              <w:left w:val="nil"/>
              <w:right w:val="nil"/>
            </w:tcBorders>
          </w:tcPr>
          <w:p w14:paraId="0B84702B" w14:textId="74216F36"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able S11</w:t>
            </w:r>
          </w:p>
          <w:p w14:paraId="72CFE68D" w14:textId="204D89ED" w:rsidR="00E10DB8" w:rsidRPr="006E4BBB" w:rsidRDefault="00E10DB8" w:rsidP="009D6399">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 xml:space="preserve">Longitudinal measurement invariance of </w:t>
            </w:r>
            <w:r w:rsidR="006A7EBA" w:rsidRPr="006E4BBB">
              <w:rPr>
                <w:rFonts w:ascii="Times New Roman" w:hAnsi="Times New Roman" w:cs="Times New Roman"/>
                <w:i/>
                <w:iCs/>
                <w:sz w:val="20"/>
                <w:szCs w:val="20"/>
              </w:rPr>
              <w:t>peer</w:t>
            </w:r>
            <w:r w:rsidRPr="006E4BBB">
              <w:rPr>
                <w:rFonts w:ascii="Times New Roman" w:hAnsi="Times New Roman" w:cs="Times New Roman"/>
                <w:i/>
                <w:iCs/>
                <w:sz w:val="20"/>
                <w:szCs w:val="20"/>
              </w:rPr>
              <w:t xml:space="preserve"> support with average values (and standard deviation) (WLSMV)</w:t>
            </w:r>
          </w:p>
        </w:tc>
      </w:tr>
      <w:tr w:rsidR="00E10DB8" w:rsidRPr="006E4BBB" w14:paraId="43A6291A" w14:textId="77777777" w:rsidTr="009D6399">
        <w:tc>
          <w:tcPr>
            <w:tcW w:w="1134" w:type="dxa"/>
            <w:tcBorders>
              <w:left w:val="nil"/>
              <w:bottom w:val="single" w:sz="4" w:space="0" w:color="auto"/>
              <w:right w:val="nil"/>
            </w:tcBorders>
          </w:tcPr>
          <w:p w14:paraId="4413B31A" w14:textId="77777777" w:rsidR="00E10DB8" w:rsidRPr="006E4BBB" w:rsidRDefault="00E10DB8" w:rsidP="009D6399">
            <w:pPr>
              <w:spacing w:line="360" w:lineRule="auto"/>
              <w:rPr>
                <w:rFonts w:ascii="Times New Roman" w:hAnsi="Times New Roman" w:cs="Times New Roman"/>
                <w:sz w:val="20"/>
                <w:szCs w:val="20"/>
              </w:rPr>
            </w:pPr>
          </w:p>
        </w:tc>
        <w:tc>
          <w:tcPr>
            <w:tcW w:w="1134" w:type="dxa"/>
            <w:tcBorders>
              <w:left w:val="nil"/>
              <w:bottom w:val="single" w:sz="4" w:space="0" w:color="auto"/>
              <w:right w:val="nil"/>
            </w:tcBorders>
          </w:tcPr>
          <w:p w14:paraId="42CACC34"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χ</w:t>
            </w:r>
            <w:r w:rsidRPr="006E4BBB">
              <w:rPr>
                <w:rFonts w:ascii="Times New Roman" w:hAnsi="Times New Roman" w:cs="Times New Roman"/>
                <w:sz w:val="20"/>
                <w:szCs w:val="20"/>
                <w:vertAlign w:val="superscript"/>
              </w:rPr>
              <w:t>2</w:t>
            </w:r>
            <w:r w:rsidRPr="006E4BBB">
              <w:rPr>
                <w:rFonts w:ascii="Times New Roman" w:hAnsi="Times New Roman" w:cs="Times New Roman"/>
                <w:sz w:val="20"/>
                <w:szCs w:val="20"/>
              </w:rPr>
              <w:t xml:space="preserve"> </w:t>
            </w:r>
          </w:p>
        </w:tc>
        <w:tc>
          <w:tcPr>
            <w:tcW w:w="426" w:type="dxa"/>
            <w:tcBorders>
              <w:left w:val="nil"/>
              <w:bottom w:val="single" w:sz="4" w:space="0" w:color="auto"/>
              <w:right w:val="nil"/>
            </w:tcBorders>
          </w:tcPr>
          <w:p w14:paraId="7908C5F9" w14:textId="77777777" w:rsidR="00E10DB8" w:rsidRPr="006E4BBB" w:rsidRDefault="00E10DB8" w:rsidP="009D6399">
            <w:pPr>
              <w:spacing w:line="360" w:lineRule="auto"/>
              <w:rPr>
                <w:rFonts w:ascii="Times New Roman" w:hAnsi="Times New Roman" w:cs="Times New Roman"/>
                <w:sz w:val="20"/>
                <w:szCs w:val="20"/>
              </w:rPr>
            </w:pPr>
            <w:proofErr w:type="spellStart"/>
            <w:r w:rsidRPr="006E4BBB">
              <w:rPr>
                <w:rFonts w:ascii="Times New Roman" w:hAnsi="Times New Roman" w:cs="Times New Roman"/>
                <w:sz w:val="20"/>
                <w:szCs w:val="20"/>
              </w:rPr>
              <w:t>df</w:t>
            </w:r>
            <w:proofErr w:type="spellEnd"/>
          </w:p>
        </w:tc>
        <w:tc>
          <w:tcPr>
            <w:tcW w:w="1134" w:type="dxa"/>
            <w:tcBorders>
              <w:left w:val="nil"/>
              <w:bottom w:val="single" w:sz="4" w:space="0" w:color="auto"/>
              <w:right w:val="nil"/>
            </w:tcBorders>
          </w:tcPr>
          <w:p w14:paraId="609FCE8D"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RMSEA</w:t>
            </w:r>
          </w:p>
        </w:tc>
        <w:tc>
          <w:tcPr>
            <w:tcW w:w="1134" w:type="dxa"/>
            <w:tcBorders>
              <w:left w:val="nil"/>
              <w:bottom w:val="single" w:sz="4" w:space="0" w:color="auto"/>
              <w:right w:val="nil"/>
            </w:tcBorders>
          </w:tcPr>
          <w:p w14:paraId="6DC3E30B"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w:t>
            </w:r>
          </w:p>
        </w:tc>
        <w:tc>
          <w:tcPr>
            <w:tcW w:w="1134" w:type="dxa"/>
            <w:tcBorders>
              <w:left w:val="nil"/>
              <w:bottom w:val="single" w:sz="4" w:space="0" w:color="auto"/>
              <w:right w:val="nil"/>
            </w:tcBorders>
          </w:tcPr>
          <w:p w14:paraId="0EEA0573"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TLI</w:t>
            </w:r>
          </w:p>
        </w:tc>
        <w:tc>
          <w:tcPr>
            <w:tcW w:w="1177" w:type="dxa"/>
            <w:tcBorders>
              <w:left w:val="nil"/>
              <w:bottom w:val="single" w:sz="4" w:space="0" w:color="auto"/>
              <w:right w:val="nil"/>
            </w:tcBorders>
          </w:tcPr>
          <w:p w14:paraId="42DFC858"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SRMR</w:t>
            </w:r>
          </w:p>
        </w:tc>
        <w:tc>
          <w:tcPr>
            <w:tcW w:w="1027" w:type="dxa"/>
            <w:tcBorders>
              <w:left w:val="nil"/>
              <w:bottom w:val="single" w:sz="4" w:space="0" w:color="auto"/>
              <w:right w:val="nil"/>
            </w:tcBorders>
          </w:tcPr>
          <w:p w14:paraId="1E15C152" w14:textId="77777777" w:rsidR="00E10DB8" w:rsidRPr="006E4BBB" w:rsidRDefault="00E10DB8" w:rsidP="009D6399">
            <w:pPr>
              <w:spacing w:line="360" w:lineRule="auto"/>
              <w:rPr>
                <w:rFonts w:ascii="Times New Roman" w:hAnsi="Times New Roman" w:cs="Times New Roman"/>
                <w:sz w:val="20"/>
                <w:szCs w:val="20"/>
              </w:rPr>
            </w:pPr>
            <w:r w:rsidRPr="006E4BBB">
              <w:rPr>
                <w:rFonts w:ascii="Times New Roman" w:hAnsi="Times New Roman" w:cs="Times New Roman"/>
                <w:sz w:val="20"/>
                <w:szCs w:val="20"/>
              </w:rPr>
              <w:t>CFI difference</w:t>
            </w:r>
          </w:p>
        </w:tc>
      </w:tr>
      <w:tr w:rsidR="006A7EBA" w:rsidRPr="006E4BBB" w14:paraId="09BDAE04" w14:textId="77777777" w:rsidTr="009D6399">
        <w:tc>
          <w:tcPr>
            <w:tcW w:w="1134" w:type="dxa"/>
            <w:tcBorders>
              <w:left w:val="nil"/>
              <w:bottom w:val="nil"/>
              <w:right w:val="nil"/>
            </w:tcBorders>
          </w:tcPr>
          <w:p w14:paraId="58839AC4" w14:textId="769A18D6"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Configural</w:t>
            </w:r>
          </w:p>
        </w:tc>
        <w:tc>
          <w:tcPr>
            <w:tcW w:w="1134" w:type="dxa"/>
            <w:tcBorders>
              <w:left w:val="nil"/>
              <w:bottom w:val="nil"/>
              <w:right w:val="nil"/>
            </w:tcBorders>
          </w:tcPr>
          <w:p w14:paraId="4BD5469E" w14:textId="1CF36B46" w:rsidR="006A7EBA" w:rsidRPr="006E4BBB" w:rsidRDefault="006A7EBA" w:rsidP="006A7EBA">
            <w:pPr>
              <w:rPr>
                <w:rFonts w:ascii="Times New Roman" w:hAnsi="Times New Roman" w:cs="Times New Roman"/>
                <w:sz w:val="20"/>
                <w:szCs w:val="20"/>
              </w:rPr>
            </w:pPr>
            <w:r w:rsidRPr="006E4BBB">
              <w:rPr>
                <w:rFonts w:ascii="Times New Roman" w:hAnsi="Times New Roman" w:cs="Times New Roman"/>
                <w:sz w:val="20"/>
                <w:szCs w:val="20"/>
              </w:rPr>
              <w:t>8474.600</w:t>
            </w:r>
            <w:r w:rsidR="0071788F" w:rsidRPr="006E4BBB">
              <w:rPr>
                <w:rFonts w:ascii="Times New Roman" w:hAnsi="Times New Roman" w:cs="Times New Roman"/>
                <w:sz w:val="20"/>
                <w:szCs w:val="20"/>
              </w:rPr>
              <w:t xml:space="preserve"> </w:t>
            </w:r>
            <w:r w:rsidRPr="006E4BBB">
              <w:rPr>
                <w:rFonts w:ascii="Times New Roman" w:hAnsi="Times New Roman" w:cs="Times New Roman"/>
                <w:sz w:val="20"/>
                <w:szCs w:val="20"/>
              </w:rPr>
              <w:t>(151.109)</w:t>
            </w:r>
          </w:p>
        </w:tc>
        <w:tc>
          <w:tcPr>
            <w:tcW w:w="426" w:type="dxa"/>
            <w:tcBorders>
              <w:left w:val="nil"/>
              <w:bottom w:val="nil"/>
              <w:right w:val="nil"/>
            </w:tcBorders>
          </w:tcPr>
          <w:p w14:paraId="5002E713" w14:textId="095F007F"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660</w:t>
            </w:r>
          </w:p>
        </w:tc>
        <w:tc>
          <w:tcPr>
            <w:tcW w:w="1134" w:type="dxa"/>
            <w:tcBorders>
              <w:left w:val="nil"/>
              <w:bottom w:val="nil"/>
              <w:right w:val="nil"/>
            </w:tcBorders>
          </w:tcPr>
          <w:p w14:paraId="1A67AF47" w14:textId="29B98B12"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027 (.000)</w:t>
            </w:r>
          </w:p>
        </w:tc>
        <w:tc>
          <w:tcPr>
            <w:tcW w:w="1134" w:type="dxa"/>
            <w:tcBorders>
              <w:left w:val="nil"/>
              <w:bottom w:val="nil"/>
              <w:right w:val="nil"/>
            </w:tcBorders>
          </w:tcPr>
          <w:p w14:paraId="16BBF570" w14:textId="30946865"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982 (.001)</w:t>
            </w:r>
          </w:p>
        </w:tc>
        <w:tc>
          <w:tcPr>
            <w:tcW w:w="1134" w:type="dxa"/>
            <w:tcBorders>
              <w:left w:val="nil"/>
              <w:bottom w:val="nil"/>
              <w:right w:val="nil"/>
            </w:tcBorders>
          </w:tcPr>
          <w:p w14:paraId="43C37778" w14:textId="691E25C8"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980 (.001)</w:t>
            </w:r>
          </w:p>
        </w:tc>
        <w:tc>
          <w:tcPr>
            <w:tcW w:w="1177" w:type="dxa"/>
            <w:tcBorders>
              <w:left w:val="nil"/>
              <w:bottom w:val="nil"/>
              <w:right w:val="nil"/>
            </w:tcBorders>
          </w:tcPr>
          <w:p w14:paraId="3CCB0FC2" w14:textId="3F177449"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025 (.000)</w:t>
            </w:r>
          </w:p>
        </w:tc>
        <w:tc>
          <w:tcPr>
            <w:tcW w:w="1027" w:type="dxa"/>
            <w:tcBorders>
              <w:left w:val="nil"/>
              <w:bottom w:val="nil"/>
              <w:right w:val="nil"/>
            </w:tcBorders>
          </w:tcPr>
          <w:p w14:paraId="55286529" w14:textId="77777777" w:rsidR="006A7EBA" w:rsidRPr="006E4BBB" w:rsidRDefault="006A7EBA" w:rsidP="006A7EBA">
            <w:pPr>
              <w:spacing w:line="360" w:lineRule="auto"/>
              <w:rPr>
                <w:rFonts w:ascii="Times New Roman" w:hAnsi="Times New Roman" w:cs="Times New Roman"/>
                <w:sz w:val="20"/>
                <w:szCs w:val="20"/>
              </w:rPr>
            </w:pPr>
          </w:p>
        </w:tc>
      </w:tr>
      <w:tr w:rsidR="006A7EBA" w:rsidRPr="006E4BBB" w14:paraId="1F42D3CF" w14:textId="77777777" w:rsidTr="009D6399">
        <w:tc>
          <w:tcPr>
            <w:tcW w:w="1134" w:type="dxa"/>
            <w:tcBorders>
              <w:top w:val="nil"/>
              <w:left w:val="nil"/>
              <w:bottom w:val="nil"/>
              <w:right w:val="nil"/>
            </w:tcBorders>
          </w:tcPr>
          <w:p w14:paraId="4CC973F1" w14:textId="5F2563F9"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Scalar</w:t>
            </w:r>
          </w:p>
        </w:tc>
        <w:tc>
          <w:tcPr>
            <w:tcW w:w="1134" w:type="dxa"/>
            <w:tcBorders>
              <w:top w:val="nil"/>
              <w:left w:val="nil"/>
              <w:bottom w:val="nil"/>
              <w:right w:val="nil"/>
            </w:tcBorders>
          </w:tcPr>
          <w:p w14:paraId="1445559D" w14:textId="7160B99F" w:rsidR="006A7EBA" w:rsidRPr="006E4BBB" w:rsidRDefault="006A7EBA" w:rsidP="0071788F">
            <w:pPr>
              <w:rPr>
                <w:rFonts w:ascii="Times New Roman" w:hAnsi="Times New Roman" w:cs="Times New Roman"/>
                <w:sz w:val="20"/>
                <w:szCs w:val="20"/>
              </w:rPr>
            </w:pPr>
            <w:r w:rsidRPr="006E4BBB">
              <w:rPr>
                <w:rFonts w:ascii="Times New Roman" w:hAnsi="Times New Roman" w:cs="Times New Roman"/>
                <w:sz w:val="20"/>
                <w:szCs w:val="20"/>
              </w:rPr>
              <w:t>8804.811</w:t>
            </w:r>
            <w:r w:rsidR="0071788F" w:rsidRPr="006E4BBB">
              <w:rPr>
                <w:rFonts w:ascii="Times New Roman" w:hAnsi="Times New Roman" w:cs="Times New Roman"/>
                <w:sz w:val="20"/>
                <w:szCs w:val="20"/>
              </w:rPr>
              <w:t xml:space="preserve"> </w:t>
            </w:r>
            <w:r w:rsidRPr="006E4BBB">
              <w:rPr>
                <w:rFonts w:ascii="Times New Roman" w:hAnsi="Times New Roman" w:cs="Times New Roman"/>
                <w:sz w:val="20"/>
                <w:szCs w:val="20"/>
              </w:rPr>
              <w:t>(147.728)</w:t>
            </w:r>
          </w:p>
        </w:tc>
        <w:tc>
          <w:tcPr>
            <w:tcW w:w="426" w:type="dxa"/>
            <w:tcBorders>
              <w:top w:val="nil"/>
              <w:left w:val="nil"/>
              <w:bottom w:val="nil"/>
              <w:right w:val="nil"/>
            </w:tcBorders>
          </w:tcPr>
          <w:p w14:paraId="42F211B2" w14:textId="43C3A6EE"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762</w:t>
            </w:r>
          </w:p>
        </w:tc>
        <w:tc>
          <w:tcPr>
            <w:tcW w:w="1134" w:type="dxa"/>
            <w:tcBorders>
              <w:top w:val="nil"/>
              <w:left w:val="nil"/>
              <w:bottom w:val="nil"/>
              <w:right w:val="nil"/>
            </w:tcBorders>
          </w:tcPr>
          <w:p w14:paraId="5B9DB334" w14:textId="2DB57A14"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026 (.000)</w:t>
            </w:r>
          </w:p>
        </w:tc>
        <w:tc>
          <w:tcPr>
            <w:tcW w:w="1134" w:type="dxa"/>
            <w:tcBorders>
              <w:top w:val="nil"/>
              <w:left w:val="nil"/>
              <w:bottom w:val="nil"/>
              <w:right w:val="nil"/>
            </w:tcBorders>
          </w:tcPr>
          <w:p w14:paraId="4BF0AE0D" w14:textId="2E5DFF11"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982 (.001)</w:t>
            </w:r>
          </w:p>
        </w:tc>
        <w:tc>
          <w:tcPr>
            <w:tcW w:w="1134" w:type="dxa"/>
            <w:tcBorders>
              <w:top w:val="nil"/>
              <w:left w:val="nil"/>
              <w:bottom w:val="nil"/>
              <w:right w:val="nil"/>
            </w:tcBorders>
          </w:tcPr>
          <w:p w14:paraId="6B521298" w14:textId="47A2E712"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982 (.001)</w:t>
            </w:r>
          </w:p>
        </w:tc>
        <w:tc>
          <w:tcPr>
            <w:tcW w:w="1177" w:type="dxa"/>
            <w:tcBorders>
              <w:top w:val="nil"/>
              <w:left w:val="nil"/>
              <w:bottom w:val="nil"/>
              <w:right w:val="nil"/>
            </w:tcBorders>
          </w:tcPr>
          <w:p w14:paraId="46A0444F" w14:textId="1DAD76E0"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025 (.000)</w:t>
            </w:r>
          </w:p>
        </w:tc>
        <w:tc>
          <w:tcPr>
            <w:tcW w:w="1027" w:type="dxa"/>
            <w:tcBorders>
              <w:top w:val="nil"/>
              <w:left w:val="nil"/>
              <w:bottom w:val="nil"/>
              <w:right w:val="nil"/>
            </w:tcBorders>
          </w:tcPr>
          <w:p w14:paraId="0D69648B" w14:textId="41948929" w:rsidR="006A7EBA" w:rsidRPr="006E4BBB" w:rsidRDefault="006A7EBA" w:rsidP="006A7EBA">
            <w:pPr>
              <w:spacing w:line="360" w:lineRule="auto"/>
              <w:rPr>
                <w:rFonts w:ascii="Times New Roman" w:hAnsi="Times New Roman" w:cs="Times New Roman"/>
                <w:sz w:val="20"/>
                <w:szCs w:val="20"/>
              </w:rPr>
            </w:pPr>
            <w:r w:rsidRPr="006E4BBB">
              <w:rPr>
                <w:rFonts w:ascii="Times New Roman" w:hAnsi="Times New Roman" w:cs="Times New Roman"/>
                <w:sz w:val="20"/>
                <w:szCs w:val="20"/>
              </w:rPr>
              <w:t>.000</w:t>
            </w:r>
          </w:p>
        </w:tc>
      </w:tr>
      <w:tr w:rsidR="00E10DB8" w:rsidRPr="006E4BBB" w14:paraId="4586024C" w14:textId="77777777" w:rsidTr="009D6399">
        <w:trPr>
          <w:trHeight w:val="56"/>
        </w:trPr>
        <w:tc>
          <w:tcPr>
            <w:tcW w:w="8300" w:type="dxa"/>
            <w:gridSpan w:val="8"/>
            <w:tcBorders>
              <w:top w:val="single" w:sz="4" w:space="0" w:color="auto"/>
              <w:left w:val="nil"/>
              <w:bottom w:val="nil"/>
              <w:right w:val="nil"/>
            </w:tcBorders>
          </w:tcPr>
          <w:p w14:paraId="61C45F39" w14:textId="77777777" w:rsidR="00E10DB8" w:rsidRPr="006E4BBB" w:rsidRDefault="00E10DB8" w:rsidP="009D6399">
            <w:pPr>
              <w:rPr>
                <w:rFonts w:ascii="Times New Roman" w:hAnsi="Times New Roman" w:cs="Times New Roman"/>
                <w:iCs/>
                <w:color w:val="000000" w:themeColor="text1"/>
                <w:sz w:val="20"/>
                <w:szCs w:val="20"/>
              </w:rPr>
            </w:pPr>
            <w:r w:rsidRPr="006E4BBB">
              <w:rPr>
                <w:rFonts w:ascii="Times New Roman" w:hAnsi="Times New Roman" w:cs="Times New Roman"/>
                <w:i/>
                <w:iCs/>
                <w:sz w:val="20"/>
                <w:szCs w:val="20"/>
              </w:rPr>
              <w:t xml:space="preserve">Note. </w:t>
            </w:r>
            <w:r w:rsidRPr="006E4BBB">
              <w:rPr>
                <w:rFonts w:ascii="Times New Roman" w:hAnsi="Times New Roman" w:cs="Times New Roman"/>
                <w:color w:val="000000" w:themeColor="text1"/>
                <w:sz w:val="20"/>
                <w:szCs w:val="20"/>
              </w:rPr>
              <w:t>WLSMV = weighted least square mean and variance adjusted</w:t>
            </w:r>
            <w:r w:rsidRPr="006E4BBB">
              <w:rPr>
                <w:rFonts w:ascii="Times New Roman" w:hAnsi="Times New Roman" w:cs="Times New Roman"/>
                <w:sz w:val="20"/>
                <w:szCs w:val="20"/>
              </w:rPr>
              <w:t xml:space="preserve">;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iCs/>
                <w:color w:val="000000" w:themeColor="text1"/>
                <w:sz w:val="20"/>
                <w:szCs w:val="20"/>
              </w:rPr>
              <w:t xml:space="preserve">= chi-square; </w:t>
            </w:r>
            <w:proofErr w:type="spellStart"/>
            <w:r w:rsidRPr="006E4BBB">
              <w:rPr>
                <w:rFonts w:ascii="Times New Roman" w:hAnsi="Times New Roman" w:cs="Times New Roman"/>
                <w:iCs/>
                <w:color w:val="000000" w:themeColor="text1"/>
                <w:sz w:val="20"/>
                <w:szCs w:val="20"/>
              </w:rPr>
              <w:t>df</w:t>
            </w:r>
            <w:proofErr w:type="spellEnd"/>
            <w:r w:rsidRPr="006E4BBB">
              <w:rPr>
                <w:rFonts w:ascii="Times New Roman" w:hAnsi="Times New Roman" w:cs="Times New Roman"/>
                <w:iCs/>
                <w:color w:val="000000" w:themeColor="text1"/>
                <w:sz w:val="20"/>
                <w:szCs w:val="20"/>
              </w:rPr>
              <w:t xml:space="preserve"> = degrees of freedom RMSEA = root mean square error of approximation; CFI = Comparative Fit Index; TLI = Tucker-Lewis Index; SRMR = Standardised Root Mean Squared Residual.</w:t>
            </w:r>
          </w:p>
        </w:tc>
      </w:tr>
    </w:tbl>
    <w:p w14:paraId="41F290AE" w14:textId="77777777" w:rsidR="00E10DB8" w:rsidRPr="006E4BBB" w:rsidRDefault="00E10DB8" w:rsidP="006055B2">
      <w:pPr>
        <w:spacing w:line="480" w:lineRule="auto"/>
        <w:rPr>
          <w:rFonts w:ascii="Times New Roman" w:hAnsi="Times New Roman"/>
          <w:sz w:val="20"/>
          <w:szCs w:val="20"/>
        </w:rPr>
      </w:pPr>
    </w:p>
    <w:p w14:paraId="71E93383" w14:textId="05CD3047" w:rsidR="00F9090F" w:rsidRPr="006E4BBB" w:rsidRDefault="60C0B1FC" w:rsidP="006055B2">
      <w:pPr>
        <w:spacing w:line="480" w:lineRule="auto"/>
        <w:rPr>
          <w:rFonts w:ascii="Times New Roman" w:hAnsi="Times New Roman"/>
          <w:b/>
          <w:bCs/>
          <w:sz w:val="20"/>
          <w:szCs w:val="20"/>
        </w:rPr>
      </w:pPr>
      <w:r w:rsidRPr="006E4BBB">
        <w:rPr>
          <w:rFonts w:ascii="Times New Roman" w:hAnsi="Times New Roman"/>
          <w:b/>
          <w:bCs/>
          <w:sz w:val="20"/>
          <w:szCs w:val="20"/>
        </w:rPr>
        <w:t xml:space="preserve">Appendix </w:t>
      </w:r>
      <w:r w:rsidR="00B57C7E" w:rsidRPr="006E4BBB">
        <w:rPr>
          <w:rFonts w:ascii="Times New Roman" w:hAnsi="Times New Roman"/>
          <w:b/>
          <w:bCs/>
          <w:sz w:val="20"/>
          <w:szCs w:val="20"/>
        </w:rPr>
        <w:t>F</w:t>
      </w:r>
      <w:r w:rsidRPr="006E4BBB">
        <w:rPr>
          <w:rFonts w:ascii="Times New Roman" w:hAnsi="Times New Roman"/>
          <w:b/>
          <w:bCs/>
          <w:sz w:val="20"/>
          <w:szCs w:val="20"/>
        </w:rPr>
        <w:t xml:space="preserve">) RI-CLPM syntax </w:t>
      </w:r>
    </w:p>
    <w:p w14:paraId="00724F4D" w14:textId="3661940C" w:rsidR="656A8A23" w:rsidRPr="006E4BBB" w:rsidRDefault="656A8A23" w:rsidP="00305A87">
      <w:pPr>
        <w:rPr>
          <w:rFonts w:ascii="Times New Roman" w:hAnsi="Times New Roman"/>
          <w:sz w:val="20"/>
          <w:szCs w:val="20"/>
        </w:rPr>
      </w:pPr>
      <w:r w:rsidRPr="006E4BBB">
        <w:rPr>
          <w:rFonts w:ascii="Times New Roman" w:hAnsi="Times New Roman"/>
          <w:sz w:val="20"/>
          <w:szCs w:val="20"/>
        </w:rPr>
        <w:t>TITLE: RI-CLPM with imputed data and all covariates</w:t>
      </w:r>
    </w:p>
    <w:p w14:paraId="47DB1C3A" w14:textId="49C570C5"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7906AF9A" w14:textId="21F8D8D5" w:rsidR="656A8A23" w:rsidRPr="006E4BBB" w:rsidRDefault="656A8A23" w:rsidP="00305A87">
      <w:pPr>
        <w:rPr>
          <w:rFonts w:ascii="Times New Roman" w:hAnsi="Times New Roman"/>
          <w:sz w:val="20"/>
          <w:szCs w:val="20"/>
          <w:lang w:val="it-IT"/>
        </w:rPr>
      </w:pPr>
      <w:r w:rsidRPr="006E4BBB">
        <w:rPr>
          <w:rFonts w:ascii="Times New Roman" w:hAnsi="Times New Roman"/>
          <w:sz w:val="20"/>
          <w:szCs w:val="20"/>
          <w:lang w:val="it-IT"/>
        </w:rPr>
        <w:t xml:space="preserve">DATA: </w:t>
      </w:r>
    </w:p>
    <w:p w14:paraId="6A984191" w14:textId="30296384" w:rsidR="656A8A23" w:rsidRPr="006E4BBB" w:rsidRDefault="656A8A23" w:rsidP="00305A87">
      <w:pPr>
        <w:rPr>
          <w:rFonts w:ascii="Times New Roman" w:hAnsi="Times New Roman"/>
          <w:sz w:val="20"/>
          <w:szCs w:val="20"/>
          <w:lang w:val="it-IT"/>
        </w:rPr>
      </w:pPr>
      <w:r w:rsidRPr="006E4BBB">
        <w:rPr>
          <w:rFonts w:ascii="Times New Roman" w:hAnsi="Times New Roman"/>
          <w:sz w:val="20"/>
          <w:szCs w:val="20"/>
          <w:lang w:val="it-IT"/>
        </w:rPr>
        <w:t>FILE = impcascadeslist.dat;</w:t>
      </w:r>
    </w:p>
    <w:p w14:paraId="52D0AF6F" w14:textId="31002F41" w:rsidR="656A8A23" w:rsidRPr="006E4BBB" w:rsidRDefault="656A8A23" w:rsidP="00305A87">
      <w:pPr>
        <w:rPr>
          <w:rFonts w:ascii="Times New Roman" w:hAnsi="Times New Roman"/>
          <w:sz w:val="20"/>
          <w:szCs w:val="20"/>
          <w:lang w:val="it-IT"/>
        </w:rPr>
      </w:pPr>
      <w:r w:rsidRPr="006E4BBB">
        <w:rPr>
          <w:rFonts w:ascii="Times New Roman" w:hAnsi="Times New Roman"/>
          <w:sz w:val="20"/>
          <w:szCs w:val="20"/>
          <w:lang w:val="it-IT"/>
        </w:rPr>
        <w:t>TYPE = imputation;</w:t>
      </w:r>
    </w:p>
    <w:p w14:paraId="637DB130" w14:textId="2099A560" w:rsidR="656A8A23" w:rsidRPr="006E4BBB" w:rsidRDefault="656A8A23" w:rsidP="00305A87">
      <w:pPr>
        <w:rPr>
          <w:rFonts w:ascii="Times New Roman" w:hAnsi="Times New Roman"/>
          <w:sz w:val="20"/>
          <w:szCs w:val="20"/>
          <w:lang w:val="it-IT"/>
        </w:rPr>
      </w:pPr>
      <w:r w:rsidRPr="006E4BBB">
        <w:rPr>
          <w:rFonts w:ascii="Times New Roman" w:hAnsi="Times New Roman"/>
          <w:sz w:val="20"/>
          <w:szCs w:val="20"/>
          <w:lang w:val="it-IT"/>
        </w:rPr>
        <w:t xml:space="preserve"> </w:t>
      </w:r>
    </w:p>
    <w:p w14:paraId="533BCD62" w14:textId="5027C9CE"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VARIABLE: </w:t>
      </w:r>
    </w:p>
    <w:p w14:paraId="49CC713A" w14:textId="7E7AE477"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7D463A43" w14:textId="0B216616"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NAMES =</w:t>
      </w:r>
    </w:p>
    <w:p w14:paraId="3DAFC834" w14:textId="229D272C"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1T1 EMO2T1 EMO3T1 EMO4T1 EMO5T1</w:t>
      </w:r>
    </w:p>
    <w:p w14:paraId="755BA5F0" w14:textId="55D4DC07"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lastRenderedPageBreak/>
        <w:t>REG1T1 REG2T1 REG3T1 REG4T1 REG5T1 REG6T1</w:t>
      </w:r>
    </w:p>
    <w:p w14:paraId="32A814D8" w14:textId="754416CD"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FAM1T1 FAM2T1 FAM3T1 FAM4T1</w:t>
      </w:r>
    </w:p>
    <w:p w14:paraId="32F7C964" w14:textId="136D8546"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ER1T1 PEER2T1 PEER3T1 PEER4T1 PEER5T1</w:t>
      </w:r>
    </w:p>
    <w:p w14:paraId="1DC04146" w14:textId="005EFF12"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ER6T1 PEER7T1 PEER8T1 PEER9T1 PEER10T1</w:t>
      </w:r>
    </w:p>
    <w:p w14:paraId="2A06A5EC" w14:textId="54F99032"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ER11T1 PEER12T1 PEER13T1</w:t>
      </w:r>
    </w:p>
    <w:p w14:paraId="4CFA8ED7" w14:textId="75DDDC7A"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320E50E7" w14:textId="73789E68"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MO1T2 EMO2T2 EMO3T2 EMO4T2 EMO5T2</w:t>
      </w:r>
    </w:p>
    <w:p w14:paraId="04700B6E" w14:textId="0251D688"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REG1T2 REG2T2 REG3T2 REG4T2 REG5T2 REG6T2</w:t>
      </w:r>
    </w:p>
    <w:p w14:paraId="66B6269E" w14:textId="714810AB"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FAM1T2 FAM2T2 FAM3T2 FAM4T2</w:t>
      </w:r>
    </w:p>
    <w:p w14:paraId="12053EAD" w14:textId="2AF092F0"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ER1T2 PEER2T2 PEER3T2 PEER4T2 PEER5T2</w:t>
      </w:r>
    </w:p>
    <w:p w14:paraId="3D0D6FEE" w14:textId="2C006560"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ER6T2 PEER7T2 PEER8T2 PEER9T2 PEER10T2</w:t>
      </w:r>
    </w:p>
    <w:p w14:paraId="0490AD10" w14:textId="24E6B54B"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ER11T2 PEER12T2 PEER13T2</w:t>
      </w:r>
    </w:p>
    <w:p w14:paraId="58B7CD47" w14:textId="6F4582C7"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743E0A59" w14:textId="26168A3C"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MO1T3 EMO2T3 EMO3T3 EMO4T3 EMO5T3</w:t>
      </w:r>
    </w:p>
    <w:p w14:paraId="07C97921" w14:textId="7042FFFE"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REG1T3 REG2T3 REG3T3 REG4T3 REG5T3 REG6T3</w:t>
      </w:r>
    </w:p>
    <w:p w14:paraId="49A298F1" w14:textId="27D9614E"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FAM1T3 FAM2T3 FAM3T3 FAM4T3</w:t>
      </w:r>
    </w:p>
    <w:p w14:paraId="4AED4B68" w14:textId="5DD8312D"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ER1T3 PEER2T3 PEER3T3 PEER4T3 PEER5T3</w:t>
      </w:r>
    </w:p>
    <w:p w14:paraId="266F9703" w14:textId="2592B11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ER6T3 PEER7T3 PEER8T3 PEER9T3 PEER10T3</w:t>
      </w:r>
    </w:p>
    <w:p w14:paraId="20A24C6D" w14:textId="2BF985F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ER11T3 PEER12T3 PEER13T3</w:t>
      </w:r>
    </w:p>
    <w:p w14:paraId="2149959F" w14:textId="58BBAB04"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34C24368" w14:textId="489B4E5C"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THNICBI LANGUAGE SEN FSMEVER ATTAINBI</w:t>
      </w:r>
    </w:p>
    <w:p w14:paraId="1D185625" w14:textId="1E2B7000"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GENDER SCHOOL ATTAIN;</w:t>
      </w:r>
    </w:p>
    <w:p w14:paraId="4BD42D20" w14:textId="3E6AB07E"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269FC141" w14:textId="4FA6D598"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73A612E2" w14:textId="076C519E"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004C17A1" w14:textId="2D509540"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USEVARIABLES =</w:t>
      </w:r>
    </w:p>
    <w:p w14:paraId="518A94B4" w14:textId="06EF9051"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MO1T1 EMO2T1 EMO3T1 EMO4T1 EMO5T1</w:t>
      </w:r>
    </w:p>
    <w:p w14:paraId="2EC10C71" w14:textId="4C79A328"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REG1T1 REG3T1 REG4T1 REG6T1</w:t>
      </w:r>
    </w:p>
    <w:p w14:paraId="68FF8406" w14:textId="7D2355AD"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6C6A1401" w14:textId="1C66EF71"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MO1T2 EMO2T2 EMO3T2 EMO4T2 EMO5T2</w:t>
      </w:r>
    </w:p>
    <w:p w14:paraId="03BFA870" w14:textId="76894740"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REG1T2 REG3T2 REG4T2 REG6T2</w:t>
      </w:r>
    </w:p>
    <w:p w14:paraId="5884FEDA" w14:textId="53F32621"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3A40CB40" w14:textId="055D19D2"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MO1T3 EMO2T3 EMO3T3 EMO4T3 EMO5T3</w:t>
      </w:r>
    </w:p>
    <w:p w14:paraId="388C6AA4" w14:textId="73E3385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REG1T3 REG3T3 REG4T3 REG6T3</w:t>
      </w:r>
    </w:p>
    <w:p w14:paraId="066647D9" w14:textId="15F3629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6920D554" w14:textId="0D7DF68F"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THNICBI SEN FSMEVER</w:t>
      </w:r>
    </w:p>
    <w:p w14:paraId="4EF2020F" w14:textId="5B7E3FB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GENDER ATTAIN</w:t>
      </w:r>
    </w:p>
    <w:p w14:paraId="188FE627" w14:textId="76FEA116"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37722832" w14:textId="5ECA837D"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FAMT1 FAMT2 FAMT3</w:t>
      </w:r>
    </w:p>
    <w:p w14:paraId="7D804484" w14:textId="5A5E66DD"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PERT1 PERT2 PERT3;</w:t>
      </w:r>
    </w:p>
    <w:p w14:paraId="10C958CE" w14:textId="39B7040A"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568719E3" w14:textId="574E8D4B"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327C1AC2" w14:textId="585F7ECA"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72712AB2" w14:textId="66BF6CB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CATEGORICAL =</w:t>
      </w:r>
    </w:p>
    <w:p w14:paraId="3345D2B1" w14:textId="01A193F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MO1T1 EMO2T1 EMO3T1 EMO4T1 EMO5T1</w:t>
      </w:r>
    </w:p>
    <w:p w14:paraId="543DCC74" w14:textId="6434DB19"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REG1T1 REG3T1 REG4T1 REG6T1</w:t>
      </w:r>
    </w:p>
    <w:p w14:paraId="6777C05F" w14:textId="7A52ABF7"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0323BB51" w14:textId="104F85A4"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MO1T2 EMO2T2 EMO3T2 EMO4T2 EMO5T2</w:t>
      </w:r>
    </w:p>
    <w:p w14:paraId="64E55A26" w14:textId="7322B16F"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REG1T2 REG3T2 REG4T2 REG6T2</w:t>
      </w:r>
    </w:p>
    <w:p w14:paraId="02155AFF" w14:textId="5B3168B6"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63BA1807" w14:textId="0AAE6BEF"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MO1T3 EMO2T3 EMO3T3 EMO4T3 EMO5T3</w:t>
      </w:r>
    </w:p>
    <w:p w14:paraId="09D118A9" w14:textId="65D1BD43"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REG1T3 REG3T3 REG4T3 REG6T3; </w:t>
      </w:r>
    </w:p>
    <w:p w14:paraId="08A2AACC" w14:textId="284254A6"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6EA5DAF0" w14:textId="28344AE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0BAFFB71" w14:textId="7903D6BA"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MISSING = *; </w:t>
      </w:r>
    </w:p>
    <w:p w14:paraId="261969E9" w14:textId="0F48DB33"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2757EE22" w14:textId="581D2927"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67F6ED6D" w14:textId="521E0833" w:rsidR="656A8A23" w:rsidRPr="006E4BBB" w:rsidRDefault="656A8A23" w:rsidP="00305A87">
      <w:pPr>
        <w:rPr>
          <w:rFonts w:ascii="Times New Roman" w:hAnsi="Times New Roman"/>
          <w:sz w:val="20"/>
          <w:szCs w:val="20"/>
        </w:rPr>
      </w:pPr>
      <w:r w:rsidRPr="006E4BBB">
        <w:rPr>
          <w:rFonts w:ascii="Times New Roman" w:hAnsi="Times New Roman"/>
          <w:sz w:val="20"/>
          <w:szCs w:val="20"/>
        </w:rPr>
        <w:t>CLUSTER = school;</w:t>
      </w:r>
    </w:p>
    <w:p w14:paraId="5FCA9648" w14:textId="17854732"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42BF7802" w14:textId="6129A966"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5E53A764" w14:textId="4E958FDE" w:rsidR="656A8A23" w:rsidRPr="006E4BBB" w:rsidRDefault="656A8A23" w:rsidP="00305A87">
      <w:pPr>
        <w:rPr>
          <w:rFonts w:ascii="Times New Roman" w:hAnsi="Times New Roman"/>
          <w:sz w:val="20"/>
          <w:szCs w:val="20"/>
        </w:rPr>
      </w:pPr>
      <w:r w:rsidRPr="006E4BBB">
        <w:rPr>
          <w:rFonts w:ascii="Times New Roman" w:hAnsi="Times New Roman"/>
          <w:sz w:val="20"/>
          <w:szCs w:val="20"/>
        </w:rPr>
        <w:lastRenderedPageBreak/>
        <w:t xml:space="preserve"> </w:t>
      </w:r>
    </w:p>
    <w:p w14:paraId="5F412A5C" w14:textId="5E4A69BE"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ANALYSIS: </w:t>
      </w:r>
    </w:p>
    <w:p w14:paraId="08AF9291" w14:textId="2A69C8D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ESTIMATOR = WLSMV; </w:t>
      </w:r>
    </w:p>
    <w:p w14:paraId="017D9611" w14:textId="72EC4E30" w:rsidR="656A8A23" w:rsidRPr="006E4BBB" w:rsidRDefault="656A8A23" w:rsidP="00305A87">
      <w:pPr>
        <w:rPr>
          <w:rFonts w:ascii="Times New Roman" w:hAnsi="Times New Roman"/>
          <w:sz w:val="20"/>
          <w:szCs w:val="20"/>
        </w:rPr>
      </w:pPr>
      <w:r w:rsidRPr="006E4BBB">
        <w:rPr>
          <w:rFonts w:ascii="Times New Roman" w:hAnsi="Times New Roman"/>
          <w:sz w:val="20"/>
          <w:szCs w:val="20"/>
        </w:rPr>
        <w:t>TYPE = COMPLEX;</w:t>
      </w:r>
    </w:p>
    <w:p w14:paraId="653A3032" w14:textId="1BB4182E" w:rsidR="656A8A23" w:rsidRPr="006E4BBB" w:rsidRDefault="656A8A23" w:rsidP="00305A87">
      <w:pPr>
        <w:rPr>
          <w:rFonts w:ascii="Times New Roman" w:hAnsi="Times New Roman"/>
          <w:sz w:val="20"/>
          <w:szCs w:val="20"/>
        </w:rPr>
      </w:pPr>
      <w:r w:rsidRPr="006E4BBB">
        <w:rPr>
          <w:rFonts w:ascii="Times New Roman" w:hAnsi="Times New Roman"/>
          <w:sz w:val="20"/>
          <w:szCs w:val="20"/>
        </w:rPr>
        <w:t>PARAMETERIZATION=THETA;</w:t>
      </w:r>
    </w:p>
    <w:p w14:paraId="556D89D5" w14:textId="26984F27" w:rsidR="656A8A23" w:rsidRPr="006E4BBB" w:rsidRDefault="656A8A23" w:rsidP="00305A87">
      <w:pPr>
        <w:rPr>
          <w:rFonts w:ascii="Times New Roman" w:hAnsi="Times New Roman"/>
          <w:sz w:val="20"/>
          <w:szCs w:val="20"/>
        </w:rPr>
      </w:pPr>
      <w:r w:rsidRPr="006E4BBB">
        <w:rPr>
          <w:rFonts w:ascii="Times New Roman" w:hAnsi="Times New Roman"/>
          <w:sz w:val="20"/>
          <w:szCs w:val="20"/>
        </w:rPr>
        <w:t>ITERATIONS = 10000;</w:t>
      </w:r>
    </w:p>
    <w:p w14:paraId="35B85975" w14:textId="6DC93EFB"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18076977" w14:textId="531E61C0"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DEFINE:</w:t>
      </w:r>
    </w:p>
    <w:p w14:paraId="6EA32842" w14:textId="081DBA87"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FAMT1 = (FAM1T1 + FAM2T1 + FAM3T1 + FAM4T1); </w:t>
      </w:r>
    </w:p>
    <w:p w14:paraId="666BE2F8" w14:textId="48CDB046"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FAMT2 = (FAM1T2 + FAM2T2 + FAM3T2 + FAM4T2); </w:t>
      </w:r>
    </w:p>
    <w:p w14:paraId="19B67484" w14:textId="5F026AD6"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FAMT3 = (FAM1T3 + FAM2T3 + FAM3T3 + FAM4T3);</w:t>
      </w:r>
    </w:p>
    <w:p w14:paraId="43B1D85B" w14:textId="1217E718"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555C2D7D" w14:textId="49DCD717" w:rsidR="656A8A23" w:rsidRPr="006E4BBB" w:rsidRDefault="656A8A23" w:rsidP="00305A87">
      <w:pPr>
        <w:rPr>
          <w:rFonts w:ascii="Times New Roman" w:hAnsi="Times New Roman"/>
          <w:sz w:val="20"/>
          <w:szCs w:val="20"/>
        </w:rPr>
      </w:pPr>
      <w:r w:rsidRPr="006E4BBB">
        <w:rPr>
          <w:rFonts w:ascii="Times New Roman" w:hAnsi="Times New Roman"/>
          <w:sz w:val="20"/>
          <w:szCs w:val="20"/>
        </w:rPr>
        <w:t>! Peer variables are rescaled to /10 given the number</w:t>
      </w:r>
    </w:p>
    <w:p w14:paraId="2F5DD7A1" w14:textId="3A6EE8B4" w:rsidR="656A8A23" w:rsidRPr="006E4BBB" w:rsidRDefault="656A8A23" w:rsidP="00305A87">
      <w:pPr>
        <w:rPr>
          <w:rFonts w:ascii="Times New Roman" w:hAnsi="Times New Roman"/>
          <w:sz w:val="20"/>
          <w:szCs w:val="20"/>
        </w:rPr>
      </w:pPr>
      <w:r w:rsidRPr="006E4BBB">
        <w:rPr>
          <w:rFonts w:ascii="Times New Roman" w:hAnsi="Times New Roman"/>
          <w:sz w:val="20"/>
          <w:szCs w:val="20"/>
        </w:rPr>
        <w:t>! of items, in order to get a variance under 10</w:t>
      </w:r>
    </w:p>
    <w:p w14:paraId="1FF85EA2" w14:textId="352B7B3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and thus avoid convergence issues</w:t>
      </w:r>
    </w:p>
    <w:p w14:paraId="13D90DFB" w14:textId="38B7DC95"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012BCCCE" w14:textId="56737DB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2D2A45CA" w14:textId="169407F5"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PERT1 =  (PEER1T1 + PEER2T1 + PEER3T1 + PEER4T1</w:t>
      </w:r>
    </w:p>
    <w:p w14:paraId="3B3A7D81" w14:textId="231CE578"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PEER5T1 + PEER6T1 + PEER7T1 + PEER8T1 + PEER9T1</w:t>
      </w:r>
    </w:p>
    <w:p w14:paraId="5615BBC1" w14:textId="35999C60"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PEER10T1 + PEER11T1 + PEER12T1 + PEER13T1)/10; </w:t>
      </w:r>
    </w:p>
    <w:p w14:paraId="1232D6A4" w14:textId="7A433CD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5FF12D0D" w14:textId="5F5F07C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PERT2 =  (PEER1T2 + PEER2T2 + PEER3T2 + PEER4T2</w:t>
      </w:r>
    </w:p>
    <w:p w14:paraId="408B5B39" w14:textId="53048B14"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PEER5T2 + PEER6T2 + PEER7T2 + PEER8T2 + PEER9T2</w:t>
      </w:r>
    </w:p>
    <w:p w14:paraId="292AD228" w14:textId="1016F38E"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PEER10T2 + PEER11T2 + PEER12T2 + PEER13T2)/10;</w:t>
      </w:r>
    </w:p>
    <w:p w14:paraId="6EBBE77D" w14:textId="62EE9912"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3686FF70" w14:textId="6380DC29"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PERT3 =  (PEER1T3 + PEER2T3 + PEER3T3 + PEER4T3</w:t>
      </w:r>
    </w:p>
    <w:p w14:paraId="418452DE" w14:textId="5705E38A"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PEER5T3 + PEER6T3 + PEER7T3 + PEER8T3 + PEER9T3</w:t>
      </w:r>
    </w:p>
    <w:p w14:paraId="6C823357" w14:textId="13FB51CA"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PEER10T3 + PEER11T3 + PEER12T3 + PEER13T3)/10;</w:t>
      </w:r>
    </w:p>
    <w:p w14:paraId="0DA68D1E" w14:textId="5C929C28"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1E64F6C2" w14:textId="46DD38BC"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772C95C6" w14:textId="67A04A02"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MODEL: </w:t>
      </w:r>
    </w:p>
    <w:p w14:paraId="77A967A5" w14:textId="4D10F9A1"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5B4471ED" w14:textId="5C01B839"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w:t>
      </w:r>
    </w:p>
    <w:p w14:paraId="542F1725" w14:textId="36B13983"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FACTOR MODELS !</w:t>
      </w:r>
    </w:p>
    <w:p w14:paraId="06C556D5" w14:textId="17AF9E0F" w:rsidR="656A8A23" w:rsidRPr="006E4BBB" w:rsidRDefault="656A8A23" w:rsidP="00305A87">
      <w:pPr>
        <w:rPr>
          <w:rFonts w:ascii="Times New Roman" w:hAnsi="Times New Roman"/>
          <w:sz w:val="20"/>
          <w:szCs w:val="20"/>
        </w:rPr>
      </w:pPr>
      <w:r w:rsidRPr="006E4BBB">
        <w:rPr>
          <w:rFonts w:ascii="Times New Roman" w:hAnsi="Times New Roman"/>
          <w:sz w:val="20"/>
          <w:szCs w:val="20"/>
        </w:rPr>
        <w:t>!!!!!!!!!!!!!!!!!</w:t>
      </w:r>
    </w:p>
    <w:p w14:paraId="16CDDCCC" w14:textId="1F7EC4D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2D99E6C1" w14:textId="740B32A4"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Factor models for emotional symptoms at 3 waves </w:t>
      </w:r>
    </w:p>
    <w:p w14:paraId="194E5020" w14:textId="2593AD72"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constrained factor loadings over time </w:t>
      </w:r>
    </w:p>
    <w:p w14:paraId="64CF1D29" w14:textId="0BE1397B" w:rsidR="656A8A23" w:rsidRPr="006E4BBB" w:rsidRDefault="656A8A23" w:rsidP="00305A87">
      <w:pPr>
        <w:rPr>
          <w:rFonts w:ascii="Times New Roman" w:hAnsi="Times New Roman"/>
          <w:sz w:val="20"/>
          <w:szCs w:val="20"/>
        </w:rPr>
      </w:pPr>
      <w:r w:rsidRPr="006E4BBB">
        <w:rPr>
          <w:rFonts w:ascii="Times New Roman" w:hAnsi="Times New Roman"/>
          <w:sz w:val="20"/>
          <w:szCs w:val="20"/>
        </w:rPr>
        <w:t>F_EMO1 by emo1t1 emo2t1 emo3t1 emo4t1 emo5t1 (L1-L5);</w:t>
      </w:r>
    </w:p>
    <w:p w14:paraId="054ECF7E" w14:textId="6F973205" w:rsidR="656A8A23" w:rsidRPr="006E4BBB" w:rsidRDefault="656A8A23" w:rsidP="00305A87">
      <w:pPr>
        <w:rPr>
          <w:rFonts w:ascii="Times New Roman" w:hAnsi="Times New Roman"/>
          <w:sz w:val="20"/>
          <w:szCs w:val="20"/>
        </w:rPr>
      </w:pPr>
      <w:r w:rsidRPr="006E4BBB">
        <w:rPr>
          <w:rFonts w:ascii="Times New Roman" w:hAnsi="Times New Roman"/>
          <w:sz w:val="20"/>
          <w:szCs w:val="20"/>
        </w:rPr>
        <w:t>F_EMO2 by emo1t2 emo2t2 emo3t2 emo4t2 emo5t2 (L1-L5);</w:t>
      </w:r>
    </w:p>
    <w:p w14:paraId="5BBAC082" w14:textId="069E8E83" w:rsidR="656A8A23" w:rsidRPr="006E4BBB" w:rsidRDefault="656A8A23" w:rsidP="00305A87">
      <w:pPr>
        <w:rPr>
          <w:rFonts w:ascii="Times New Roman" w:hAnsi="Times New Roman"/>
          <w:sz w:val="20"/>
          <w:szCs w:val="20"/>
        </w:rPr>
      </w:pPr>
      <w:r w:rsidRPr="006E4BBB">
        <w:rPr>
          <w:rFonts w:ascii="Times New Roman" w:hAnsi="Times New Roman"/>
          <w:sz w:val="20"/>
          <w:szCs w:val="20"/>
        </w:rPr>
        <w:t>F_EMO3 by emo1t3 emo2t3 emo3t3 emo4t3 emo5t3 (L1-L5);</w:t>
      </w:r>
    </w:p>
    <w:p w14:paraId="6E3243C1" w14:textId="572CE872"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143906A1" w14:textId="3970208D" w:rsidR="656A8A23" w:rsidRPr="006E4BBB" w:rsidRDefault="656A8A23" w:rsidP="00305A87">
      <w:pPr>
        <w:rPr>
          <w:rFonts w:ascii="Times New Roman" w:hAnsi="Times New Roman"/>
          <w:sz w:val="20"/>
          <w:szCs w:val="20"/>
        </w:rPr>
      </w:pPr>
      <w:r w:rsidRPr="006E4BBB">
        <w:rPr>
          <w:rFonts w:ascii="Times New Roman" w:hAnsi="Times New Roman"/>
          <w:sz w:val="20"/>
          <w:szCs w:val="20"/>
        </w:rPr>
        <w:t>! First timepoint mean set at zero, second and third free</w:t>
      </w:r>
    </w:p>
    <w:p w14:paraId="34B7F159" w14:textId="00BC34EC" w:rsidR="656A8A23" w:rsidRPr="006E4BBB" w:rsidRDefault="656A8A23" w:rsidP="00305A87">
      <w:pPr>
        <w:rPr>
          <w:rFonts w:ascii="Times New Roman" w:hAnsi="Times New Roman"/>
          <w:sz w:val="20"/>
          <w:szCs w:val="20"/>
        </w:rPr>
      </w:pPr>
      <w:r w:rsidRPr="006E4BBB">
        <w:rPr>
          <w:rFonts w:ascii="Times New Roman" w:hAnsi="Times New Roman"/>
          <w:sz w:val="20"/>
          <w:szCs w:val="20"/>
        </w:rPr>
        <w:t>[F_EMO1@0];</w:t>
      </w:r>
    </w:p>
    <w:p w14:paraId="2949B233" w14:textId="7E46FA98" w:rsidR="656A8A23" w:rsidRPr="006E4BBB" w:rsidRDefault="656A8A23" w:rsidP="00305A87">
      <w:pPr>
        <w:rPr>
          <w:rFonts w:ascii="Times New Roman" w:hAnsi="Times New Roman"/>
          <w:sz w:val="20"/>
          <w:szCs w:val="20"/>
        </w:rPr>
      </w:pPr>
      <w:r w:rsidRPr="006E4BBB">
        <w:rPr>
          <w:rFonts w:ascii="Times New Roman" w:hAnsi="Times New Roman"/>
          <w:sz w:val="20"/>
          <w:szCs w:val="20"/>
        </w:rPr>
        <w:t>[F_EMO2-F_EMO3*];</w:t>
      </w:r>
    </w:p>
    <w:p w14:paraId="0FE9635F" w14:textId="24A339AC"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18407FAE" w14:textId="016B2E20"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2A18A396" w14:textId="7A3094B8" w:rsidR="656A8A23" w:rsidRPr="006E4BBB" w:rsidRDefault="656A8A23" w:rsidP="00305A87">
      <w:pPr>
        <w:rPr>
          <w:rFonts w:ascii="Times New Roman" w:hAnsi="Times New Roman"/>
          <w:sz w:val="20"/>
          <w:szCs w:val="20"/>
        </w:rPr>
      </w:pPr>
      <w:r w:rsidRPr="006E4BBB">
        <w:rPr>
          <w:rFonts w:ascii="Times New Roman" w:hAnsi="Times New Roman"/>
          <w:sz w:val="20"/>
          <w:szCs w:val="20"/>
        </w:rPr>
        <w:t>! Factor models for emotion regulation at 3 waves</w:t>
      </w:r>
    </w:p>
    <w:p w14:paraId="655E6E87" w14:textId="4C65D94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constrained factor loadings over time </w:t>
      </w:r>
    </w:p>
    <w:p w14:paraId="50B0DE54" w14:textId="4E0F6F89" w:rsidR="656A8A23" w:rsidRPr="006E4BBB" w:rsidRDefault="656A8A23" w:rsidP="00305A87">
      <w:pPr>
        <w:rPr>
          <w:rFonts w:ascii="Times New Roman" w:hAnsi="Times New Roman"/>
          <w:sz w:val="20"/>
          <w:szCs w:val="20"/>
        </w:rPr>
      </w:pPr>
      <w:r w:rsidRPr="006E4BBB">
        <w:rPr>
          <w:rFonts w:ascii="Times New Roman" w:hAnsi="Times New Roman"/>
          <w:sz w:val="20"/>
          <w:szCs w:val="20"/>
        </w:rPr>
        <w:t>F_REG1 by reg1t1 reg3t1 reg4t1 reg6t1 (L6-L9);</w:t>
      </w:r>
    </w:p>
    <w:p w14:paraId="510BA50C" w14:textId="214B9FEF" w:rsidR="656A8A23" w:rsidRPr="006E4BBB" w:rsidRDefault="656A8A23" w:rsidP="00305A87">
      <w:pPr>
        <w:rPr>
          <w:rFonts w:ascii="Times New Roman" w:hAnsi="Times New Roman"/>
          <w:sz w:val="20"/>
          <w:szCs w:val="20"/>
        </w:rPr>
      </w:pPr>
      <w:r w:rsidRPr="006E4BBB">
        <w:rPr>
          <w:rFonts w:ascii="Times New Roman" w:hAnsi="Times New Roman"/>
          <w:sz w:val="20"/>
          <w:szCs w:val="20"/>
        </w:rPr>
        <w:t>F_REG2 by reg1t2 reg3t2 reg4t2 reg6t2 (L6-L9);</w:t>
      </w:r>
    </w:p>
    <w:p w14:paraId="3695AB64" w14:textId="10F79433" w:rsidR="656A8A23" w:rsidRPr="006E4BBB" w:rsidRDefault="656A8A23" w:rsidP="00305A87">
      <w:pPr>
        <w:rPr>
          <w:rFonts w:ascii="Times New Roman" w:hAnsi="Times New Roman"/>
          <w:sz w:val="20"/>
          <w:szCs w:val="20"/>
        </w:rPr>
      </w:pPr>
      <w:r w:rsidRPr="006E4BBB">
        <w:rPr>
          <w:rFonts w:ascii="Times New Roman" w:hAnsi="Times New Roman"/>
          <w:sz w:val="20"/>
          <w:szCs w:val="20"/>
        </w:rPr>
        <w:t>F_REG3 by reg1t3 reg3t3 reg4t3 reg6t3 (L6-L9);</w:t>
      </w:r>
    </w:p>
    <w:p w14:paraId="05FBD26F" w14:textId="7925CF0B"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7B971896" w14:textId="7140CE68" w:rsidR="656A8A23" w:rsidRPr="006E4BBB" w:rsidRDefault="656A8A23" w:rsidP="00305A87">
      <w:pPr>
        <w:rPr>
          <w:rFonts w:ascii="Times New Roman" w:hAnsi="Times New Roman"/>
          <w:sz w:val="20"/>
          <w:szCs w:val="20"/>
        </w:rPr>
      </w:pPr>
      <w:r w:rsidRPr="006E4BBB">
        <w:rPr>
          <w:rFonts w:ascii="Times New Roman" w:hAnsi="Times New Roman"/>
          <w:sz w:val="20"/>
          <w:szCs w:val="20"/>
        </w:rPr>
        <w:t>[F_REG1@0];</w:t>
      </w:r>
    </w:p>
    <w:p w14:paraId="73410135" w14:textId="2FF9B04A" w:rsidR="656A8A23" w:rsidRPr="006E4BBB" w:rsidRDefault="656A8A23" w:rsidP="00305A87">
      <w:pPr>
        <w:rPr>
          <w:rFonts w:ascii="Times New Roman" w:hAnsi="Times New Roman"/>
          <w:sz w:val="20"/>
          <w:szCs w:val="20"/>
        </w:rPr>
      </w:pPr>
      <w:r w:rsidRPr="006E4BBB">
        <w:rPr>
          <w:rFonts w:ascii="Times New Roman" w:hAnsi="Times New Roman"/>
          <w:sz w:val="20"/>
          <w:szCs w:val="20"/>
        </w:rPr>
        <w:t>[F_REG2-F_REG3*];</w:t>
      </w:r>
    </w:p>
    <w:p w14:paraId="5F5B8478" w14:textId="337A336B"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77A4F761" w14:textId="6456EDD2"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196330BA" w14:textId="7C0C90E4"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Residual covariances </w:t>
      </w:r>
    </w:p>
    <w:p w14:paraId="701FF54A" w14:textId="69622D96"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Emo</w:t>
      </w:r>
    </w:p>
    <w:p w14:paraId="56F9D7F0" w14:textId="0324ECBE"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emo1t1 with emo1t2 emo1t3; </w:t>
      </w:r>
    </w:p>
    <w:p w14:paraId="4D34A8D7" w14:textId="3A3CDF82"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lastRenderedPageBreak/>
        <w:t xml:space="preserve">emo1t2 with emo1t3; </w:t>
      </w:r>
    </w:p>
    <w:p w14:paraId="546D2B51" w14:textId="3DCE20D3"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0E8E5A8F" w14:textId="3534BB68"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emo2t1 with emo2t2 emo2t3; </w:t>
      </w:r>
    </w:p>
    <w:p w14:paraId="03795A11" w14:textId="75769600"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emo2t2 with emo2t3; </w:t>
      </w:r>
    </w:p>
    <w:p w14:paraId="531ED8A4" w14:textId="34936B07"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0A8E43F8" w14:textId="1763610E"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emo3t1 with emo3t2 emo3t3; </w:t>
      </w:r>
    </w:p>
    <w:p w14:paraId="1CE681F2" w14:textId="60BFFE56"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emo3t2 with emo3t3; </w:t>
      </w:r>
    </w:p>
    <w:p w14:paraId="39254300" w14:textId="7403D7EA"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61363CA8" w14:textId="48E3941A"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emo4t1 with emo4t2 emo4t3; </w:t>
      </w:r>
    </w:p>
    <w:p w14:paraId="18DA45C8" w14:textId="170A5D17"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emo4t2 with emo4t3; </w:t>
      </w:r>
    </w:p>
    <w:p w14:paraId="41900667" w14:textId="3063C383"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500207A2" w14:textId="3956D95E"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emo5t1 with emo5t2 emo5t3; </w:t>
      </w:r>
    </w:p>
    <w:p w14:paraId="75FC33AE" w14:textId="1E46D6E6"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emo5t2 with emo5t3; </w:t>
      </w:r>
    </w:p>
    <w:p w14:paraId="31DC80EE" w14:textId="48B22B31"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13FF88EF" w14:textId="3E0BDE64"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Reg</w:t>
      </w:r>
    </w:p>
    <w:p w14:paraId="3E9F821B" w14:textId="6C51DA14"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reg1t1 with reg1t2 reg1t3; </w:t>
      </w:r>
    </w:p>
    <w:p w14:paraId="167F3791" w14:textId="5579B7BD"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reg1t2 with reg1t3; </w:t>
      </w:r>
    </w:p>
    <w:p w14:paraId="4C202395" w14:textId="638644F4"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3B19F9EC" w14:textId="1044E2D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reg3t1 with reg3t2 reg3t3; </w:t>
      </w:r>
    </w:p>
    <w:p w14:paraId="5F5C0C2D" w14:textId="3849EA72"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reg3t2 with reg3t3; </w:t>
      </w:r>
    </w:p>
    <w:p w14:paraId="5EB55930" w14:textId="1CE00A44"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393D9470" w14:textId="368965E2"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reg4t1 with reg4t2 reg4t3;</w:t>
      </w:r>
    </w:p>
    <w:p w14:paraId="27EF5DF9" w14:textId="6B0850B5"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reg4t2 with reg4t3; </w:t>
      </w:r>
    </w:p>
    <w:p w14:paraId="7C14936B" w14:textId="0DF4E898"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 </w:t>
      </w:r>
    </w:p>
    <w:p w14:paraId="19ECF208" w14:textId="0EDE59D4" w:rsidR="656A8A23" w:rsidRPr="006E4BBB" w:rsidRDefault="656A8A23" w:rsidP="00305A87">
      <w:pPr>
        <w:rPr>
          <w:rFonts w:ascii="Times New Roman" w:hAnsi="Times New Roman"/>
          <w:sz w:val="20"/>
          <w:szCs w:val="20"/>
          <w:lang w:val="de-DE"/>
        </w:rPr>
      </w:pPr>
      <w:r w:rsidRPr="006E4BBB">
        <w:rPr>
          <w:rFonts w:ascii="Times New Roman" w:hAnsi="Times New Roman"/>
          <w:sz w:val="20"/>
          <w:szCs w:val="20"/>
          <w:lang w:val="de-DE"/>
        </w:rPr>
        <w:t xml:space="preserve">reg6t1 with reg6t2 reg6t3; </w:t>
      </w:r>
    </w:p>
    <w:p w14:paraId="17F7CE3D" w14:textId="1D21A63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reg6t2 with reg6t3; </w:t>
      </w:r>
    </w:p>
    <w:p w14:paraId="73C2763A" w14:textId="6FFB2C25"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1AB15A33" w14:textId="1A2831DE"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6998771C" w14:textId="10278BA3"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1445E946" w14:textId="069389A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2F76C1E5" w14:textId="133CACF1" w:rsidR="656A8A23" w:rsidRPr="006E4BBB" w:rsidRDefault="656A8A23" w:rsidP="00305A87">
      <w:pPr>
        <w:rPr>
          <w:rFonts w:ascii="Times New Roman" w:hAnsi="Times New Roman"/>
          <w:sz w:val="20"/>
          <w:szCs w:val="20"/>
        </w:rPr>
      </w:pPr>
      <w:r w:rsidRPr="006E4BBB">
        <w:rPr>
          <w:rFonts w:ascii="Times New Roman" w:hAnsi="Times New Roman"/>
          <w:sz w:val="20"/>
          <w:szCs w:val="20"/>
        </w:rPr>
        <w:t>! Constraining thresholds to equality</w:t>
      </w:r>
    </w:p>
    <w:p w14:paraId="70D4DE4D" w14:textId="60938BCF" w:rsidR="656A8A23" w:rsidRPr="006E4BBB" w:rsidRDefault="656A8A23" w:rsidP="00305A87">
      <w:pPr>
        <w:rPr>
          <w:rFonts w:ascii="Times New Roman" w:hAnsi="Times New Roman"/>
          <w:sz w:val="20"/>
          <w:szCs w:val="20"/>
        </w:rPr>
      </w:pPr>
      <w:r w:rsidRPr="006E4BBB">
        <w:rPr>
          <w:rFonts w:ascii="Times New Roman" w:hAnsi="Times New Roman"/>
          <w:sz w:val="20"/>
          <w:szCs w:val="20"/>
        </w:rPr>
        <w:t>! each categorical indicator has the same</w:t>
      </w:r>
    </w:p>
    <w:p w14:paraId="7AE2F7F5" w14:textId="67C4E9FB" w:rsidR="656A8A23" w:rsidRPr="006E4BBB" w:rsidRDefault="656A8A23" w:rsidP="00305A87">
      <w:pPr>
        <w:rPr>
          <w:rFonts w:ascii="Times New Roman" w:hAnsi="Times New Roman"/>
          <w:sz w:val="20"/>
          <w:szCs w:val="20"/>
        </w:rPr>
      </w:pPr>
      <w:r w:rsidRPr="006E4BBB">
        <w:rPr>
          <w:rFonts w:ascii="Times New Roman" w:hAnsi="Times New Roman"/>
          <w:sz w:val="20"/>
          <w:szCs w:val="20"/>
        </w:rPr>
        <w:t>! number of thresholds as categories -1</w:t>
      </w:r>
    </w:p>
    <w:p w14:paraId="65BEC006" w14:textId="4A5336EA"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relative indicators across </w:t>
      </w:r>
      <w:proofErr w:type="spellStart"/>
      <w:r w:rsidRPr="006E4BBB">
        <w:rPr>
          <w:rFonts w:ascii="Times New Roman" w:hAnsi="Times New Roman"/>
          <w:sz w:val="20"/>
          <w:szCs w:val="20"/>
        </w:rPr>
        <w:t>latents</w:t>
      </w:r>
      <w:proofErr w:type="spellEnd"/>
      <w:r w:rsidRPr="006E4BBB">
        <w:rPr>
          <w:rFonts w:ascii="Times New Roman" w:hAnsi="Times New Roman"/>
          <w:sz w:val="20"/>
          <w:szCs w:val="20"/>
        </w:rPr>
        <w:t xml:space="preserve"> to be</w:t>
      </w:r>
    </w:p>
    <w:p w14:paraId="5F7735C2" w14:textId="6F9B212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constrained</w:t>
      </w:r>
    </w:p>
    <w:p w14:paraId="12C6BFEE" w14:textId="539C1870" w:rsidR="656A8A23" w:rsidRPr="006E4BBB" w:rsidRDefault="656A8A23" w:rsidP="00305A87">
      <w:pPr>
        <w:rPr>
          <w:rFonts w:ascii="Times New Roman" w:hAnsi="Times New Roman"/>
          <w:sz w:val="20"/>
          <w:szCs w:val="20"/>
          <w:lang w:val="fr-FR"/>
        </w:rPr>
      </w:pPr>
    </w:p>
    <w:p w14:paraId="07B71154" w14:textId="3723F25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428E6E76" w14:textId="3A212096"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0DF64891" w14:textId="5809E8B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Emo </w:t>
      </w:r>
    </w:p>
    <w:p w14:paraId="4E9C1B1F" w14:textId="43BA6CA4"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emo1t1$1] (t11); </w:t>
      </w:r>
    </w:p>
    <w:p w14:paraId="30074F11" w14:textId="3F7C7759"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2t1$1] (t12);</w:t>
      </w:r>
    </w:p>
    <w:p w14:paraId="65F0D745" w14:textId="7F5BB98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3t1$1] (t13);</w:t>
      </w:r>
    </w:p>
    <w:p w14:paraId="53E3FF94" w14:textId="0811235E"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4t1$1] (t14);</w:t>
      </w:r>
    </w:p>
    <w:p w14:paraId="3C2EADE4" w14:textId="0871D7F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5t1$1] (t15);</w:t>
      </w:r>
    </w:p>
    <w:p w14:paraId="3A29918E" w14:textId="68B09936"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emo1t1$2] (t21); </w:t>
      </w:r>
    </w:p>
    <w:p w14:paraId="38DA96F9" w14:textId="485E5CC7"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2t1$2] (t22);</w:t>
      </w:r>
    </w:p>
    <w:p w14:paraId="036881B6" w14:textId="516C9397"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3t1$2] (t23);</w:t>
      </w:r>
    </w:p>
    <w:p w14:paraId="3F462E3B" w14:textId="6B6E56B5"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4t1$2] (t24);</w:t>
      </w:r>
    </w:p>
    <w:p w14:paraId="06F8D15B" w14:textId="3B24FE4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5t1$2] (t25);</w:t>
      </w:r>
    </w:p>
    <w:p w14:paraId="113DBA8F" w14:textId="45F0854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0FDEC6A7" w14:textId="224AEBDE"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1t2$1] (t11);</w:t>
      </w:r>
    </w:p>
    <w:p w14:paraId="31A53E71" w14:textId="26D4F7B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2t2$1] (t12);</w:t>
      </w:r>
    </w:p>
    <w:p w14:paraId="6A648A38" w14:textId="717893A8"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3t2$1] (t13);</w:t>
      </w:r>
    </w:p>
    <w:p w14:paraId="14DB7055" w14:textId="2A6CDB57"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4t2$1] (t14);</w:t>
      </w:r>
    </w:p>
    <w:p w14:paraId="6FAE7D6C" w14:textId="736FC475"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5t2$1] (t15);</w:t>
      </w:r>
    </w:p>
    <w:p w14:paraId="78FCB153" w14:textId="1D5EF6EC"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1t2$2] (t21);</w:t>
      </w:r>
    </w:p>
    <w:p w14:paraId="1802FCA0" w14:textId="0DA1D212"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2t2$2] (t22);</w:t>
      </w:r>
    </w:p>
    <w:p w14:paraId="46F846D3" w14:textId="124ACF0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3t2$2] (t23);</w:t>
      </w:r>
    </w:p>
    <w:p w14:paraId="1AEB33F0" w14:textId="5DEDB998"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4t2$2] (t24);</w:t>
      </w:r>
    </w:p>
    <w:p w14:paraId="69EFF634" w14:textId="2DA01B65"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5t2$2] (t25);</w:t>
      </w:r>
    </w:p>
    <w:p w14:paraId="6B145077" w14:textId="6A784A09"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lastRenderedPageBreak/>
        <w:t xml:space="preserve"> </w:t>
      </w:r>
    </w:p>
    <w:p w14:paraId="2417010B" w14:textId="42BACFB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1t3$1] (t11);</w:t>
      </w:r>
    </w:p>
    <w:p w14:paraId="6D6269D1" w14:textId="14163F1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2t3$1] (t12);</w:t>
      </w:r>
    </w:p>
    <w:p w14:paraId="33B8776E" w14:textId="3B30E643"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3t3$1] (t13);</w:t>
      </w:r>
    </w:p>
    <w:p w14:paraId="7D1A338F" w14:textId="0C1D763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4t3$1] (t14);</w:t>
      </w:r>
    </w:p>
    <w:p w14:paraId="141F4D9F" w14:textId="631EA2A7"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5t3$1] (t15);</w:t>
      </w:r>
    </w:p>
    <w:p w14:paraId="38CF0E6D" w14:textId="32E096D2"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1t3$2] (t21);</w:t>
      </w:r>
    </w:p>
    <w:p w14:paraId="5C460974" w14:textId="2D2A38EE"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2t3$2] (t22);</w:t>
      </w:r>
    </w:p>
    <w:p w14:paraId="3B4FAA2F" w14:textId="18EE861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3t3$2] (t23);</w:t>
      </w:r>
    </w:p>
    <w:p w14:paraId="4E6AFF54" w14:textId="7F0CF98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4t3$2] (t24);</w:t>
      </w:r>
    </w:p>
    <w:p w14:paraId="60B382D5" w14:textId="53726DDC"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emo5t3$2] (t25);</w:t>
      </w:r>
    </w:p>
    <w:p w14:paraId="57D25FE2" w14:textId="1FB8D013"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050723C4" w14:textId="7F520B99"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Reg </w:t>
      </w:r>
    </w:p>
    <w:p w14:paraId="59A5DF20" w14:textId="4FE01746"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1$1] (t31);</w:t>
      </w:r>
    </w:p>
    <w:p w14:paraId="220AC813" w14:textId="5262669C"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1$1] (t32);</w:t>
      </w:r>
    </w:p>
    <w:p w14:paraId="2C5BDC46" w14:textId="20204E57"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1$1] (t33);</w:t>
      </w:r>
    </w:p>
    <w:p w14:paraId="5C612689" w14:textId="3E2D909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1$1] (t34);</w:t>
      </w:r>
    </w:p>
    <w:p w14:paraId="5A27A4E6" w14:textId="1BF9A24F"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1$2] (t41);</w:t>
      </w:r>
    </w:p>
    <w:p w14:paraId="0B997F6E" w14:textId="06C1AC39"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1$2] (t42);</w:t>
      </w:r>
    </w:p>
    <w:p w14:paraId="346C63DE" w14:textId="7E1DBB74"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1$2] (t43);</w:t>
      </w:r>
    </w:p>
    <w:p w14:paraId="15100AE4" w14:textId="56FE98F0"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1$2] (t44);</w:t>
      </w:r>
    </w:p>
    <w:p w14:paraId="38792093" w14:textId="10CF321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1$3] (t51);</w:t>
      </w:r>
    </w:p>
    <w:p w14:paraId="2C566A50" w14:textId="1329725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1$3] (t52);</w:t>
      </w:r>
    </w:p>
    <w:p w14:paraId="143BE454" w14:textId="03D73D69"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1$3] (t53);</w:t>
      </w:r>
    </w:p>
    <w:p w14:paraId="060376AB" w14:textId="34A806DC"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1$3] (t54);</w:t>
      </w:r>
    </w:p>
    <w:p w14:paraId="3A4DD74F" w14:textId="3475607C"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1$4] (t61);</w:t>
      </w:r>
    </w:p>
    <w:p w14:paraId="29C6DDFC" w14:textId="2EC7EC6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1$4] (t62);</w:t>
      </w:r>
    </w:p>
    <w:p w14:paraId="57EF5E3D" w14:textId="575D86E8"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1$4] (t63);</w:t>
      </w:r>
    </w:p>
    <w:p w14:paraId="14DB63EA" w14:textId="751D15D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1$4] (t64);</w:t>
      </w:r>
    </w:p>
    <w:p w14:paraId="6B6B2A36" w14:textId="0B56C12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1$5] (t71);</w:t>
      </w:r>
    </w:p>
    <w:p w14:paraId="7486E513" w14:textId="4B0F33B4"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1$5] (t72);</w:t>
      </w:r>
    </w:p>
    <w:p w14:paraId="5434FF12" w14:textId="4CA28AD0"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1$5] (t73);</w:t>
      </w:r>
    </w:p>
    <w:p w14:paraId="7D404D52" w14:textId="6F4991D3"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1$5] (t74);</w:t>
      </w:r>
    </w:p>
    <w:p w14:paraId="3A32FDC4" w14:textId="0B3D8C24"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1$6] (t81);</w:t>
      </w:r>
    </w:p>
    <w:p w14:paraId="75BEEAB0" w14:textId="1BF71B2E"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1$6] (t82);</w:t>
      </w:r>
    </w:p>
    <w:p w14:paraId="1DB157A1" w14:textId="6ADFCD55"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1$6] (t83);</w:t>
      </w:r>
    </w:p>
    <w:p w14:paraId="3ECF9B46" w14:textId="75B98AD0"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1$6] (t84);</w:t>
      </w:r>
    </w:p>
    <w:p w14:paraId="3F04DC53" w14:textId="0C154CE3"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5D8E52E4" w14:textId="76A3856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631C96AA" w14:textId="6C53E0E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2$1] (t31);</w:t>
      </w:r>
    </w:p>
    <w:p w14:paraId="4C7F16B7" w14:textId="55E05675"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2$1] (t32);</w:t>
      </w:r>
    </w:p>
    <w:p w14:paraId="2EAB8A1F" w14:textId="5DED3B5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2$1] (t33);</w:t>
      </w:r>
    </w:p>
    <w:p w14:paraId="3A9D0698" w14:textId="0A905F3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2$1] (t34);</w:t>
      </w:r>
    </w:p>
    <w:p w14:paraId="073FDCF1" w14:textId="20350AB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2$2] (t41);</w:t>
      </w:r>
    </w:p>
    <w:p w14:paraId="50D95575" w14:textId="05DDD840"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2$2] (t42);</w:t>
      </w:r>
    </w:p>
    <w:p w14:paraId="46DC87A0" w14:textId="4DEABB12"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2$2] (t43);</w:t>
      </w:r>
    </w:p>
    <w:p w14:paraId="7A529923" w14:textId="23F46112"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2$2] (t44);</w:t>
      </w:r>
    </w:p>
    <w:p w14:paraId="1ACEBCCE" w14:textId="4A7CCD6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2$3] (t51);</w:t>
      </w:r>
    </w:p>
    <w:p w14:paraId="5DD475B8" w14:textId="4C043A5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2$3] (t52);</w:t>
      </w:r>
    </w:p>
    <w:p w14:paraId="2BB86A13" w14:textId="28E85BB4"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2$3] (t53);</w:t>
      </w:r>
    </w:p>
    <w:p w14:paraId="077F77ED" w14:textId="707DE6A3"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2$3] (t54);</w:t>
      </w:r>
    </w:p>
    <w:p w14:paraId="6EB79656" w14:textId="4A43D6D5"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2$4] (t61);</w:t>
      </w:r>
    </w:p>
    <w:p w14:paraId="5A48B751" w14:textId="295258D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2$4] (t62);</w:t>
      </w:r>
    </w:p>
    <w:p w14:paraId="54378089" w14:textId="078E5DF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2$4] (t63);</w:t>
      </w:r>
    </w:p>
    <w:p w14:paraId="1EC9A096" w14:textId="2E73C856"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2$4] (t64);</w:t>
      </w:r>
    </w:p>
    <w:p w14:paraId="2FE3E16C" w14:textId="41BDBC72"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2$5] (t71);</w:t>
      </w:r>
    </w:p>
    <w:p w14:paraId="77302287" w14:textId="33A9F14F"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2$5] (t72);</w:t>
      </w:r>
    </w:p>
    <w:p w14:paraId="4CE5E3E7" w14:textId="188CA1C2"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2$5] (t73);</w:t>
      </w:r>
    </w:p>
    <w:p w14:paraId="249177DE" w14:textId="593B3710"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2$5] (t74);</w:t>
      </w:r>
    </w:p>
    <w:p w14:paraId="554352BD" w14:textId="76647839"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2$6] (t81);</w:t>
      </w:r>
    </w:p>
    <w:p w14:paraId="7915B094" w14:textId="09B4ED90"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lastRenderedPageBreak/>
        <w:t>[reg3t2$6] (t82);</w:t>
      </w:r>
    </w:p>
    <w:p w14:paraId="1C26583F" w14:textId="6081F65C"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2$6] (t83);</w:t>
      </w:r>
    </w:p>
    <w:p w14:paraId="19957784" w14:textId="2EC41A34"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2$6] (t84);</w:t>
      </w:r>
    </w:p>
    <w:p w14:paraId="592B1742" w14:textId="31B60228"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3AF7A095" w14:textId="03E7741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3$1] (t31);</w:t>
      </w:r>
    </w:p>
    <w:p w14:paraId="2EDD1714" w14:textId="15519580"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3$1] (t32);</w:t>
      </w:r>
    </w:p>
    <w:p w14:paraId="5A1A83D1" w14:textId="24E62BB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3$1] (t33);</w:t>
      </w:r>
    </w:p>
    <w:p w14:paraId="7EE51AA3" w14:textId="77147DC2"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3$1] (t34);</w:t>
      </w:r>
    </w:p>
    <w:p w14:paraId="6D6A3FA0" w14:textId="1FC46B93"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3$2] (t41);</w:t>
      </w:r>
    </w:p>
    <w:p w14:paraId="0EEA6F69" w14:textId="5B80F6F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3$2] (t42);</w:t>
      </w:r>
    </w:p>
    <w:p w14:paraId="5A94DDFA" w14:textId="4C2E8C5F"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3$2] (t43);</w:t>
      </w:r>
    </w:p>
    <w:p w14:paraId="65559288" w14:textId="0E859CA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3$2] (t44);</w:t>
      </w:r>
    </w:p>
    <w:p w14:paraId="403E72E7" w14:textId="1BC087A3"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3$3] (t51);</w:t>
      </w:r>
    </w:p>
    <w:p w14:paraId="01F1C0E2" w14:textId="633DF03C"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3$3] (t52);</w:t>
      </w:r>
    </w:p>
    <w:p w14:paraId="06D08CFB" w14:textId="1AFFDA91"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3$3] (t53);</w:t>
      </w:r>
    </w:p>
    <w:p w14:paraId="5E473450" w14:textId="1A2F3684"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3$3] (t54);</w:t>
      </w:r>
    </w:p>
    <w:p w14:paraId="092EDDEC" w14:textId="16A97FF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3$4] (t61);</w:t>
      </w:r>
    </w:p>
    <w:p w14:paraId="59E94C65" w14:textId="21EE8A3A"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3$4] (t62);</w:t>
      </w:r>
    </w:p>
    <w:p w14:paraId="18FC5B49" w14:textId="196AD646"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3$4] (t63);</w:t>
      </w:r>
    </w:p>
    <w:p w14:paraId="06E6E879" w14:textId="7D0058C3"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3$4] (t64);</w:t>
      </w:r>
    </w:p>
    <w:p w14:paraId="5FAE0F6E" w14:textId="5DD49EA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3$5] (t71);</w:t>
      </w:r>
    </w:p>
    <w:p w14:paraId="6F4543B4" w14:textId="7DE2D864"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3$5] (t72);</w:t>
      </w:r>
    </w:p>
    <w:p w14:paraId="659975E5" w14:textId="550BB49C"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3$5] (t73);</w:t>
      </w:r>
    </w:p>
    <w:p w14:paraId="5612DFBD" w14:textId="20E7CDB3"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3$5] (t74);</w:t>
      </w:r>
    </w:p>
    <w:p w14:paraId="1A3CA13D" w14:textId="4C9C6A7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1t3$6] (t81);</w:t>
      </w:r>
    </w:p>
    <w:p w14:paraId="51CBDA63" w14:textId="6FBBE207"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3t3$6] (t82);</w:t>
      </w:r>
    </w:p>
    <w:p w14:paraId="7CB68227" w14:textId="5AE2DD3B"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4t3$6] (t83);</w:t>
      </w:r>
    </w:p>
    <w:p w14:paraId="5FCFD10A" w14:textId="0793ECF9"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reg6t3$6] (t84);</w:t>
      </w:r>
    </w:p>
    <w:p w14:paraId="5C9F0408" w14:textId="2A244210"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6CAB36D1" w14:textId="68B9F02D"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1F8DBD8D" w14:textId="47977998" w:rsidR="656A8A23" w:rsidRPr="006E4BBB" w:rsidRDefault="656A8A23" w:rsidP="00305A87">
      <w:pPr>
        <w:rPr>
          <w:rFonts w:ascii="Times New Roman" w:hAnsi="Times New Roman"/>
          <w:sz w:val="20"/>
          <w:szCs w:val="20"/>
          <w:lang w:val="fr-FR"/>
        </w:rPr>
      </w:pPr>
      <w:r w:rsidRPr="006E4BBB">
        <w:rPr>
          <w:rFonts w:ascii="Times New Roman" w:hAnsi="Times New Roman"/>
          <w:sz w:val="20"/>
          <w:szCs w:val="20"/>
          <w:lang w:val="fr-FR"/>
        </w:rPr>
        <w:t xml:space="preserve"> </w:t>
      </w:r>
    </w:p>
    <w:p w14:paraId="348F230D" w14:textId="295A5967" w:rsidR="656A8A23" w:rsidRPr="006E4BBB" w:rsidRDefault="656A8A23" w:rsidP="00305A87">
      <w:pPr>
        <w:rPr>
          <w:rFonts w:ascii="Times New Roman" w:hAnsi="Times New Roman"/>
          <w:sz w:val="20"/>
          <w:szCs w:val="20"/>
        </w:rPr>
      </w:pPr>
      <w:r w:rsidRPr="006E4BBB">
        <w:rPr>
          <w:rFonts w:ascii="Times New Roman" w:hAnsi="Times New Roman"/>
          <w:sz w:val="20"/>
          <w:szCs w:val="20"/>
        </w:rPr>
        <w:t>!!!!!!!!!!!!!!!!!!!!!!!!!!!!!!!!!!!!</w:t>
      </w:r>
    </w:p>
    <w:p w14:paraId="5F36CE36" w14:textId="6DC4A5C2" w:rsidR="656A8A23" w:rsidRPr="006E4BBB" w:rsidRDefault="656A8A23" w:rsidP="00305A87">
      <w:pPr>
        <w:rPr>
          <w:rFonts w:ascii="Times New Roman" w:hAnsi="Times New Roman"/>
          <w:sz w:val="20"/>
          <w:szCs w:val="20"/>
        </w:rPr>
      </w:pPr>
      <w:r w:rsidRPr="006E4BBB">
        <w:rPr>
          <w:rFonts w:ascii="Times New Roman" w:hAnsi="Times New Roman"/>
          <w:sz w:val="20"/>
          <w:szCs w:val="20"/>
        </w:rPr>
        <w:t>! BETWEEN PERSON RANDOM INTERCEPTS !</w:t>
      </w:r>
    </w:p>
    <w:p w14:paraId="290D5A02" w14:textId="52EC98DE" w:rsidR="656A8A23" w:rsidRPr="006E4BBB" w:rsidRDefault="656A8A23" w:rsidP="00305A87">
      <w:pPr>
        <w:rPr>
          <w:rFonts w:ascii="Times New Roman" w:hAnsi="Times New Roman"/>
          <w:sz w:val="20"/>
          <w:szCs w:val="20"/>
        </w:rPr>
      </w:pPr>
      <w:r w:rsidRPr="006E4BBB">
        <w:rPr>
          <w:rFonts w:ascii="Times New Roman" w:hAnsi="Times New Roman"/>
          <w:sz w:val="20"/>
          <w:szCs w:val="20"/>
        </w:rPr>
        <w:t>!!!!!!!!!!!!!!!!!!!!!!!!!!!!!!!!!!!!</w:t>
      </w:r>
    </w:p>
    <w:p w14:paraId="079EB00B" w14:textId="334E2E4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6AC223CE" w14:textId="7F190E7B"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Create individual factors (random intercepts, across all timepoints) </w:t>
      </w:r>
    </w:p>
    <w:p w14:paraId="3243B0C1" w14:textId="6023F0E7"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37E16C3D" w14:textId="21AA2532"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RI_EMO by F_EMO1@1 F_EMO2@1 F_EMO3@1; </w:t>
      </w:r>
    </w:p>
    <w:p w14:paraId="5F915D77" w14:textId="34F6C111"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RI_REG by F_REG1@1 F_REG2@1 F_REG3@1; </w:t>
      </w:r>
    </w:p>
    <w:p w14:paraId="04D4ED6C" w14:textId="5D66447B"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RI_FAM by FAMT1@1 FAMT2@1 FAMT3@1; </w:t>
      </w:r>
    </w:p>
    <w:p w14:paraId="4B0D0BEB" w14:textId="6CAC4DC4"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RI_PER by PERT1@1 PERT2@1 PERT3@1; </w:t>
      </w:r>
    </w:p>
    <w:p w14:paraId="4D28D6D1" w14:textId="6555495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3C434DA2" w14:textId="1446B291"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23526E15" w14:textId="4DE2D37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Set the residual variances of all F_X variables to 0 </w:t>
      </w:r>
    </w:p>
    <w:p w14:paraId="65745016" w14:textId="0D09CE47"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73D83201" w14:textId="3A390BA6" w:rsidR="656A8A23" w:rsidRPr="006E4BBB" w:rsidRDefault="656A8A23" w:rsidP="00305A87">
      <w:pPr>
        <w:rPr>
          <w:rFonts w:ascii="Times New Roman" w:hAnsi="Times New Roman"/>
          <w:sz w:val="20"/>
          <w:szCs w:val="20"/>
        </w:rPr>
      </w:pPr>
      <w:r w:rsidRPr="006E4BBB">
        <w:rPr>
          <w:rFonts w:ascii="Times New Roman" w:hAnsi="Times New Roman"/>
          <w:sz w:val="20"/>
          <w:szCs w:val="20"/>
        </w:rPr>
        <w:t>F_EMO1@0;</w:t>
      </w:r>
    </w:p>
    <w:p w14:paraId="2252BA67" w14:textId="33B2D37F" w:rsidR="656A8A23" w:rsidRPr="006E4BBB" w:rsidRDefault="656A8A23" w:rsidP="00305A87">
      <w:pPr>
        <w:rPr>
          <w:rFonts w:ascii="Times New Roman" w:hAnsi="Times New Roman"/>
          <w:sz w:val="20"/>
          <w:szCs w:val="20"/>
        </w:rPr>
      </w:pPr>
      <w:r w:rsidRPr="006E4BBB">
        <w:rPr>
          <w:rFonts w:ascii="Times New Roman" w:hAnsi="Times New Roman"/>
          <w:sz w:val="20"/>
          <w:szCs w:val="20"/>
        </w:rPr>
        <w:t>F_EMO2@0;</w:t>
      </w:r>
    </w:p>
    <w:p w14:paraId="3CCBC5F9" w14:textId="0257EF88" w:rsidR="656A8A23" w:rsidRPr="006E4BBB" w:rsidRDefault="656A8A23" w:rsidP="00305A87">
      <w:pPr>
        <w:rPr>
          <w:rFonts w:ascii="Times New Roman" w:hAnsi="Times New Roman"/>
          <w:sz w:val="20"/>
          <w:szCs w:val="20"/>
        </w:rPr>
      </w:pPr>
      <w:r w:rsidRPr="006E4BBB">
        <w:rPr>
          <w:rFonts w:ascii="Times New Roman" w:hAnsi="Times New Roman"/>
          <w:sz w:val="20"/>
          <w:szCs w:val="20"/>
        </w:rPr>
        <w:t>F_EMO3@0;</w:t>
      </w:r>
    </w:p>
    <w:p w14:paraId="4858BB18" w14:textId="5BE6F7F1" w:rsidR="656A8A23" w:rsidRPr="006E4BBB" w:rsidRDefault="656A8A23" w:rsidP="00305A87">
      <w:pPr>
        <w:rPr>
          <w:rFonts w:ascii="Times New Roman" w:hAnsi="Times New Roman"/>
          <w:sz w:val="20"/>
          <w:szCs w:val="20"/>
        </w:rPr>
      </w:pPr>
      <w:r w:rsidRPr="006E4BBB">
        <w:rPr>
          <w:rFonts w:ascii="Times New Roman" w:hAnsi="Times New Roman"/>
          <w:sz w:val="20"/>
          <w:szCs w:val="20"/>
        </w:rPr>
        <w:t>F_REG1@0;</w:t>
      </w:r>
    </w:p>
    <w:p w14:paraId="79044F1F" w14:textId="7AB617D2" w:rsidR="656A8A23" w:rsidRPr="006E4BBB" w:rsidRDefault="656A8A23" w:rsidP="00305A87">
      <w:pPr>
        <w:rPr>
          <w:rFonts w:ascii="Times New Roman" w:hAnsi="Times New Roman"/>
          <w:sz w:val="20"/>
          <w:szCs w:val="20"/>
        </w:rPr>
      </w:pPr>
      <w:r w:rsidRPr="006E4BBB">
        <w:rPr>
          <w:rFonts w:ascii="Times New Roman" w:hAnsi="Times New Roman"/>
          <w:sz w:val="20"/>
          <w:szCs w:val="20"/>
        </w:rPr>
        <w:t>F_REG2@0;</w:t>
      </w:r>
    </w:p>
    <w:p w14:paraId="37598F73" w14:textId="72D6E1E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F_REG3@0; </w:t>
      </w:r>
    </w:p>
    <w:p w14:paraId="13E343C8" w14:textId="1F806D59"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FAMT1@0; </w:t>
      </w:r>
    </w:p>
    <w:p w14:paraId="003F1AB5" w14:textId="252BBC32"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FAMT2@0; </w:t>
      </w:r>
    </w:p>
    <w:p w14:paraId="676B82B5" w14:textId="1FBC823E"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FAMT3@0; </w:t>
      </w:r>
    </w:p>
    <w:p w14:paraId="15765958" w14:textId="68BABB49"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PERT1@0; </w:t>
      </w:r>
    </w:p>
    <w:p w14:paraId="480BE765" w14:textId="55730049" w:rsidR="656A8A23" w:rsidRPr="006E4BBB" w:rsidRDefault="656A8A23" w:rsidP="00305A87">
      <w:pPr>
        <w:rPr>
          <w:rFonts w:ascii="Times New Roman" w:hAnsi="Times New Roman"/>
          <w:sz w:val="20"/>
          <w:szCs w:val="20"/>
        </w:rPr>
      </w:pPr>
      <w:r w:rsidRPr="006E4BBB">
        <w:rPr>
          <w:rFonts w:ascii="Times New Roman" w:hAnsi="Times New Roman"/>
          <w:sz w:val="20"/>
          <w:szCs w:val="20"/>
        </w:rPr>
        <w:t>PERT2@0;</w:t>
      </w:r>
    </w:p>
    <w:p w14:paraId="306F9AAC" w14:textId="2B5983AD"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PERT3@0; </w:t>
      </w:r>
    </w:p>
    <w:p w14:paraId="3A7F6367" w14:textId="0440F363"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3CE543D7" w14:textId="2F3F77B9"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7B2E698B" w14:textId="18DF7FE7" w:rsidR="656A8A23" w:rsidRPr="006E4BBB" w:rsidRDefault="656A8A23" w:rsidP="00305A87">
      <w:pPr>
        <w:rPr>
          <w:rFonts w:ascii="Times New Roman" w:hAnsi="Times New Roman"/>
          <w:sz w:val="20"/>
          <w:szCs w:val="20"/>
        </w:rPr>
      </w:pPr>
      <w:r w:rsidRPr="006E4BBB">
        <w:rPr>
          <w:rFonts w:ascii="Times New Roman" w:hAnsi="Times New Roman"/>
          <w:sz w:val="20"/>
          <w:szCs w:val="20"/>
        </w:rPr>
        <w:t>!!!!!!!!!!!!!!!!!!!!!!!!!</w:t>
      </w:r>
    </w:p>
    <w:p w14:paraId="7C4DE071" w14:textId="72384ED8" w:rsidR="656A8A23" w:rsidRPr="006E4BBB" w:rsidRDefault="656A8A23" w:rsidP="00305A87">
      <w:pPr>
        <w:rPr>
          <w:rFonts w:ascii="Times New Roman" w:hAnsi="Times New Roman"/>
          <w:sz w:val="20"/>
          <w:szCs w:val="20"/>
        </w:rPr>
      </w:pPr>
      <w:r w:rsidRPr="006E4BBB">
        <w:rPr>
          <w:rFonts w:ascii="Times New Roman" w:hAnsi="Times New Roman"/>
          <w:sz w:val="20"/>
          <w:szCs w:val="20"/>
        </w:rPr>
        <w:lastRenderedPageBreak/>
        <w:t>! WITHIN PERSON FACTORS !</w:t>
      </w:r>
    </w:p>
    <w:p w14:paraId="37AFAE68" w14:textId="25B7F262" w:rsidR="656A8A23" w:rsidRPr="006E4BBB" w:rsidRDefault="656A8A23" w:rsidP="00305A87">
      <w:pPr>
        <w:rPr>
          <w:rFonts w:ascii="Times New Roman" w:hAnsi="Times New Roman"/>
          <w:sz w:val="20"/>
          <w:szCs w:val="20"/>
        </w:rPr>
      </w:pPr>
      <w:r w:rsidRPr="006E4BBB">
        <w:rPr>
          <w:rFonts w:ascii="Times New Roman" w:hAnsi="Times New Roman"/>
          <w:sz w:val="20"/>
          <w:szCs w:val="20"/>
        </w:rPr>
        <w:t>!!!!!!!!!!!!!!!!!!!!!!!!!</w:t>
      </w:r>
    </w:p>
    <w:p w14:paraId="12558C9A" w14:textId="69C32063"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65DBB850" w14:textId="1A6B0CB6"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EMO1 by F_EMO1@1; </w:t>
      </w:r>
    </w:p>
    <w:p w14:paraId="13D51A80" w14:textId="13E9E4AF" w:rsidR="656A8A23" w:rsidRPr="006E4BBB" w:rsidRDefault="656A8A23" w:rsidP="00305A87">
      <w:pPr>
        <w:rPr>
          <w:rFonts w:ascii="Times New Roman" w:hAnsi="Times New Roman"/>
          <w:sz w:val="20"/>
          <w:szCs w:val="20"/>
        </w:rPr>
      </w:pPr>
      <w:r w:rsidRPr="006E4BBB">
        <w:rPr>
          <w:rFonts w:ascii="Times New Roman" w:hAnsi="Times New Roman"/>
          <w:sz w:val="20"/>
          <w:szCs w:val="20"/>
        </w:rPr>
        <w:t>W_EMO2 by F_EMO2@1;</w:t>
      </w:r>
    </w:p>
    <w:p w14:paraId="5BDD5317" w14:textId="0DA24BE4" w:rsidR="656A8A23" w:rsidRPr="006E4BBB" w:rsidRDefault="656A8A23" w:rsidP="00305A87">
      <w:pPr>
        <w:rPr>
          <w:rFonts w:ascii="Times New Roman" w:hAnsi="Times New Roman"/>
          <w:sz w:val="20"/>
          <w:szCs w:val="20"/>
        </w:rPr>
      </w:pPr>
      <w:r w:rsidRPr="006E4BBB">
        <w:rPr>
          <w:rFonts w:ascii="Times New Roman" w:hAnsi="Times New Roman"/>
          <w:sz w:val="20"/>
          <w:szCs w:val="20"/>
        </w:rPr>
        <w:t>W_EMO3 by F_EMO3@1;</w:t>
      </w:r>
    </w:p>
    <w:p w14:paraId="1C12077F" w14:textId="63C891D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7A2FCE28" w14:textId="228DEF7A" w:rsidR="656A8A23" w:rsidRPr="006E4BBB" w:rsidRDefault="656A8A23" w:rsidP="00305A87">
      <w:pPr>
        <w:rPr>
          <w:rFonts w:ascii="Times New Roman" w:hAnsi="Times New Roman"/>
          <w:sz w:val="20"/>
          <w:szCs w:val="20"/>
        </w:rPr>
      </w:pPr>
      <w:r w:rsidRPr="006E4BBB">
        <w:rPr>
          <w:rFonts w:ascii="Times New Roman" w:hAnsi="Times New Roman"/>
          <w:sz w:val="20"/>
          <w:szCs w:val="20"/>
        </w:rPr>
        <w:t>W_REG1 by F_REG1@1;</w:t>
      </w:r>
    </w:p>
    <w:p w14:paraId="3363AE58" w14:textId="39B08CD3" w:rsidR="656A8A23" w:rsidRPr="006E4BBB" w:rsidRDefault="656A8A23" w:rsidP="00305A87">
      <w:pPr>
        <w:rPr>
          <w:rFonts w:ascii="Times New Roman" w:hAnsi="Times New Roman"/>
          <w:sz w:val="20"/>
          <w:szCs w:val="20"/>
        </w:rPr>
      </w:pPr>
      <w:r w:rsidRPr="006E4BBB">
        <w:rPr>
          <w:rFonts w:ascii="Times New Roman" w:hAnsi="Times New Roman"/>
          <w:sz w:val="20"/>
          <w:szCs w:val="20"/>
        </w:rPr>
        <w:t>W_REG2 by F_REG2@1;</w:t>
      </w:r>
    </w:p>
    <w:p w14:paraId="42C3AD76" w14:textId="6003B7B1" w:rsidR="656A8A23" w:rsidRPr="006E4BBB" w:rsidRDefault="656A8A23" w:rsidP="00305A87">
      <w:pPr>
        <w:rPr>
          <w:rFonts w:ascii="Times New Roman" w:hAnsi="Times New Roman"/>
          <w:sz w:val="20"/>
          <w:szCs w:val="20"/>
        </w:rPr>
      </w:pPr>
      <w:r w:rsidRPr="006E4BBB">
        <w:rPr>
          <w:rFonts w:ascii="Times New Roman" w:hAnsi="Times New Roman"/>
          <w:sz w:val="20"/>
          <w:szCs w:val="20"/>
        </w:rPr>
        <w:t>W_REG3 by F_REG3@1;</w:t>
      </w:r>
    </w:p>
    <w:p w14:paraId="01EB8F84" w14:textId="0F353B56"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1183C359" w14:textId="0CCCC49A"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FAM1 by FAMT1@1; </w:t>
      </w:r>
    </w:p>
    <w:p w14:paraId="6F57468C" w14:textId="12F882C0"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FAM2 by FAMT2@1; </w:t>
      </w:r>
    </w:p>
    <w:p w14:paraId="065639D3" w14:textId="3E6EADA0"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FAM3 by FAMT3@1; </w:t>
      </w:r>
    </w:p>
    <w:p w14:paraId="625E4D60" w14:textId="594F0EAB"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763D7E9C" w14:textId="322D552E"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PER1 by PERT1@1; </w:t>
      </w:r>
    </w:p>
    <w:p w14:paraId="1B232DA6" w14:textId="47DBB20B"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PER2 by PERT2@1; </w:t>
      </w:r>
    </w:p>
    <w:p w14:paraId="74C2DF16" w14:textId="46986190"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PER3 by PERT3@1; </w:t>
      </w:r>
    </w:p>
    <w:p w14:paraId="020AA087" w14:textId="7974EB1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75833626" w14:textId="09CFCACE" w:rsidR="656A8A23" w:rsidRPr="006E4BBB" w:rsidRDefault="656A8A23" w:rsidP="00305A87">
      <w:pPr>
        <w:rPr>
          <w:rFonts w:ascii="Times New Roman" w:hAnsi="Times New Roman"/>
          <w:sz w:val="20"/>
          <w:szCs w:val="20"/>
        </w:rPr>
      </w:pPr>
      <w:r w:rsidRPr="006E4BBB">
        <w:rPr>
          <w:rFonts w:ascii="Times New Roman" w:hAnsi="Times New Roman"/>
          <w:sz w:val="20"/>
          <w:szCs w:val="20"/>
        </w:rPr>
        <w:t>!!!!!!!!!!!!!!</w:t>
      </w:r>
    </w:p>
    <w:p w14:paraId="05CACCFE" w14:textId="15952391" w:rsidR="656A8A23" w:rsidRPr="006E4BBB" w:rsidRDefault="656A8A23" w:rsidP="00305A87">
      <w:pPr>
        <w:rPr>
          <w:rFonts w:ascii="Times New Roman" w:hAnsi="Times New Roman"/>
          <w:sz w:val="20"/>
          <w:szCs w:val="20"/>
        </w:rPr>
      </w:pPr>
      <w:r w:rsidRPr="006E4BBB">
        <w:rPr>
          <w:rFonts w:ascii="Times New Roman" w:hAnsi="Times New Roman"/>
          <w:sz w:val="20"/>
          <w:szCs w:val="20"/>
        </w:rPr>
        <w:t>! COVARIATES !</w:t>
      </w:r>
    </w:p>
    <w:p w14:paraId="1E694791" w14:textId="1A16B3E3" w:rsidR="656A8A23" w:rsidRPr="006E4BBB" w:rsidRDefault="656A8A23" w:rsidP="00305A87">
      <w:pPr>
        <w:rPr>
          <w:rFonts w:ascii="Times New Roman" w:hAnsi="Times New Roman"/>
          <w:sz w:val="20"/>
          <w:szCs w:val="20"/>
        </w:rPr>
      </w:pPr>
      <w:r w:rsidRPr="006E4BBB">
        <w:rPr>
          <w:rFonts w:ascii="Times New Roman" w:hAnsi="Times New Roman"/>
          <w:sz w:val="20"/>
          <w:szCs w:val="20"/>
        </w:rPr>
        <w:t>!!!!!!!!!!!!!!</w:t>
      </w:r>
    </w:p>
    <w:p w14:paraId="0BB64D1D" w14:textId="01CD0D6E"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3CFD9BC0" w14:textId="0DC2D923"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Regression of variables on covariate </w:t>
      </w:r>
    </w:p>
    <w:p w14:paraId="44D10EF4" w14:textId="76BFF18E" w:rsidR="656A8A23" w:rsidRPr="006E4BBB" w:rsidRDefault="656A8A23" w:rsidP="00305A87">
      <w:pPr>
        <w:rPr>
          <w:rFonts w:ascii="Times New Roman" w:hAnsi="Times New Roman"/>
          <w:sz w:val="20"/>
          <w:szCs w:val="20"/>
        </w:rPr>
      </w:pPr>
      <w:r w:rsidRPr="006E4BBB">
        <w:rPr>
          <w:rFonts w:ascii="Times New Roman" w:hAnsi="Times New Roman"/>
          <w:sz w:val="20"/>
          <w:szCs w:val="20"/>
        </w:rPr>
        <w:t>! the covariate effects of stable covariates</w:t>
      </w:r>
    </w:p>
    <w:p w14:paraId="3ABA0AC2" w14:textId="3D97129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are held equal </w:t>
      </w:r>
    </w:p>
    <w:p w14:paraId="227FFA90" w14:textId="4F736BB9"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0416981F" w14:textId="2E21FB10" w:rsidR="656A8A23" w:rsidRPr="006E4BBB" w:rsidRDefault="656A8A23" w:rsidP="00305A87">
      <w:pPr>
        <w:rPr>
          <w:rFonts w:ascii="Times New Roman" w:hAnsi="Times New Roman"/>
          <w:sz w:val="20"/>
          <w:szCs w:val="20"/>
        </w:rPr>
      </w:pPr>
      <w:r w:rsidRPr="006E4BBB">
        <w:rPr>
          <w:rFonts w:ascii="Times New Roman" w:hAnsi="Times New Roman"/>
          <w:sz w:val="20"/>
          <w:szCs w:val="20"/>
        </w:rPr>
        <w:t>F_EMO1 on ATTAIN;</w:t>
      </w:r>
    </w:p>
    <w:p w14:paraId="674B98B1" w14:textId="75CD076B" w:rsidR="656A8A23" w:rsidRPr="006E4BBB" w:rsidRDefault="656A8A23" w:rsidP="00305A87">
      <w:pPr>
        <w:rPr>
          <w:rFonts w:ascii="Times New Roman" w:hAnsi="Times New Roman"/>
          <w:sz w:val="20"/>
          <w:szCs w:val="20"/>
          <w:lang w:val="it-IT"/>
        </w:rPr>
      </w:pPr>
      <w:r w:rsidRPr="006E4BBB">
        <w:rPr>
          <w:rFonts w:ascii="Times New Roman" w:hAnsi="Times New Roman"/>
          <w:sz w:val="20"/>
          <w:szCs w:val="20"/>
          <w:lang w:val="it-IT"/>
        </w:rPr>
        <w:t xml:space="preserve">F_EMO1 F_EMO2 F_EMO3 on GENDER; </w:t>
      </w:r>
    </w:p>
    <w:p w14:paraId="62540938" w14:textId="558056D4"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F_EMO1 F_EMO2 F_EMO3 on ETHNICBI; </w:t>
      </w:r>
    </w:p>
    <w:p w14:paraId="34BAC2E6" w14:textId="0625DFA6"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F_EMO1 F_EMO2 F_EMO3 on SEN; </w:t>
      </w:r>
    </w:p>
    <w:p w14:paraId="6216861E" w14:textId="59DF79F8" w:rsidR="656A8A23" w:rsidRPr="006E4BBB" w:rsidRDefault="656A8A23" w:rsidP="00305A87">
      <w:pPr>
        <w:rPr>
          <w:rFonts w:ascii="Times New Roman" w:hAnsi="Times New Roman"/>
          <w:sz w:val="20"/>
          <w:szCs w:val="20"/>
        </w:rPr>
      </w:pPr>
      <w:r w:rsidRPr="006E4BBB">
        <w:rPr>
          <w:rFonts w:ascii="Times New Roman" w:hAnsi="Times New Roman"/>
          <w:sz w:val="20"/>
          <w:szCs w:val="20"/>
        </w:rPr>
        <w:t>F_EMO1 F_EMO2 F_EMO3 on FSMEVER;</w:t>
      </w:r>
    </w:p>
    <w:p w14:paraId="695B45AB" w14:textId="266DE47E"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13A0DA89" w14:textId="0559E5FA" w:rsidR="656A8A23" w:rsidRPr="006E4BBB" w:rsidRDefault="656A8A23" w:rsidP="00305A87">
      <w:pPr>
        <w:rPr>
          <w:rFonts w:ascii="Times New Roman" w:hAnsi="Times New Roman"/>
          <w:sz w:val="20"/>
          <w:szCs w:val="20"/>
        </w:rPr>
      </w:pPr>
      <w:r w:rsidRPr="006E4BBB">
        <w:rPr>
          <w:rFonts w:ascii="Times New Roman" w:hAnsi="Times New Roman"/>
          <w:sz w:val="20"/>
          <w:szCs w:val="20"/>
        </w:rPr>
        <w:t>F_REG1 on ATTAIN;</w:t>
      </w:r>
    </w:p>
    <w:p w14:paraId="5F149F5A" w14:textId="77E0E0ED" w:rsidR="656A8A23" w:rsidRPr="006E4BBB" w:rsidRDefault="656A8A23" w:rsidP="00305A87">
      <w:pPr>
        <w:rPr>
          <w:rFonts w:ascii="Times New Roman" w:hAnsi="Times New Roman"/>
          <w:sz w:val="20"/>
          <w:szCs w:val="20"/>
        </w:rPr>
      </w:pPr>
      <w:r w:rsidRPr="006E4BBB">
        <w:rPr>
          <w:rFonts w:ascii="Times New Roman" w:hAnsi="Times New Roman"/>
          <w:sz w:val="20"/>
          <w:szCs w:val="20"/>
        </w:rPr>
        <w:t>F_REG1 F_REG2 F_REG3 on GENDER;</w:t>
      </w:r>
    </w:p>
    <w:p w14:paraId="0BD6A8E4" w14:textId="2331470A" w:rsidR="656A8A23" w:rsidRPr="006E4BBB" w:rsidRDefault="656A8A23" w:rsidP="00305A87">
      <w:pPr>
        <w:rPr>
          <w:rFonts w:ascii="Times New Roman" w:hAnsi="Times New Roman"/>
          <w:sz w:val="20"/>
          <w:szCs w:val="20"/>
        </w:rPr>
      </w:pPr>
      <w:r w:rsidRPr="006E4BBB">
        <w:rPr>
          <w:rFonts w:ascii="Times New Roman" w:hAnsi="Times New Roman"/>
          <w:sz w:val="20"/>
          <w:szCs w:val="20"/>
        </w:rPr>
        <w:t>F_REG1 F_REG2 F_REG3 on ETHNICBI;</w:t>
      </w:r>
    </w:p>
    <w:p w14:paraId="1AEA3C7B" w14:textId="4A3544D2" w:rsidR="656A8A23" w:rsidRPr="006E4BBB" w:rsidRDefault="656A8A23" w:rsidP="00305A87">
      <w:pPr>
        <w:rPr>
          <w:rFonts w:ascii="Times New Roman" w:hAnsi="Times New Roman"/>
          <w:sz w:val="20"/>
          <w:szCs w:val="20"/>
        </w:rPr>
      </w:pPr>
      <w:r w:rsidRPr="006E4BBB">
        <w:rPr>
          <w:rFonts w:ascii="Times New Roman" w:hAnsi="Times New Roman"/>
          <w:sz w:val="20"/>
          <w:szCs w:val="20"/>
        </w:rPr>
        <w:t>F_REG1 F_REG2 F_REG3 on SEN;</w:t>
      </w:r>
    </w:p>
    <w:p w14:paraId="4B652DC2" w14:textId="60742FE2" w:rsidR="656A8A23" w:rsidRPr="006E4BBB" w:rsidRDefault="656A8A23" w:rsidP="00305A87">
      <w:pPr>
        <w:rPr>
          <w:rFonts w:ascii="Times New Roman" w:hAnsi="Times New Roman"/>
          <w:sz w:val="20"/>
          <w:szCs w:val="20"/>
        </w:rPr>
      </w:pPr>
      <w:r w:rsidRPr="006E4BBB">
        <w:rPr>
          <w:rFonts w:ascii="Times New Roman" w:hAnsi="Times New Roman"/>
          <w:sz w:val="20"/>
          <w:szCs w:val="20"/>
        </w:rPr>
        <w:t>F_REG1 F_REG2 F_REG3 on FSMEVER;</w:t>
      </w:r>
    </w:p>
    <w:p w14:paraId="0EB90EA3" w14:textId="2C01C18B"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0DFC1D59" w14:textId="51471D52"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FAMT1 on ATTAIN; </w:t>
      </w:r>
    </w:p>
    <w:p w14:paraId="23485065" w14:textId="6D67DAE9" w:rsidR="656A8A23" w:rsidRPr="006E4BBB" w:rsidRDefault="656A8A23" w:rsidP="00305A87">
      <w:pPr>
        <w:rPr>
          <w:rFonts w:ascii="Times New Roman" w:hAnsi="Times New Roman"/>
          <w:sz w:val="20"/>
          <w:szCs w:val="20"/>
        </w:rPr>
      </w:pPr>
      <w:r w:rsidRPr="006E4BBB">
        <w:rPr>
          <w:rFonts w:ascii="Times New Roman" w:hAnsi="Times New Roman"/>
          <w:sz w:val="20"/>
          <w:szCs w:val="20"/>
        </w:rPr>
        <w:t>FAMT1 FAMT2 FAMT3 on GENDER;</w:t>
      </w:r>
    </w:p>
    <w:p w14:paraId="5235D6B1" w14:textId="603C6714" w:rsidR="656A8A23" w:rsidRPr="006E4BBB" w:rsidRDefault="656A8A23" w:rsidP="00305A87">
      <w:pPr>
        <w:rPr>
          <w:rFonts w:ascii="Times New Roman" w:hAnsi="Times New Roman"/>
          <w:sz w:val="20"/>
          <w:szCs w:val="20"/>
        </w:rPr>
      </w:pPr>
      <w:r w:rsidRPr="006E4BBB">
        <w:rPr>
          <w:rFonts w:ascii="Times New Roman" w:hAnsi="Times New Roman"/>
          <w:sz w:val="20"/>
          <w:szCs w:val="20"/>
        </w:rPr>
        <w:t>FAMT1 FAMT2 FAMT3 on ETHNICBI;</w:t>
      </w:r>
    </w:p>
    <w:p w14:paraId="24328729" w14:textId="66B82E2A" w:rsidR="656A8A23" w:rsidRPr="006E4BBB" w:rsidRDefault="656A8A23" w:rsidP="00305A87">
      <w:pPr>
        <w:rPr>
          <w:rFonts w:ascii="Times New Roman" w:hAnsi="Times New Roman"/>
          <w:sz w:val="20"/>
          <w:szCs w:val="20"/>
        </w:rPr>
      </w:pPr>
      <w:r w:rsidRPr="006E4BBB">
        <w:rPr>
          <w:rFonts w:ascii="Times New Roman" w:hAnsi="Times New Roman"/>
          <w:sz w:val="20"/>
          <w:szCs w:val="20"/>
        </w:rPr>
        <w:t>FAMT1 FAMT2 FAMT3 on SEN;</w:t>
      </w:r>
    </w:p>
    <w:p w14:paraId="0080732D" w14:textId="2E12F5E2" w:rsidR="656A8A23" w:rsidRPr="006E4BBB" w:rsidRDefault="656A8A23" w:rsidP="00305A87">
      <w:pPr>
        <w:rPr>
          <w:rFonts w:ascii="Times New Roman" w:hAnsi="Times New Roman"/>
          <w:sz w:val="20"/>
          <w:szCs w:val="20"/>
        </w:rPr>
      </w:pPr>
      <w:r w:rsidRPr="006E4BBB">
        <w:rPr>
          <w:rFonts w:ascii="Times New Roman" w:hAnsi="Times New Roman"/>
          <w:sz w:val="20"/>
          <w:szCs w:val="20"/>
        </w:rPr>
        <w:t>FAMT1 FAMT2 FAMT3 on FSMEVER;</w:t>
      </w:r>
    </w:p>
    <w:p w14:paraId="60A7838E" w14:textId="6711AE22"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24D789F3" w14:textId="4F491C47" w:rsidR="656A8A23" w:rsidRPr="006E4BBB" w:rsidRDefault="656A8A23" w:rsidP="00305A87">
      <w:pPr>
        <w:rPr>
          <w:rFonts w:ascii="Times New Roman" w:hAnsi="Times New Roman"/>
          <w:sz w:val="20"/>
          <w:szCs w:val="20"/>
        </w:rPr>
      </w:pPr>
      <w:r w:rsidRPr="006E4BBB">
        <w:rPr>
          <w:rFonts w:ascii="Times New Roman" w:hAnsi="Times New Roman"/>
          <w:sz w:val="20"/>
          <w:szCs w:val="20"/>
        </w:rPr>
        <w:t>PERT1 on ATTAIN;</w:t>
      </w:r>
    </w:p>
    <w:p w14:paraId="127E524C" w14:textId="471FD9F0" w:rsidR="656A8A23" w:rsidRPr="006E4BBB" w:rsidRDefault="656A8A23" w:rsidP="00305A87">
      <w:pPr>
        <w:rPr>
          <w:rFonts w:ascii="Times New Roman" w:hAnsi="Times New Roman"/>
          <w:sz w:val="20"/>
          <w:szCs w:val="20"/>
        </w:rPr>
      </w:pPr>
      <w:r w:rsidRPr="006E4BBB">
        <w:rPr>
          <w:rFonts w:ascii="Times New Roman" w:hAnsi="Times New Roman"/>
          <w:sz w:val="20"/>
          <w:szCs w:val="20"/>
        </w:rPr>
        <w:t>PERT1 PERT2 PERT3 on GENDER;</w:t>
      </w:r>
    </w:p>
    <w:p w14:paraId="334C6780" w14:textId="1A2216DB" w:rsidR="656A8A23" w:rsidRPr="006E4BBB" w:rsidRDefault="656A8A23" w:rsidP="00305A87">
      <w:pPr>
        <w:rPr>
          <w:rFonts w:ascii="Times New Roman" w:hAnsi="Times New Roman"/>
          <w:sz w:val="20"/>
          <w:szCs w:val="20"/>
        </w:rPr>
      </w:pPr>
      <w:r w:rsidRPr="006E4BBB">
        <w:rPr>
          <w:rFonts w:ascii="Times New Roman" w:hAnsi="Times New Roman"/>
          <w:sz w:val="20"/>
          <w:szCs w:val="20"/>
        </w:rPr>
        <w:t>PERT1 PERT2 PERT3 on ETHNICBI;</w:t>
      </w:r>
    </w:p>
    <w:p w14:paraId="0EF6565F" w14:textId="185517EB" w:rsidR="656A8A23" w:rsidRPr="006E4BBB" w:rsidRDefault="656A8A23" w:rsidP="00305A87">
      <w:pPr>
        <w:rPr>
          <w:rFonts w:ascii="Times New Roman" w:hAnsi="Times New Roman"/>
          <w:sz w:val="20"/>
          <w:szCs w:val="20"/>
        </w:rPr>
      </w:pPr>
      <w:r w:rsidRPr="006E4BBB">
        <w:rPr>
          <w:rFonts w:ascii="Times New Roman" w:hAnsi="Times New Roman"/>
          <w:sz w:val="20"/>
          <w:szCs w:val="20"/>
        </w:rPr>
        <w:t>PERT1 PERT2 PERT3 on SEN;</w:t>
      </w:r>
    </w:p>
    <w:p w14:paraId="716AEC80" w14:textId="1AFDBD04" w:rsidR="656A8A23" w:rsidRPr="006E4BBB" w:rsidRDefault="656A8A23" w:rsidP="00305A87">
      <w:pPr>
        <w:rPr>
          <w:rFonts w:ascii="Times New Roman" w:hAnsi="Times New Roman"/>
          <w:sz w:val="20"/>
          <w:szCs w:val="20"/>
        </w:rPr>
      </w:pPr>
      <w:r w:rsidRPr="006E4BBB">
        <w:rPr>
          <w:rFonts w:ascii="Times New Roman" w:hAnsi="Times New Roman"/>
          <w:sz w:val="20"/>
          <w:szCs w:val="20"/>
        </w:rPr>
        <w:t>PERT1 PERT2 PERT3 on FSMEVER;</w:t>
      </w:r>
    </w:p>
    <w:p w14:paraId="19971CCB" w14:textId="4C346AC5"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77D1FE0D" w14:textId="3A16FA72"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083C0902" w14:textId="69545842" w:rsidR="656A8A23" w:rsidRPr="006E4BBB" w:rsidRDefault="656A8A23" w:rsidP="00305A87">
      <w:pPr>
        <w:rPr>
          <w:rFonts w:ascii="Times New Roman" w:hAnsi="Times New Roman"/>
          <w:sz w:val="20"/>
          <w:szCs w:val="20"/>
        </w:rPr>
      </w:pPr>
      <w:r w:rsidRPr="006E4BBB">
        <w:rPr>
          <w:rFonts w:ascii="Times New Roman" w:hAnsi="Times New Roman"/>
          <w:sz w:val="20"/>
          <w:szCs w:val="20"/>
        </w:rPr>
        <w:t>!!!!!!!!!!!!!!!!!!!!!!!!!</w:t>
      </w:r>
    </w:p>
    <w:p w14:paraId="01AC5912" w14:textId="5007EED0" w:rsidR="656A8A23" w:rsidRPr="006E4BBB" w:rsidRDefault="656A8A23" w:rsidP="00305A87">
      <w:pPr>
        <w:rPr>
          <w:rFonts w:ascii="Times New Roman" w:hAnsi="Times New Roman"/>
          <w:sz w:val="20"/>
          <w:szCs w:val="20"/>
        </w:rPr>
      </w:pPr>
      <w:r w:rsidRPr="006E4BBB">
        <w:rPr>
          <w:rFonts w:ascii="Times New Roman" w:hAnsi="Times New Roman"/>
          <w:sz w:val="20"/>
          <w:szCs w:val="20"/>
        </w:rPr>
        <w:t>! WITHIN PERSON PATHWAYS!</w:t>
      </w:r>
    </w:p>
    <w:p w14:paraId="5480BC5E" w14:textId="63BB75C4" w:rsidR="656A8A23" w:rsidRPr="006E4BBB" w:rsidRDefault="656A8A23" w:rsidP="00305A87">
      <w:pPr>
        <w:rPr>
          <w:rFonts w:ascii="Times New Roman" w:hAnsi="Times New Roman"/>
          <w:sz w:val="20"/>
          <w:szCs w:val="20"/>
        </w:rPr>
      </w:pPr>
      <w:r w:rsidRPr="006E4BBB">
        <w:rPr>
          <w:rFonts w:ascii="Times New Roman" w:hAnsi="Times New Roman"/>
          <w:sz w:val="20"/>
          <w:szCs w:val="20"/>
        </w:rPr>
        <w:t>!!!!!!!!!!!!!!!!!!!!!!!!!</w:t>
      </w:r>
    </w:p>
    <w:p w14:paraId="260EB01D" w14:textId="3DC4059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261E6C4F" w14:textId="3047C8BD" w:rsidR="656A8A23" w:rsidRPr="006E4BBB" w:rsidRDefault="656A8A23" w:rsidP="00305A87">
      <w:pPr>
        <w:rPr>
          <w:rFonts w:ascii="Times New Roman" w:hAnsi="Times New Roman"/>
          <w:sz w:val="20"/>
          <w:szCs w:val="20"/>
        </w:rPr>
      </w:pPr>
      <w:r w:rsidRPr="006E4BBB">
        <w:rPr>
          <w:rFonts w:ascii="Times New Roman" w:hAnsi="Times New Roman"/>
          <w:sz w:val="20"/>
          <w:szCs w:val="20"/>
        </w:rPr>
        <w:t>! Estimate the lagged effects between within-person variables</w:t>
      </w:r>
    </w:p>
    <w:p w14:paraId="1FCE1649" w14:textId="4EA3E48A"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6E4EDA86" w14:textId="09761A53"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roofErr w:type="spellStart"/>
      <w:r w:rsidRPr="006E4BBB">
        <w:rPr>
          <w:rFonts w:ascii="Times New Roman" w:hAnsi="Times New Roman"/>
          <w:sz w:val="20"/>
          <w:szCs w:val="20"/>
        </w:rPr>
        <w:t>autoregressives</w:t>
      </w:r>
      <w:proofErr w:type="spellEnd"/>
      <w:r w:rsidRPr="006E4BBB">
        <w:rPr>
          <w:rFonts w:ascii="Times New Roman" w:hAnsi="Times New Roman"/>
          <w:sz w:val="20"/>
          <w:szCs w:val="20"/>
        </w:rPr>
        <w:t xml:space="preserve"> and cross lags</w:t>
      </w:r>
    </w:p>
    <w:p w14:paraId="232A78BB" w14:textId="7019867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EMO2 on W_EMO1 W_REG1 W_FAM1 W_PER1; </w:t>
      </w:r>
    </w:p>
    <w:p w14:paraId="74715AC1" w14:textId="588A0785" w:rsidR="656A8A23" w:rsidRPr="006E4BBB" w:rsidRDefault="656A8A23" w:rsidP="00305A87">
      <w:pPr>
        <w:rPr>
          <w:rFonts w:ascii="Times New Roman" w:hAnsi="Times New Roman"/>
          <w:sz w:val="20"/>
          <w:szCs w:val="20"/>
        </w:rPr>
      </w:pPr>
      <w:r w:rsidRPr="006E4BBB">
        <w:rPr>
          <w:rFonts w:ascii="Times New Roman" w:hAnsi="Times New Roman"/>
          <w:sz w:val="20"/>
          <w:szCs w:val="20"/>
        </w:rPr>
        <w:lastRenderedPageBreak/>
        <w:t>W_EMO3 on W_EMO2 W_REG2 W_FAM2 W_PER2;</w:t>
      </w:r>
    </w:p>
    <w:p w14:paraId="5EE4D1C5" w14:textId="358952AD"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3C1DBAAB" w14:textId="465E7F79"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REG2 on W_REG1 W_EMO1 W_FAM1 W_PER1; </w:t>
      </w:r>
    </w:p>
    <w:p w14:paraId="1D119F2B" w14:textId="6E4345B3" w:rsidR="656A8A23" w:rsidRPr="006E4BBB" w:rsidRDefault="656A8A23" w:rsidP="00305A87">
      <w:pPr>
        <w:rPr>
          <w:rFonts w:ascii="Times New Roman" w:hAnsi="Times New Roman"/>
          <w:sz w:val="20"/>
          <w:szCs w:val="20"/>
        </w:rPr>
      </w:pPr>
      <w:r w:rsidRPr="006E4BBB">
        <w:rPr>
          <w:rFonts w:ascii="Times New Roman" w:hAnsi="Times New Roman"/>
          <w:sz w:val="20"/>
          <w:szCs w:val="20"/>
        </w:rPr>
        <w:t>W_REG3 on W_REG2 W_EMO2 W_FAM2 W_PER2;</w:t>
      </w:r>
    </w:p>
    <w:p w14:paraId="5B37C1AC" w14:textId="4B6F5C03"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5A9B7328" w14:textId="2E28A628" w:rsidR="656A8A23" w:rsidRPr="006E4BBB" w:rsidRDefault="656A8A23" w:rsidP="00305A87">
      <w:pPr>
        <w:rPr>
          <w:rFonts w:ascii="Times New Roman" w:hAnsi="Times New Roman"/>
          <w:sz w:val="20"/>
          <w:szCs w:val="20"/>
        </w:rPr>
      </w:pPr>
      <w:r w:rsidRPr="006E4BBB">
        <w:rPr>
          <w:rFonts w:ascii="Times New Roman" w:hAnsi="Times New Roman"/>
          <w:sz w:val="20"/>
          <w:szCs w:val="20"/>
        </w:rPr>
        <w:t>W_FAM2 on W_FAM1 W_EMO1 W_REG1 W_PER1;</w:t>
      </w:r>
    </w:p>
    <w:p w14:paraId="44B664B0" w14:textId="1C722B85"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FAM3 on W_FAM2 W_EMO2 W_REG2 W_PER2; </w:t>
      </w:r>
    </w:p>
    <w:p w14:paraId="2DD59239" w14:textId="53117CB4"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096713E7" w14:textId="0CD0100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PER2 on W_PER1 W_EMO1 W_REG1 W_FAM1; </w:t>
      </w:r>
    </w:p>
    <w:p w14:paraId="3EC29FF8" w14:textId="39CA339B" w:rsidR="656A8A23" w:rsidRPr="006E4BBB" w:rsidRDefault="656A8A23" w:rsidP="00305A87">
      <w:pPr>
        <w:rPr>
          <w:rFonts w:ascii="Times New Roman" w:hAnsi="Times New Roman"/>
          <w:sz w:val="20"/>
          <w:szCs w:val="20"/>
        </w:rPr>
      </w:pPr>
      <w:r w:rsidRPr="006E4BBB">
        <w:rPr>
          <w:rFonts w:ascii="Times New Roman" w:hAnsi="Times New Roman"/>
          <w:sz w:val="20"/>
          <w:szCs w:val="20"/>
        </w:rPr>
        <w:t>W_PER3 on W_PER2 W_EMO2 W_REG2 W_FAM2;</w:t>
      </w:r>
    </w:p>
    <w:p w14:paraId="6527B3F8" w14:textId="6F383925"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1581F52B" w14:textId="38F4E42A"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05A65D7F" w14:textId="162E86E6" w:rsidR="656A8A23" w:rsidRPr="006E4BBB" w:rsidRDefault="656A8A23" w:rsidP="00305A87">
      <w:pPr>
        <w:rPr>
          <w:rFonts w:ascii="Times New Roman" w:hAnsi="Times New Roman"/>
          <w:sz w:val="20"/>
          <w:szCs w:val="20"/>
        </w:rPr>
      </w:pPr>
      <w:r w:rsidRPr="006E4BBB">
        <w:rPr>
          <w:rFonts w:ascii="Times New Roman" w:hAnsi="Times New Roman"/>
          <w:sz w:val="20"/>
          <w:szCs w:val="20"/>
        </w:rPr>
        <w:t>! Estimate the correlations within the same wave</w:t>
      </w:r>
    </w:p>
    <w:p w14:paraId="604B61A6" w14:textId="57C81E47" w:rsidR="656A8A23" w:rsidRPr="006E4BBB" w:rsidRDefault="656A8A23" w:rsidP="00305A87">
      <w:pPr>
        <w:rPr>
          <w:rFonts w:ascii="Times New Roman" w:hAnsi="Times New Roman"/>
          <w:sz w:val="20"/>
          <w:szCs w:val="20"/>
        </w:rPr>
      </w:pPr>
    </w:p>
    <w:p w14:paraId="69B0109C" w14:textId="5600A7FF" w:rsidR="656A8A23" w:rsidRPr="006E4BBB" w:rsidRDefault="656A8A23" w:rsidP="00305A87">
      <w:pPr>
        <w:rPr>
          <w:rFonts w:ascii="Times New Roman" w:hAnsi="Times New Roman"/>
          <w:sz w:val="20"/>
          <w:szCs w:val="20"/>
        </w:rPr>
      </w:pPr>
      <w:r w:rsidRPr="006E4BBB">
        <w:rPr>
          <w:rFonts w:ascii="Times New Roman" w:hAnsi="Times New Roman"/>
          <w:sz w:val="20"/>
          <w:szCs w:val="20"/>
        </w:rPr>
        <w:t>W_EMO1 with W_REG1 W_FAM1 W_PER1;</w:t>
      </w:r>
    </w:p>
    <w:p w14:paraId="1E93F462" w14:textId="4A481EC6"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REG1 with W_FAM1 W_PER1; </w:t>
      </w:r>
    </w:p>
    <w:p w14:paraId="58EBF19F" w14:textId="0522BE00"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FAM1 with W_PER1; </w:t>
      </w:r>
    </w:p>
    <w:p w14:paraId="2F2113CC" w14:textId="24146F59"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0B307263" w14:textId="053402CE" w:rsidR="656A8A23" w:rsidRPr="006E4BBB" w:rsidRDefault="656A8A23" w:rsidP="00305A87">
      <w:pPr>
        <w:rPr>
          <w:rFonts w:ascii="Times New Roman" w:hAnsi="Times New Roman"/>
          <w:sz w:val="20"/>
          <w:szCs w:val="20"/>
        </w:rPr>
      </w:pPr>
      <w:r w:rsidRPr="006E4BBB">
        <w:rPr>
          <w:rFonts w:ascii="Times New Roman" w:hAnsi="Times New Roman"/>
          <w:sz w:val="20"/>
          <w:szCs w:val="20"/>
        </w:rPr>
        <w:t>W_EMO2 with W_REG2 W_FAM2 W_PER2;</w:t>
      </w:r>
    </w:p>
    <w:p w14:paraId="11E731D4" w14:textId="3D09653B" w:rsidR="656A8A23" w:rsidRPr="006E4BBB" w:rsidRDefault="656A8A23" w:rsidP="00305A87">
      <w:pPr>
        <w:rPr>
          <w:rFonts w:ascii="Times New Roman" w:hAnsi="Times New Roman"/>
          <w:sz w:val="20"/>
          <w:szCs w:val="20"/>
        </w:rPr>
      </w:pPr>
      <w:r w:rsidRPr="006E4BBB">
        <w:rPr>
          <w:rFonts w:ascii="Times New Roman" w:hAnsi="Times New Roman"/>
          <w:sz w:val="20"/>
          <w:szCs w:val="20"/>
        </w:rPr>
        <w:t>W_REG2 with W_FAM2 W_PER2;</w:t>
      </w:r>
    </w:p>
    <w:p w14:paraId="478AD10B" w14:textId="55CBD201"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FAM2 with W_PER2;  </w:t>
      </w:r>
    </w:p>
    <w:p w14:paraId="423D8831" w14:textId="1DEE28D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30F06F00" w14:textId="4A6044B9" w:rsidR="656A8A23" w:rsidRPr="006E4BBB" w:rsidRDefault="656A8A23" w:rsidP="00305A87">
      <w:pPr>
        <w:rPr>
          <w:rFonts w:ascii="Times New Roman" w:hAnsi="Times New Roman"/>
          <w:sz w:val="20"/>
          <w:szCs w:val="20"/>
        </w:rPr>
      </w:pPr>
      <w:r w:rsidRPr="006E4BBB">
        <w:rPr>
          <w:rFonts w:ascii="Times New Roman" w:hAnsi="Times New Roman"/>
          <w:sz w:val="20"/>
          <w:szCs w:val="20"/>
        </w:rPr>
        <w:t>W_EMO3 with W_REG3 W_FAM3 W_PER3;</w:t>
      </w:r>
    </w:p>
    <w:p w14:paraId="569DB500" w14:textId="3913E21E"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REG3 with W_FAM3 W_PER3; </w:t>
      </w:r>
    </w:p>
    <w:p w14:paraId="2D1FE77D" w14:textId="0CD885E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FAM3 with W_PER3;  </w:t>
      </w:r>
    </w:p>
    <w:p w14:paraId="501958E9" w14:textId="341EAC9A"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47D95754" w14:textId="643CCBA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353E2F18" w14:textId="19811A8F" w:rsidR="656A8A23" w:rsidRPr="006E4BBB" w:rsidRDefault="656A8A23" w:rsidP="00305A87">
      <w:pPr>
        <w:rPr>
          <w:rFonts w:ascii="Times New Roman" w:hAnsi="Times New Roman"/>
          <w:sz w:val="20"/>
          <w:szCs w:val="20"/>
        </w:rPr>
      </w:pPr>
      <w:r w:rsidRPr="006E4BBB">
        <w:rPr>
          <w:rFonts w:ascii="Times New Roman" w:hAnsi="Times New Roman"/>
          <w:sz w:val="20"/>
          <w:szCs w:val="20"/>
        </w:rPr>
        <w:t>! Fix the correlation between the individual factors and other</w:t>
      </w:r>
    </w:p>
    <w:p w14:paraId="39E6F17C" w14:textId="32E93F15" w:rsidR="656A8A23" w:rsidRPr="006E4BBB" w:rsidRDefault="656A8A23" w:rsidP="00305A87">
      <w:pPr>
        <w:rPr>
          <w:rFonts w:ascii="Times New Roman" w:hAnsi="Times New Roman"/>
          <w:sz w:val="20"/>
          <w:szCs w:val="20"/>
        </w:rPr>
      </w:pPr>
      <w:r w:rsidRPr="006E4BBB">
        <w:rPr>
          <w:rFonts w:ascii="Times New Roman" w:hAnsi="Times New Roman"/>
          <w:sz w:val="20"/>
          <w:szCs w:val="20"/>
        </w:rPr>
        <w:t>! exogenous variables to zero (by default these would be estimated</w:t>
      </w:r>
    </w:p>
    <w:p w14:paraId="1DE12674" w14:textId="3C5D91DC"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as they are only exogenous variables due to lags) </w:t>
      </w:r>
    </w:p>
    <w:p w14:paraId="41AFF8AA" w14:textId="22D232A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6565D3F4" w14:textId="4D8EF50A" w:rsidR="656A8A23" w:rsidRPr="006E4BBB" w:rsidRDefault="656A8A23" w:rsidP="00305A87">
      <w:pPr>
        <w:rPr>
          <w:rFonts w:ascii="Times New Roman" w:hAnsi="Times New Roman"/>
          <w:sz w:val="20"/>
          <w:szCs w:val="20"/>
        </w:rPr>
      </w:pPr>
      <w:r w:rsidRPr="006E4BBB">
        <w:rPr>
          <w:rFonts w:ascii="Times New Roman" w:hAnsi="Times New Roman"/>
          <w:sz w:val="20"/>
          <w:szCs w:val="20"/>
        </w:rPr>
        <w:t>RI_EMO with W_EMO1@0 W_REG1@0 W_FAM1@0 W_PER1@0</w:t>
      </w:r>
    </w:p>
    <w:p w14:paraId="15764BFF" w14:textId="5F0E2BB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GENDER@0 ETHNICBI@0 SEN@0 FSMEVER@0 ATTAIN@0; </w:t>
      </w:r>
    </w:p>
    <w:p w14:paraId="6CAAD70B" w14:textId="52F67A33" w:rsidR="656A8A23" w:rsidRPr="006E4BBB" w:rsidRDefault="656A8A23" w:rsidP="00305A87">
      <w:pPr>
        <w:rPr>
          <w:rFonts w:ascii="Times New Roman" w:hAnsi="Times New Roman"/>
          <w:sz w:val="20"/>
          <w:szCs w:val="20"/>
        </w:rPr>
      </w:pPr>
      <w:r w:rsidRPr="006E4BBB">
        <w:rPr>
          <w:rFonts w:ascii="Times New Roman" w:hAnsi="Times New Roman"/>
          <w:sz w:val="20"/>
          <w:szCs w:val="20"/>
        </w:rPr>
        <w:t>RI_REG with W_EMO1@0 W_REG1@0 W_FAM1@0 W_PER1@0</w:t>
      </w:r>
    </w:p>
    <w:p w14:paraId="04A90384" w14:textId="5D65937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GENDER@0 ETHNICBI@0 SEN@0 FSMEVER@0 ATTAIN@0;</w:t>
      </w:r>
    </w:p>
    <w:p w14:paraId="3F1D8E2B" w14:textId="24DBFEA7" w:rsidR="656A8A23" w:rsidRPr="006E4BBB" w:rsidRDefault="656A8A23" w:rsidP="00305A87">
      <w:pPr>
        <w:rPr>
          <w:rFonts w:ascii="Times New Roman" w:hAnsi="Times New Roman"/>
          <w:sz w:val="20"/>
          <w:szCs w:val="20"/>
        </w:rPr>
      </w:pPr>
      <w:r w:rsidRPr="006E4BBB">
        <w:rPr>
          <w:rFonts w:ascii="Times New Roman" w:hAnsi="Times New Roman"/>
          <w:sz w:val="20"/>
          <w:szCs w:val="20"/>
        </w:rPr>
        <w:t>RI_FAM with W_EMO1@0 W_REG1@0 W_FAM1@0 W_PER1@0</w:t>
      </w:r>
    </w:p>
    <w:p w14:paraId="70944795" w14:textId="2CF1816F"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GENDER@0 ETHNICBI@0 SEN@0 FSMEVER@0 ATTAIN@0;</w:t>
      </w:r>
    </w:p>
    <w:p w14:paraId="701E787F" w14:textId="27E76765" w:rsidR="656A8A23" w:rsidRPr="006E4BBB" w:rsidRDefault="656A8A23" w:rsidP="00305A87">
      <w:pPr>
        <w:rPr>
          <w:rFonts w:ascii="Times New Roman" w:hAnsi="Times New Roman"/>
          <w:sz w:val="20"/>
          <w:szCs w:val="20"/>
        </w:rPr>
      </w:pPr>
      <w:r w:rsidRPr="006E4BBB">
        <w:rPr>
          <w:rFonts w:ascii="Times New Roman" w:hAnsi="Times New Roman"/>
          <w:sz w:val="20"/>
          <w:szCs w:val="20"/>
        </w:rPr>
        <w:t>RI_PER with W_EMO1@0 W_REG1@0 W_FAM1@0 W_PER1@0</w:t>
      </w:r>
    </w:p>
    <w:p w14:paraId="65EE75B4" w14:textId="19B28CD8"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GENDER@0 ETHNICBI@0 SEN@0 FSMEVER@0 ATTAIN@0;</w:t>
      </w:r>
    </w:p>
    <w:p w14:paraId="4F749607" w14:textId="6DEC1DC1"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EMO1 with GENDER@0 ETHNICBI@0 SEN@0 FSMEVER@0 ATTAIN@0; </w:t>
      </w:r>
    </w:p>
    <w:p w14:paraId="018835B9" w14:textId="135DF044"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W_REG1 with GENDER@0 ETHNICBI@0 SEN@0 FSMEVER@0 ATTAIN@0; </w:t>
      </w:r>
    </w:p>
    <w:p w14:paraId="66181AE4" w14:textId="137BC120" w:rsidR="656A8A23" w:rsidRPr="006E4BBB" w:rsidRDefault="656A8A23" w:rsidP="00305A87">
      <w:pPr>
        <w:rPr>
          <w:rFonts w:ascii="Times New Roman" w:hAnsi="Times New Roman"/>
          <w:sz w:val="20"/>
          <w:szCs w:val="20"/>
        </w:rPr>
      </w:pPr>
      <w:r w:rsidRPr="006E4BBB">
        <w:rPr>
          <w:rFonts w:ascii="Times New Roman" w:hAnsi="Times New Roman"/>
          <w:sz w:val="20"/>
          <w:szCs w:val="20"/>
        </w:rPr>
        <w:t>W_FAM1 with GENDER@0 ETHNICBI@0 SEN@0 FSMEVER@0 ATTAIN@0;</w:t>
      </w:r>
    </w:p>
    <w:p w14:paraId="57C070FF" w14:textId="3ADF58C2" w:rsidR="656A8A23" w:rsidRPr="006E4BBB" w:rsidRDefault="656A8A23" w:rsidP="00305A87">
      <w:pPr>
        <w:rPr>
          <w:rFonts w:ascii="Times New Roman" w:hAnsi="Times New Roman"/>
          <w:sz w:val="20"/>
          <w:szCs w:val="20"/>
        </w:rPr>
      </w:pPr>
      <w:r w:rsidRPr="006E4BBB">
        <w:rPr>
          <w:rFonts w:ascii="Times New Roman" w:hAnsi="Times New Roman"/>
          <w:sz w:val="20"/>
          <w:szCs w:val="20"/>
        </w:rPr>
        <w:t>W_PER1 with GENDER@0 ETHNICBI@0 SEN@0 FSMEVER@0 ATTAIN@0;</w:t>
      </w:r>
    </w:p>
    <w:p w14:paraId="69C250C2" w14:textId="4F16B0C9"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 </w:t>
      </w:r>
    </w:p>
    <w:p w14:paraId="3488ED35" w14:textId="77777777" w:rsidR="008E5D4A" w:rsidRPr="006E4BBB" w:rsidRDefault="008E5D4A" w:rsidP="00305A87">
      <w:pPr>
        <w:rPr>
          <w:rFonts w:ascii="Times New Roman" w:hAnsi="Times New Roman"/>
          <w:sz w:val="20"/>
          <w:szCs w:val="20"/>
        </w:rPr>
      </w:pPr>
    </w:p>
    <w:p w14:paraId="0F7A412B" w14:textId="24E865D7" w:rsidR="656A8A23" w:rsidRPr="006E4BBB" w:rsidRDefault="656A8A23" w:rsidP="00305A87">
      <w:pPr>
        <w:rPr>
          <w:rFonts w:ascii="Times New Roman" w:hAnsi="Times New Roman"/>
          <w:sz w:val="20"/>
          <w:szCs w:val="20"/>
        </w:rPr>
      </w:pPr>
      <w:r w:rsidRPr="006E4BBB">
        <w:rPr>
          <w:rFonts w:ascii="Times New Roman" w:hAnsi="Times New Roman"/>
          <w:sz w:val="20"/>
          <w:szCs w:val="20"/>
        </w:rPr>
        <w:t xml:space="preserve">OUTPUT: TECH1 TECH4 </w:t>
      </w:r>
      <w:r w:rsidR="008E5D4A" w:rsidRPr="006E4BBB">
        <w:rPr>
          <w:rFonts w:ascii="Times New Roman" w:hAnsi="Times New Roman"/>
          <w:sz w:val="20"/>
          <w:szCs w:val="20"/>
        </w:rPr>
        <w:t>STAND</w:t>
      </w:r>
      <w:r w:rsidRPr="006E4BBB">
        <w:rPr>
          <w:rFonts w:ascii="Times New Roman" w:hAnsi="Times New Roman"/>
          <w:sz w:val="20"/>
          <w:szCs w:val="20"/>
        </w:rPr>
        <w:t xml:space="preserve"> SAMPSTAT;</w:t>
      </w:r>
    </w:p>
    <w:p w14:paraId="1765FDD1" w14:textId="6F7AED8C" w:rsidR="007C722C" w:rsidRPr="006E4BBB" w:rsidRDefault="007C722C" w:rsidP="007C722C">
      <w:pPr>
        <w:spacing w:line="480" w:lineRule="auto"/>
        <w:rPr>
          <w:rFonts w:ascii="Times New Roman" w:hAnsi="Times New Roman"/>
          <w:sz w:val="20"/>
          <w:szCs w:val="20"/>
        </w:rPr>
      </w:pPr>
    </w:p>
    <w:p w14:paraId="59F7F737" w14:textId="22E80112" w:rsidR="00CF59E8" w:rsidRPr="006E4BBB" w:rsidRDefault="00406248" w:rsidP="007C722C">
      <w:pPr>
        <w:spacing w:line="480" w:lineRule="auto"/>
        <w:rPr>
          <w:rFonts w:ascii="Times New Roman" w:hAnsi="Times New Roman"/>
          <w:b/>
          <w:bCs/>
          <w:sz w:val="20"/>
          <w:szCs w:val="20"/>
        </w:rPr>
      </w:pPr>
      <w:r w:rsidRPr="006E4BBB">
        <w:rPr>
          <w:rFonts w:ascii="Times New Roman" w:hAnsi="Times New Roman"/>
          <w:b/>
          <w:bCs/>
          <w:sz w:val="20"/>
          <w:szCs w:val="20"/>
        </w:rPr>
        <w:t>Appendix G</w:t>
      </w:r>
      <w:r w:rsidR="002B6D0A" w:rsidRPr="006E4BBB">
        <w:rPr>
          <w:rFonts w:ascii="Times New Roman" w:hAnsi="Times New Roman"/>
          <w:b/>
          <w:bCs/>
          <w:sz w:val="20"/>
          <w:szCs w:val="20"/>
        </w:rPr>
        <w:t xml:space="preserve">) </w:t>
      </w:r>
      <w:r w:rsidR="001727D6" w:rsidRPr="006E4BBB">
        <w:rPr>
          <w:rFonts w:ascii="Times New Roman" w:hAnsi="Times New Roman"/>
          <w:b/>
          <w:bCs/>
          <w:sz w:val="20"/>
          <w:szCs w:val="20"/>
        </w:rPr>
        <w:t xml:space="preserve">RI-CLPM output </w:t>
      </w:r>
    </w:p>
    <w:p w14:paraId="6D5549B4" w14:textId="0146F6F0" w:rsidR="00E27EA8" w:rsidRPr="006E4BBB" w:rsidRDefault="00BA26BC" w:rsidP="007C722C">
      <w:pPr>
        <w:spacing w:line="480" w:lineRule="auto"/>
        <w:rPr>
          <w:rFonts w:ascii="Times New Roman" w:hAnsi="Times New Roman"/>
          <w:sz w:val="20"/>
          <w:szCs w:val="20"/>
        </w:rPr>
      </w:pPr>
      <w:r w:rsidRPr="006E4BBB">
        <w:rPr>
          <w:rFonts w:ascii="Times New Roman" w:hAnsi="Times New Roman"/>
          <w:sz w:val="20"/>
          <w:szCs w:val="20"/>
        </w:rPr>
        <w:t>Below is the RI-CLPM output</w:t>
      </w:r>
      <w:r w:rsidR="00E0106E" w:rsidRPr="006E4BBB">
        <w:rPr>
          <w:rFonts w:ascii="Times New Roman" w:hAnsi="Times New Roman"/>
          <w:sz w:val="20"/>
          <w:szCs w:val="20"/>
        </w:rPr>
        <w:t xml:space="preserve">, </w:t>
      </w:r>
      <w:r w:rsidR="00262451" w:rsidRPr="006E4BBB">
        <w:rPr>
          <w:rFonts w:ascii="Times New Roman" w:hAnsi="Times New Roman"/>
          <w:sz w:val="20"/>
          <w:szCs w:val="20"/>
        </w:rPr>
        <w:t>showing</w:t>
      </w:r>
      <w:r w:rsidR="00E0106E" w:rsidRPr="006E4BBB">
        <w:rPr>
          <w:rFonts w:ascii="Times New Roman" w:hAnsi="Times New Roman"/>
          <w:sz w:val="20"/>
          <w:szCs w:val="20"/>
        </w:rPr>
        <w:t xml:space="preserve"> the summary of analysis, model fit information, and standardised and standardised </w:t>
      </w:r>
      <w:r w:rsidR="00262451" w:rsidRPr="006E4BBB">
        <w:rPr>
          <w:rFonts w:ascii="Times New Roman" w:hAnsi="Times New Roman"/>
          <w:sz w:val="20"/>
          <w:szCs w:val="20"/>
        </w:rPr>
        <w:t xml:space="preserve">model results. </w:t>
      </w:r>
    </w:p>
    <w:p w14:paraId="07D9CDC0" w14:textId="77777777" w:rsidR="00E27EA8" w:rsidRPr="006E4BBB" w:rsidRDefault="00E27EA8" w:rsidP="00E27EA8">
      <w:pPr>
        <w:pStyle w:val="PlainText"/>
        <w:rPr>
          <w:rFonts w:ascii="Courier New" w:hAnsi="Courier New" w:cs="Courier New"/>
        </w:rPr>
      </w:pPr>
    </w:p>
    <w:p w14:paraId="49B6E0E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RI-CLPM with imputed data and all covariates</w:t>
      </w:r>
    </w:p>
    <w:p w14:paraId="07DF6A9F" w14:textId="77777777" w:rsidR="00E27EA8" w:rsidRPr="006E4BBB" w:rsidRDefault="00E27EA8" w:rsidP="00733150">
      <w:pPr>
        <w:pStyle w:val="PlainText"/>
        <w:rPr>
          <w:rFonts w:ascii="Courier New" w:hAnsi="Courier New" w:cs="Courier New"/>
          <w:sz w:val="20"/>
          <w:szCs w:val="20"/>
        </w:rPr>
      </w:pPr>
    </w:p>
    <w:p w14:paraId="210A01A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SUMMARY OF ANALYSIS</w:t>
      </w:r>
    </w:p>
    <w:p w14:paraId="17EEE7E6" w14:textId="77777777" w:rsidR="00E27EA8" w:rsidRPr="006E4BBB" w:rsidRDefault="00E27EA8" w:rsidP="00733150">
      <w:pPr>
        <w:pStyle w:val="PlainText"/>
        <w:rPr>
          <w:rFonts w:ascii="Courier New" w:hAnsi="Courier New" w:cs="Courier New"/>
          <w:sz w:val="20"/>
          <w:szCs w:val="20"/>
        </w:rPr>
      </w:pPr>
    </w:p>
    <w:p w14:paraId="43430FD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Number of groups                                                 1</w:t>
      </w:r>
    </w:p>
    <w:p w14:paraId="7EC26D4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Average number of observations                               15853</w:t>
      </w:r>
    </w:p>
    <w:p w14:paraId="03E86C3C" w14:textId="77777777" w:rsidR="00E27EA8" w:rsidRPr="006E4BBB" w:rsidRDefault="00E27EA8" w:rsidP="00733150">
      <w:pPr>
        <w:pStyle w:val="PlainText"/>
        <w:rPr>
          <w:rFonts w:ascii="Courier New" w:hAnsi="Courier New" w:cs="Courier New"/>
          <w:sz w:val="20"/>
          <w:szCs w:val="20"/>
        </w:rPr>
      </w:pPr>
    </w:p>
    <w:p w14:paraId="068CE91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Number of replications</w:t>
      </w:r>
    </w:p>
    <w:p w14:paraId="66D66F5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quested                                                  100</w:t>
      </w:r>
    </w:p>
    <w:p w14:paraId="4B7A5CF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ompleted                                                  100</w:t>
      </w:r>
    </w:p>
    <w:p w14:paraId="304D029D" w14:textId="77777777" w:rsidR="00E27EA8" w:rsidRPr="006E4BBB" w:rsidRDefault="00E27EA8" w:rsidP="00733150">
      <w:pPr>
        <w:pStyle w:val="PlainText"/>
        <w:rPr>
          <w:rFonts w:ascii="Courier New" w:hAnsi="Courier New" w:cs="Courier New"/>
          <w:sz w:val="20"/>
          <w:szCs w:val="20"/>
        </w:rPr>
      </w:pPr>
    </w:p>
    <w:p w14:paraId="156A122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Number of dependent variables                                   33</w:t>
      </w:r>
    </w:p>
    <w:p w14:paraId="2148640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Number of independent variables                                  5</w:t>
      </w:r>
    </w:p>
    <w:p w14:paraId="71330B6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Number of continuous latent variables                           22</w:t>
      </w:r>
    </w:p>
    <w:p w14:paraId="4E4A6A74" w14:textId="77777777" w:rsidR="00E27EA8" w:rsidRPr="006E4BBB" w:rsidRDefault="00E27EA8" w:rsidP="00733150">
      <w:pPr>
        <w:pStyle w:val="PlainText"/>
        <w:rPr>
          <w:rFonts w:ascii="Courier New" w:hAnsi="Courier New" w:cs="Courier New"/>
          <w:sz w:val="20"/>
          <w:szCs w:val="20"/>
        </w:rPr>
      </w:pPr>
    </w:p>
    <w:p w14:paraId="17E2C8C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Observed dependent variables</w:t>
      </w:r>
    </w:p>
    <w:p w14:paraId="723D053B" w14:textId="77777777" w:rsidR="00E27EA8" w:rsidRPr="006E4BBB" w:rsidRDefault="00E27EA8" w:rsidP="00733150">
      <w:pPr>
        <w:pStyle w:val="PlainText"/>
        <w:rPr>
          <w:rFonts w:ascii="Courier New" w:hAnsi="Courier New" w:cs="Courier New"/>
          <w:sz w:val="20"/>
          <w:szCs w:val="20"/>
        </w:rPr>
      </w:pPr>
    </w:p>
    <w:p w14:paraId="29FE963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ontinuous</w:t>
      </w:r>
    </w:p>
    <w:p w14:paraId="26D526C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1       FAMT2       FAMT3       PERT1       PERT2       PERT3</w:t>
      </w:r>
    </w:p>
    <w:p w14:paraId="5A3D6A9F" w14:textId="77777777" w:rsidR="00E27EA8" w:rsidRPr="006E4BBB" w:rsidRDefault="00E27EA8" w:rsidP="00733150">
      <w:pPr>
        <w:pStyle w:val="PlainText"/>
        <w:rPr>
          <w:rFonts w:ascii="Courier New" w:hAnsi="Courier New" w:cs="Courier New"/>
          <w:sz w:val="20"/>
          <w:szCs w:val="20"/>
        </w:rPr>
      </w:pPr>
    </w:p>
    <w:p w14:paraId="013036C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Binary and ordered categorical (ordinal)</w:t>
      </w:r>
    </w:p>
    <w:p w14:paraId="31B2EC3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EMO1T1      EMO2T1      EMO3T1      EMO4T1      EMO5T1      REG1T1</w:t>
      </w:r>
    </w:p>
    <w:p w14:paraId="381C544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REG4T1      REG6T1      EMO1T2      EMO2T2      EMO3T2</w:t>
      </w:r>
    </w:p>
    <w:p w14:paraId="31DA989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EMO5T2      REG1T2      REG3T2      REG4T2      REG6T2</w:t>
      </w:r>
    </w:p>
    <w:p w14:paraId="2A1C20F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EMO2T3      EMO3T3      EMO4T3      EMO5T3      REG1T3</w:t>
      </w:r>
    </w:p>
    <w:p w14:paraId="142943E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3T3      REG4T3      REG6T3</w:t>
      </w:r>
    </w:p>
    <w:p w14:paraId="0E1DBF4C" w14:textId="77777777" w:rsidR="00E27EA8" w:rsidRPr="006E4BBB" w:rsidRDefault="00E27EA8" w:rsidP="00733150">
      <w:pPr>
        <w:pStyle w:val="PlainText"/>
        <w:rPr>
          <w:rFonts w:ascii="Courier New" w:hAnsi="Courier New" w:cs="Courier New"/>
          <w:sz w:val="20"/>
          <w:szCs w:val="20"/>
          <w:lang w:val="fr-FR"/>
        </w:rPr>
      </w:pPr>
    </w:p>
    <w:p w14:paraId="26406EB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Observed independent variables</w:t>
      </w:r>
    </w:p>
    <w:p w14:paraId="10E3835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SEN         FSMEVER     GENDER      ATTAIN</w:t>
      </w:r>
    </w:p>
    <w:p w14:paraId="0331C6C5" w14:textId="77777777" w:rsidR="00E27EA8" w:rsidRPr="006E4BBB" w:rsidRDefault="00E27EA8" w:rsidP="00733150">
      <w:pPr>
        <w:pStyle w:val="PlainText"/>
        <w:rPr>
          <w:rFonts w:ascii="Courier New" w:hAnsi="Courier New" w:cs="Courier New"/>
          <w:sz w:val="20"/>
          <w:szCs w:val="20"/>
          <w:lang w:val="fr-FR"/>
        </w:rPr>
      </w:pPr>
    </w:p>
    <w:p w14:paraId="27A32F36"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Continuous latent variables</w:t>
      </w:r>
    </w:p>
    <w:p w14:paraId="3A56F49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_EMO1      F_EMO2      F_EMO3      F_REG1      F_REG2      F_REG3</w:t>
      </w:r>
    </w:p>
    <w:p w14:paraId="34F18099"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it-IT"/>
        </w:rPr>
        <w:t>RI_EMO      RI_REG      RI_FAM      RI_PER      W_EMO1      W_EMO2</w:t>
      </w:r>
    </w:p>
    <w:p w14:paraId="2FDF3537"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EMO3      W_REG1      W_REG2      W_REG3      W_FAM1      W_FAM2</w:t>
      </w:r>
    </w:p>
    <w:p w14:paraId="21094B56"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FAM3      W_PER1      W_PER2      W_PER3</w:t>
      </w:r>
    </w:p>
    <w:p w14:paraId="7C9BD93C" w14:textId="77777777" w:rsidR="00E27EA8" w:rsidRPr="006E4BBB" w:rsidRDefault="00E27EA8" w:rsidP="00733150">
      <w:pPr>
        <w:pStyle w:val="PlainText"/>
        <w:rPr>
          <w:rFonts w:ascii="Courier New" w:hAnsi="Courier New" w:cs="Courier New"/>
          <w:sz w:val="20"/>
          <w:szCs w:val="20"/>
          <w:lang w:val="it-IT"/>
        </w:rPr>
      </w:pPr>
    </w:p>
    <w:p w14:paraId="01E9DF7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Variables with special functions</w:t>
      </w:r>
    </w:p>
    <w:p w14:paraId="042DA348" w14:textId="77777777" w:rsidR="00E27EA8" w:rsidRPr="006E4BBB" w:rsidRDefault="00E27EA8" w:rsidP="00733150">
      <w:pPr>
        <w:pStyle w:val="PlainText"/>
        <w:rPr>
          <w:rFonts w:ascii="Courier New" w:hAnsi="Courier New" w:cs="Courier New"/>
          <w:sz w:val="20"/>
          <w:szCs w:val="20"/>
        </w:rPr>
      </w:pPr>
    </w:p>
    <w:p w14:paraId="65DDC19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luster variable      SCHOOL</w:t>
      </w:r>
    </w:p>
    <w:p w14:paraId="0758DD26" w14:textId="77777777" w:rsidR="00E27EA8" w:rsidRPr="006E4BBB" w:rsidRDefault="00E27EA8" w:rsidP="00733150">
      <w:pPr>
        <w:pStyle w:val="PlainText"/>
        <w:rPr>
          <w:rFonts w:ascii="Courier New" w:hAnsi="Courier New" w:cs="Courier New"/>
          <w:sz w:val="20"/>
          <w:szCs w:val="20"/>
        </w:rPr>
      </w:pPr>
    </w:p>
    <w:p w14:paraId="7728A57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Estimator                                                    WLSMV</w:t>
      </w:r>
    </w:p>
    <w:p w14:paraId="6D5FA11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Maximum number of iterations                                 10000</w:t>
      </w:r>
    </w:p>
    <w:p w14:paraId="08B3BC4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Convergence criterion                                    0.500D-04</w:t>
      </w:r>
    </w:p>
    <w:p w14:paraId="724BEB2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Maximum number of steepest descent iterations                   20</w:t>
      </w:r>
    </w:p>
    <w:p w14:paraId="658929C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Maximum number of iterations for H1                           2000</w:t>
      </w:r>
    </w:p>
    <w:p w14:paraId="5A15C0B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Convergence criterion for H1                             0.100D-03</w:t>
      </w:r>
    </w:p>
    <w:p w14:paraId="0F900B0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Parameterization                                             THETA</w:t>
      </w:r>
    </w:p>
    <w:p w14:paraId="2402A78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Link                                                        PROBIT</w:t>
      </w:r>
    </w:p>
    <w:p w14:paraId="14E216E0" w14:textId="77777777" w:rsidR="00E27EA8" w:rsidRPr="006E4BBB" w:rsidRDefault="00E27EA8" w:rsidP="00733150">
      <w:pPr>
        <w:pStyle w:val="PlainText"/>
        <w:rPr>
          <w:rFonts w:ascii="Courier New" w:hAnsi="Courier New" w:cs="Courier New"/>
          <w:sz w:val="20"/>
          <w:szCs w:val="20"/>
        </w:rPr>
      </w:pPr>
    </w:p>
    <w:p w14:paraId="40945CA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Input data file(s)</w:t>
      </w:r>
    </w:p>
    <w:p w14:paraId="16B24A6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ultiple data files from</w:t>
      </w:r>
    </w:p>
    <w:p w14:paraId="50DC466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impcascadeslist.dat</w:t>
      </w:r>
    </w:p>
    <w:p w14:paraId="2D869F9C" w14:textId="77777777" w:rsidR="00E27EA8" w:rsidRPr="006E4BBB" w:rsidRDefault="00E27EA8" w:rsidP="00733150">
      <w:pPr>
        <w:pStyle w:val="PlainText"/>
        <w:rPr>
          <w:rFonts w:ascii="Courier New" w:hAnsi="Courier New" w:cs="Courier New"/>
          <w:sz w:val="20"/>
          <w:szCs w:val="20"/>
        </w:rPr>
      </w:pPr>
    </w:p>
    <w:p w14:paraId="20A5FF9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Input data format  FREE</w:t>
      </w:r>
    </w:p>
    <w:p w14:paraId="1B4BD8A5" w14:textId="77777777" w:rsidR="00E27EA8" w:rsidRPr="006E4BBB" w:rsidRDefault="00E27EA8" w:rsidP="00733150">
      <w:pPr>
        <w:pStyle w:val="PlainText"/>
        <w:rPr>
          <w:rFonts w:ascii="Courier New" w:hAnsi="Courier New" w:cs="Courier New"/>
          <w:sz w:val="20"/>
          <w:szCs w:val="20"/>
        </w:rPr>
      </w:pPr>
    </w:p>
    <w:p w14:paraId="47C2E4AB" w14:textId="77777777" w:rsidR="00E27EA8" w:rsidRPr="006E4BBB" w:rsidRDefault="00E27EA8" w:rsidP="00733150">
      <w:pPr>
        <w:pStyle w:val="PlainText"/>
        <w:rPr>
          <w:rFonts w:ascii="Courier New" w:hAnsi="Courier New" w:cs="Courier New"/>
          <w:sz w:val="20"/>
          <w:szCs w:val="20"/>
        </w:rPr>
      </w:pPr>
    </w:p>
    <w:p w14:paraId="1ACB4CD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SUMMARY OF DATA FOR THE FIRST DATA SET</w:t>
      </w:r>
    </w:p>
    <w:p w14:paraId="044F89FC" w14:textId="77777777" w:rsidR="00E27EA8" w:rsidRPr="006E4BBB" w:rsidRDefault="00E27EA8" w:rsidP="00733150">
      <w:pPr>
        <w:pStyle w:val="PlainText"/>
        <w:rPr>
          <w:rFonts w:ascii="Courier New" w:hAnsi="Courier New" w:cs="Courier New"/>
          <w:sz w:val="20"/>
          <w:szCs w:val="20"/>
        </w:rPr>
      </w:pPr>
    </w:p>
    <w:p w14:paraId="7A6D2CA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Number of missing data patterns             6</w:t>
      </w:r>
    </w:p>
    <w:p w14:paraId="49573E5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Number of clusters                        117</w:t>
      </w:r>
    </w:p>
    <w:p w14:paraId="33005013" w14:textId="77777777" w:rsidR="00E27EA8" w:rsidRPr="006E4BBB" w:rsidRDefault="00E27EA8" w:rsidP="00733150">
      <w:pPr>
        <w:pStyle w:val="PlainText"/>
        <w:rPr>
          <w:rFonts w:ascii="Courier New" w:hAnsi="Courier New" w:cs="Courier New"/>
          <w:sz w:val="20"/>
          <w:szCs w:val="20"/>
        </w:rPr>
      </w:pPr>
    </w:p>
    <w:p w14:paraId="2E0CBE06" w14:textId="77777777" w:rsidR="00E27EA8" w:rsidRPr="006E4BBB" w:rsidRDefault="00E27EA8" w:rsidP="00733150">
      <w:pPr>
        <w:pStyle w:val="PlainText"/>
        <w:rPr>
          <w:rFonts w:ascii="Courier New" w:hAnsi="Courier New" w:cs="Courier New"/>
          <w:sz w:val="20"/>
          <w:szCs w:val="20"/>
        </w:rPr>
      </w:pPr>
    </w:p>
    <w:p w14:paraId="39E2ACD8" w14:textId="77777777" w:rsidR="00E27EA8" w:rsidRPr="006E4BBB" w:rsidRDefault="00E27EA8" w:rsidP="00733150">
      <w:pPr>
        <w:pStyle w:val="PlainText"/>
        <w:rPr>
          <w:rFonts w:ascii="Courier New" w:hAnsi="Courier New" w:cs="Courier New"/>
          <w:sz w:val="20"/>
          <w:szCs w:val="20"/>
        </w:rPr>
      </w:pPr>
    </w:p>
    <w:p w14:paraId="480DAAF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SUMMARY OF MISSING DATA PATTERNS FOR THE FIRST DATA SET</w:t>
      </w:r>
    </w:p>
    <w:p w14:paraId="4F63BC89" w14:textId="77777777" w:rsidR="00E27EA8" w:rsidRPr="006E4BBB" w:rsidRDefault="00E27EA8" w:rsidP="00733150">
      <w:pPr>
        <w:pStyle w:val="PlainText"/>
        <w:rPr>
          <w:rFonts w:ascii="Courier New" w:hAnsi="Courier New" w:cs="Courier New"/>
          <w:sz w:val="20"/>
          <w:szCs w:val="20"/>
        </w:rPr>
      </w:pPr>
    </w:p>
    <w:p w14:paraId="4044BD92" w14:textId="77777777" w:rsidR="00E27EA8" w:rsidRPr="006E4BBB" w:rsidRDefault="00E27EA8" w:rsidP="00733150">
      <w:pPr>
        <w:pStyle w:val="PlainText"/>
        <w:rPr>
          <w:rFonts w:ascii="Courier New" w:hAnsi="Courier New" w:cs="Courier New"/>
          <w:sz w:val="20"/>
          <w:szCs w:val="20"/>
        </w:rPr>
      </w:pPr>
    </w:p>
    <w:p w14:paraId="28294FC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MISSING DATA PATTERNS (x = not missing)</w:t>
      </w:r>
    </w:p>
    <w:p w14:paraId="53E72312" w14:textId="77777777" w:rsidR="00E27EA8" w:rsidRPr="006E4BBB" w:rsidRDefault="00E27EA8" w:rsidP="00733150">
      <w:pPr>
        <w:pStyle w:val="PlainText"/>
        <w:rPr>
          <w:rFonts w:ascii="Courier New" w:hAnsi="Courier New" w:cs="Courier New"/>
          <w:sz w:val="20"/>
          <w:szCs w:val="20"/>
        </w:rPr>
      </w:pPr>
    </w:p>
    <w:p w14:paraId="65393AD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1  2  3  4  5  6</w:t>
      </w:r>
    </w:p>
    <w:p w14:paraId="5F9300A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1    x  x  x  x  x  x</w:t>
      </w:r>
    </w:p>
    <w:p w14:paraId="258CE98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1    x  x  x  x  x  x</w:t>
      </w:r>
    </w:p>
    <w:p w14:paraId="29E69D6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1    x  x  x  x  x  x</w:t>
      </w:r>
    </w:p>
    <w:p w14:paraId="0F306FD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    x  x  x  x  x  x</w:t>
      </w:r>
    </w:p>
    <w:p w14:paraId="503EC67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    x  x  x  x  x  x</w:t>
      </w:r>
    </w:p>
    <w:p w14:paraId="1350DB1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    x  x  x  x  x  x</w:t>
      </w:r>
    </w:p>
    <w:p w14:paraId="1FF2A22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x  x  x  x  x  x</w:t>
      </w:r>
    </w:p>
    <w:p w14:paraId="3A42A77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    x  x  x  x  x  x</w:t>
      </w:r>
    </w:p>
    <w:p w14:paraId="2A1FC4D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    x  x  x  x  x  x</w:t>
      </w:r>
    </w:p>
    <w:p w14:paraId="1FCF5DE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    x  x  x  x  x  x</w:t>
      </w:r>
    </w:p>
    <w:p w14:paraId="7152FD3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x  x  x  x  x  x</w:t>
      </w:r>
    </w:p>
    <w:p w14:paraId="17C87EE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x  x  x  x  x  x</w:t>
      </w:r>
    </w:p>
    <w:p w14:paraId="01B8EA4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x  x  x  x  x  x</w:t>
      </w:r>
    </w:p>
    <w:p w14:paraId="2E00DD3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x  x  x  x  x  x</w:t>
      </w:r>
    </w:p>
    <w:p w14:paraId="723379F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x  x  x  x  x  x</w:t>
      </w:r>
    </w:p>
    <w:p w14:paraId="3BDC158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x  x  x  x  x  x</w:t>
      </w:r>
    </w:p>
    <w:p w14:paraId="05320F6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x  x  x  x  x  x</w:t>
      </w:r>
    </w:p>
    <w:p w14:paraId="6C85502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x  x  x  x  x  x</w:t>
      </w:r>
    </w:p>
    <w:p w14:paraId="51601C4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x  x  x  x  x  x</w:t>
      </w:r>
    </w:p>
    <w:p w14:paraId="6F29368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x  x  x  x  x  x</w:t>
      </w:r>
    </w:p>
    <w:p w14:paraId="1B1E442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x  x  x  x  x  x</w:t>
      </w:r>
    </w:p>
    <w:p w14:paraId="7329FF2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x  x  x  x  x  x</w:t>
      </w:r>
    </w:p>
    <w:p w14:paraId="2D2EA40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x  x  x  x  x  x</w:t>
      </w:r>
    </w:p>
    <w:p w14:paraId="7158971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x  x  x  x  x  x</w:t>
      </w:r>
    </w:p>
    <w:p w14:paraId="6EA9E7D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x  x  x  x  x  x</w:t>
      </w:r>
    </w:p>
    <w:p w14:paraId="072FCE7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    x  x  x  x  x  x</w:t>
      </w:r>
    </w:p>
    <w:p w14:paraId="501171D8"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6T3    x  x  x  x  x  x</w:t>
      </w:r>
    </w:p>
    <w:p w14:paraId="48493C8A"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x  x  x  x  x  x</w:t>
      </w:r>
    </w:p>
    <w:p w14:paraId="3CA4688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fr-FR"/>
        </w:rPr>
        <w:t xml:space="preserve"> </w:t>
      </w:r>
      <w:r w:rsidRPr="006E4BBB">
        <w:rPr>
          <w:rFonts w:ascii="Courier New" w:hAnsi="Courier New" w:cs="Courier New"/>
          <w:sz w:val="20"/>
          <w:szCs w:val="20"/>
        </w:rPr>
        <w:t xml:space="preserve">SEN       x  </w:t>
      </w:r>
      <w:proofErr w:type="spellStart"/>
      <w:r w:rsidRPr="006E4BBB">
        <w:rPr>
          <w:rFonts w:ascii="Courier New" w:hAnsi="Courier New" w:cs="Courier New"/>
          <w:sz w:val="20"/>
          <w:szCs w:val="20"/>
        </w:rPr>
        <w:t>x</w:t>
      </w:r>
      <w:proofErr w:type="spellEnd"/>
    </w:p>
    <w:p w14:paraId="0A49E5B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x  </w:t>
      </w:r>
      <w:proofErr w:type="spellStart"/>
      <w:r w:rsidRPr="006E4BBB">
        <w:rPr>
          <w:rFonts w:ascii="Courier New" w:hAnsi="Courier New" w:cs="Courier New"/>
          <w:sz w:val="20"/>
          <w:szCs w:val="20"/>
        </w:rPr>
        <w:t>x</w:t>
      </w:r>
      <w:proofErr w:type="spellEnd"/>
      <w:r w:rsidRPr="006E4BBB">
        <w:rPr>
          <w:rFonts w:ascii="Courier New" w:hAnsi="Courier New" w:cs="Courier New"/>
          <w:sz w:val="20"/>
          <w:szCs w:val="20"/>
        </w:rPr>
        <w:t xml:space="preserve">  </w:t>
      </w:r>
      <w:proofErr w:type="spellStart"/>
      <w:r w:rsidRPr="006E4BBB">
        <w:rPr>
          <w:rFonts w:ascii="Courier New" w:hAnsi="Courier New" w:cs="Courier New"/>
          <w:sz w:val="20"/>
          <w:szCs w:val="20"/>
        </w:rPr>
        <w:t>x</w:t>
      </w:r>
      <w:proofErr w:type="spellEnd"/>
      <w:r w:rsidRPr="006E4BBB">
        <w:rPr>
          <w:rFonts w:ascii="Courier New" w:hAnsi="Courier New" w:cs="Courier New"/>
          <w:sz w:val="20"/>
          <w:szCs w:val="20"/>
        </w:rPr>
        <w:t xml:space="preserve">  </w:t>
      </w:r>
      <w:proofErr w:type="spellStart"/>
      <w:r w:rsidRPr="006E4BBB">
        <w:rPr>
          <w:rFonts w:ascii="Courier New" w:hAnsi="Courier New" w:cs="Courier New"/>
          <w:sz w:val="20"/>
          <w:szCs w:val="20"/>
        </w:rPr>
        <w:t>x</w:t>
      </w:r>
      <w:proofErr w:type="spellEnd"/>
    </w:p>
    <w:p w14:paraId="4FFDA66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GENDER    x  x  x  x  x</w:t>
      </w:r>
    </w:p>
    <w:p w14:paraId="50E63F0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x     x</w:t>
      </w:r>
    </w:p>
    <w:p w14:paraId="2C0C8F1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x  x  x  x  x  x</w:t>
      </w:r>
    </w:p>
    <w:p w14:paraId="78DA2AE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x  x  x  x  x  x</w:t>
      </w:r>
    </w:p>
    <w:p w14:paraId="64AC35E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x  x  x  x  x  x</w:t>
      </w:r>
    </w:p>
    <w:p w14:paraId="3D9BFCD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PERT1     x  x  x  x  x  x</w:t>
      </w:r>
    </w:p>
    <w:p w14:paraId="243F808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PERT2     x  x  x  x  x  x</w:t>
      </w:r>
    </w:p>
    <w:p w14:paraId="3331716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PERT3     x  x  x  x  x  x</w:t>
      </w:r>
    </w:p>
    <w:p w14:paraId="0AD8AADB" w14:textId="77777777" w:rsidR="00E27EA8" w:rsidRPr="006E4BBB" w:rsidRDefault="00E27EA8" w:rsidP="00733150">
      <w:pPr>
        <w:pStyle w:val="PlainText"/>
        <w:rPr>
          <w:rFonts w:ascii="Courier New" w:hAnsi="Courier New" w:cs="Courier New"/>
          <w:sz w:val="20"/>
          <w:szCs w:val="20"/>
          <w:lang w:val="de-DE"/>
        </w:rPr>
      </w:pPr>
    </w:p>
    <w:p w14:paraId="351F41A4" w14:textId="77777777" w:rsidR="00E27EA8" w:rsidRPr="006E4BBB" w:rsidRDefault="00E27EA8" w:rsidP="00733150">
      <w:pPr>
        <w:pStyle w:val="PlainText"/>
        <w:rPr>
          <w:rFonts w:ascii="Courier New" w:hAnsi="Courier New" w:cs="Courier New"/>
          <w:sz w:val="20"/>
          <w:szCs w:val="20"/>
          <w:lang w:val="de-DE"/>
        </w:rPr>
      </w:pPr>
    </w:p>
    <w:p w14:paraId="0B25FF4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MISSING DATA PATTERN FREQUENCIES</w:t>
      </w:r>
    </w:p>
    <w:p w14:paraId="4BBE2FD0" w14:textId="77777777" w:rsidR="00E27EA8" w:rsidRPr="006E4BBB" w:rsidRDefault="00E27EA8" w:rsidP="00733150">
      <w:pPr>
        <w:pStyle w:val="PlainText"/>
        <w:rPr>
          <w:rFonts w:ascii="Courier New" w:hAnsi="Courier New" w:cs="Courier New"/>
          <w:sz w:val="20"/>
          <w:szCs w:val="20"/>
        </w:rPr>
      </w:pPr>
    </w:p>
    <w:p w14:paraId="5A3D182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attern   Frequency     Pattern   Frequency     Pattern   Frequency</w:t>
      </w:r>
    </w:p>
    <w:p w14:paraId="74D5597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1       14580           3         120           5         516</w:t>
      </w:r>
    </w:p>
    <w:p w14:paraId="37D6831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2         508           4          87           6          42</w:t>
      </w:r>
    </w:p>
    <w:p w14:paraId="3B6F3D27" w14:textId="77777777" w:rsidR="00E27EA8" w:rsidRPr="006E4BBB" w:rsidRDefault="00E27EA8" w:rsidP="00733150">
      <w:pPr>
        <w:pStyle w:val="PlainText"/>
        <w:rPr>
          <w:rFonts w:ascii="Courier New" w:hAnsi="Courier New" w:cs="Courier New"/>
          <w:sz w:val="20"/>
          <w:szCs w:val="20"/>
        </w:rPr>
      </w:pPr>
    </w:p>
    <w:p w14:paraId="3589E56C" w14:textId="77777777" w:rsidR="00E27EA8" w:rsidRPr="006E4BBB" w:rsidRDefault="00E27EA8" w:rsidP="00733150">
      <w:pPr>
        <w:pStyle w:val="PlainText"/>
        <w:rPr>
          <w:rFonts w:ascii="Courier New" w:hAnsi="Courier New" w:cs="Courier New"/>
          <w:sz w:val="20"/>
          <w:szCs w:val="20"/>
        </w:rPr>
      </w:pPr>
    </w:p>
    <w:p w14:paraId="06333B6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COVARIANCE COVERAGE OF DATA FOR THE FIRST DATA SET</w:t>
      </w:r>
    </w:p>
    <w:p w14:paraId="767B7A3E" w14:textId="77777777" w:rsidR="00E27EA8" w:rsidRPr="006E4BBB" w:rsidRDefault="00E27EA8" w:rsidP="00733150">
      <w:pPr>
        <w:pStyle w:val="PlainText"/>
        <w:rPr>
          <w:rFonts w:ascii="Courier New" w:hAnsi="Courier New" w:cs="Courier New"/>
          <w:sz w:val="20"/>
          <w:szCs w:val="20"/>
        </w:rPr>
      </w:pPr>
    </w:p>
    <w:p w14:paraId="7A0D9ED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Minimum covariance coverage value   0.100</w:t>
      </w:r>
    </w:p>
    <w:p w14:paraId="7792D9B1" w14:textId="77777777" w:rsidR="00E27EA8" w:rsidRPr="006E4BBB" w:rsidRDefault="00E27EA8" w:rsidP="00733150">
      <w:pPr>
        <w:pStyle w:val="PlainText"/>
        <w:rPr>
          <w:rFonts w:ascii="Courier New" w:hAnsi="Courier New" w:cs="Courier New"/>
          <w:sz w:val="20"/>
          <w:szCs w:val="20"/>
        </w:rPr>
      </w:pPr>
    </w:p>
    <w:p w14:paraId="57B661CC" w14:textId="77777777" w:rsidR="00E27EA8" w:rsidRPr="006E4BBB" w:rsidRDefault="00E27EA8" w:rsidP="00733150">
      <w:pPr>
        <w:pStyle w:val="PlainText"/>
        <w:rPr>
          <w:rFonts w:ascii="Courier New" w:hAnsi="Courier New" w:cs="Courier New"/>
          <w:sz w:val="20"/>
          <w:szCs w:val="20"/>
        </w:rPr>
      </w:pPr>
    </w:p>
    <w:p w14:paraId="0AD2AAC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ROPORTION OF DATA PRESENT</w:t>
      </w:r>
    </w:p>
    <w:p w14:paraId="4EED40D8" w14:textId="77777777" w:rsidR="00E27EA8" w:rsidRPr="006E4BBB" w:rsidRDefault="00E27EA8" w:rsidP="00733150">
      <w:pPr>
        <w:pStyle w:val="PlainText"/>
        <w:rPr>
          <w:rFonts w:ascii="Courier New" w:hAnsi="Courier New" w:cs="Courier New"/>
          <w:sz w:val="20"/>
          <w:szCs w:val="20"/>
        </w:rPr>
      </w:pPr>
    </w:p>
    <w:p w14:paraId="7EDD880A" w14:textId="77777777" w:rsidR="00E27EA8" w:rsidRPr="006E4BBB" w:rsidRDefault="00E27EA8" w:rsidP="00733150">
      <w:pPr>
        <w:pStyle w:val="PlainText"/>
        <w:rPr>
          <w:rFonts w:ascii="Courier New" w:hAnsi="Courier New" w:cs="Courier New"/>
          <w:sz w:val="20"/>
          <w:szCs w:val="20"/>
        </w:rPr>
      </w:pPr>
    </w:p>
    <w:p w14:paraId="13B8E53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rPr>
        <w:lastRenderedPageBreak/>
        <w:t xml:space="preserve">           </w:t>
      </w:r>
      <w:r w:rsidRPr="006E4BBB">
        <w:rPr>
          <w:rFonts w:ascii="Courier New" w:hAnsi="Courier New" w:cs="Courier New"/>
          <w:sz w:val="20"/>
          <w:szCs w:val="20"/>
          <w:lang w:val="fr-FR"/>
        </w:rPr>
        <w:t>Covariance Coverage</w:t>
      </w:r>
    </w:p>
    <w:p w14:paraId="373E32F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1T1        EMO2T1        EMO3T1        EMO4T1        EMO5T1</w:t>
      </w:r>
    </w:p>
    <w:p w14:paraId="683517B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________      ________      ________      ________      ________</w:t>
      </w:r>
    </w:p>
    <w:p w14:paraId="57DBFBA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1T1         1.000</w:t>
      </w:r>
    </w:p>
    <w:p w14:paraId="2D533C7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2T1         1.000         1.000</w:t>
      </w:r>
    </w:p>
    <w:p w14:paraId="6D44986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3T1         1.000         1.000         1.000</w:t>
      </w:r>
    </w:p>
    <w:p w14:paraId="7B9746B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4T1         1.000         1.000         1.000         1.000</w:t>
      </w:r>
    </w:p>
    <w:p w14:paraId="758197C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EMO5T1         1.000         1.000         1.000         1.000         1.000</w:t>
      </w:r>
    </w:p>
    <w:p w14:paraId="07A976E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         1.000         1.000         1.000         1.000         1.000</w:t>
      </w:r>
    </w:p>
    <w:p w14:paraId="0B43574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1.000         1.000         1.000         1.000         1.000</w:t>
      </w:r>
    </w:p>
    <w:p w14:paraId="3177429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         1.000         1.000         1.000         1.000         1.000</w:t>
      </w:r>
    </w:p>
    <w:p w14:paraId="4741620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         1.000         1.000         1.000         1.000         1.000</w:t>
      </w:r>
    </w:p>
    <w:p w14:paraId="3259BC7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         1.000         1.000         1.000         1.000         1.000</w:t>
      </w:r>
    </w:p>
    <w:p w14:paraId="379F337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1.000         1.000         1.000         1.000         1.000</w:t>
      </w:r>
    </w:p>
    <w:p w14:paraId="71860BB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1.000         1.000         1.000         1.000         1.000</w:t>
      </w:r>
    </w:p>
    <w:p w14:paraId="3E7D0B4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1.000         1.000         1.000         1.000         1.000</w:t>
      </w:r>
    </w:p>
    <w:p w14:paraId="5E2696D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1.000         1.000         1.000         1.000         1.000</w:t>
      </w:r>
    </w:p>
    <w:p w14:paraId="0976374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1.000         1.000         1.000         1.000         1.000</w:t>
      </w:r>
    </w:p>
    <w:p w14:paraId="1732C7C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1.000         1.000         1.000         1.000         1.000</w:t>
      </w:r>
    </w:p>
    <w:p w14:paraId="1227E1B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1.000         1.000         1.000         1.000         1.000</w:t>
      </w:r>
    </w:p>
    <w:p w14:paraId="1F0BB01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1.000         1.000         1.000         1.000         1.000</w:t>
      </w:r>
    </w:p>
    <w:p w14:paraId="1E6FC83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1.000         1.000         1.000         1.000         1.000</w:t>
      </w:r>
    </w:p>
    <w:p w14:paraId="41618A2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1.000         1.000         1.000         1.000         1.000</w:t>
      </w:r>
    </w:p>
    <w:p w14:paraId="55FCCFC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1.000         1.000         1.000         1.000         1.000</w:t>
      </w:r>
    </w:p>
    <w:p w14:paraId="5EBC038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1.000         1.000         1.000         1.000         1.000</w:t>
      </w:r>
    </w:p>
    <w:p w14:paraId="6DE0EE2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1.000         1.000         1.000         1.000         1.000</w:t>
      </w:r>
    </w:p>
    <w:p w14:paraId="691DDF6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1.000         1.000         1.000         1.000         1.000</w:t>
      </w:r>
    </w:p>
    <w:p w14:paraId="3A1169E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1.000         1.000         1.000         1.000         1.000</w:t>
      </w:r>
    </w:p>
    <w:p w14:paraId="4917E4A8"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1.000         1.000         1.000         1.000         1.000</w:t>
      </w:r>
    </w:p>
    <w:p w14:paraId="34ABEDE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1.000         1.000         1.000         1.000         1.000</w:t>
      </w:r>
    </w:p>
    <w:p w14:paraId="42D28DD6"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1.000         1.000         1.000         1.000         1.000</w:t>
      </w:r>
    </w:p>
    <w:p w14:paraId="2298193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952         0.952         0.952         0.952         0.952</w:t>
      </w:r>
    </w:p>
    <w:p w14:paraId="400B4D7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965         0.965         0.965         0.965         0.965</w:t>
      </w:r>
    </w:p>
    <w:p w14:paraId="0CA7677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lastRenderedPageBreak/>
        <w:t xml:space="preserve"> </w:t>
      </w:r>
      <w:r w:rsidRPr="006E4BBB">
        <w:rPr>
          <w:rFonts w:ascii="Courier New" w:hAnsi="Courier New" w:cs="Courier New"/>
          <w:sz w:val="20"/>
          <w:szCs w:val="20"/>
          <w:lang w:val="de-DE"/>
        </w:rPr>
        <w:t>GENDER         0.997         0.997         0.997         0.997         0.997</w:t>
      </w:r>
    </w:p>
    <w:p w14:paraId="0D39BBB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927         0.927         0.927         0.927         0.927</w:t>
      </w:r>
    </w:p>
    <w:p w14:paraId="7AE23F4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1.000         1.000         1.000         1.000         1.000</w:t>
      </w:r>
    </w:p>
    <w:p w14:paraId="54A1852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1.000         1.000         1.000         1.000         1.000</w:t>
      </w:r>
    </w:p>
    <w:p w14:paraId="537E937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1.000         1.000         1.000         1.000         1.000</w:t>
      </w:r>
    </w:p>
    <w:p w14:paraId="39EC3C0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1.000         1.000         1.000         1.000         1.000</w:t>
      </w:r>
    </w:p>
    <w:p w14:paraId="36C8E0A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1.000         1.000         1.000         1.000         1.000</w:t>
      </w:r>
    </w:p>
    <w:p w14:paraId="535EE19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1.000         1.000         1.000         1.000         1.000</w:t>
      </w:r>
    </w:p>
    <w:p w14:paraId="7A0090C0" w14:textId="77777777" w:rsidR="00E27EA8" w:rsidRPr="006E4BBB" w:rsidRDefault="00E27EA8" w:rsidP="00733150">
      <w:pPr>
        <w:pStyle w:val="PlainText"/>
        <w:rPr>
          <w:rFonts w:ascii="Courier New" w:hAnsi="Courier New" w:cs="Courier New"/>
          <w:sz w:val="20"/>
          <w:szCs w:val="20"/>
          <w:lang w:val="fr-FR"/>
        </w:rPr>
      </w:pPr>
    </w:p>
    <w:p w14:paraId="02BE197A" w14:textId="77777777" w:rsidR="00E27EA8" w:rsidRPr="006E4BBB" w:rsidRDefault="00E27EA8" w:rsidP="00733150">
      <w:pPr>
        <w:pStyle w:val="PlainText"/>
        <w:rPr>
          <w:rFonts w:ascii="Courier New" w:hAnsi="Courier New" w:cs="Courier New"/>
          <w:sz w:val="20"/>
          <w:szCs w:val="20"/>
          <w:lang w:val="fr-FR"/>
        </w:rPr>
      </w:pPr>
    </w:p>
    <w:p w14:paraId="51E41D6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 Coverage</w:t>
      </w:r>
    </w:p>
    <w:p w14:paraId="37481E0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1T1        REG3T1        REG4T1        REG6T1        EMO1T2</w:t>
      </w:r>
    </w:p>
    <w:p w14:paraId="64B5EDA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________      ________      ________      ________      ________</w:t>
      </w:r>
    </w:p>
    <w:p w14:paraId="326C09F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         1.000</w:t>
      </w:r>
    </w:p>
    <w:p w14:paraId="75C66BA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1.000         1.000</w:t>
      </w:r>
    </w:p>
    <w:p w14:paraId="581D686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         1.000         1.000         1.000</w:t>
      </w:r>
    </w:p>
    <w:p w14:paraId="7B3ACC7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         1.000         1.000         1.000         1.000</w:t>
      </w:r>
    </w:p>
    <w:p w14:paraId="19C3195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         1.000         1.000         1.000         1.000         1.000</w:t>
      </w:r>
    </w:p>
    <w:p w14:paraId="6CB11C1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1.000         1.000         1.000         1.000         1.000</w:t>
      </w:r>
    </w:p>
    <w:p w14:paraId="618E87B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1.000         1.000         1.000         1.000         1.000</w:t>
      </w:r>
    </w:p>
    <w:p w14:paraId="33FAA6F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1.000         1.000         1.000         1.000         1.000</w:t>
      </w:r>
    </w:p>
    <w:p w14:paraId="31E53AB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1.000         1.000         1.000         1.000         1.000</w:t>
      </w:r>
    </w:p>
    <w:p w14:paraId="420B1DA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1.000         1.000         1.000         1.000         1.000</w:t>
      </w:r>
    </w:p>
    <w:p w14:paraId="3F7E7ED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1.000         1.000         1.000         1.000         1.000</w:t>
      </w:r>
    </w:p>
    <w:p w14:paraId="72D3F34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1.000         1.000         1.000         1.000         1.000</w:t>
      </w:r>
    </w:p>
    <w:p w14:paraId="48283B4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1.000         1.000         1.000         1.000         1.000</w:t>
      </w:r>
    </w:p>
    <w:p w14:paraId="4A7759B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1.000         1.000         1.000         1.000         1.000</w:t>
      </w:r>
    </w:p>
    <w:p w14:paraId="5FBA183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1.000         1.000         1.000         1.000         1.000</w:t>
      </w:r>
    </w:p>
    <w:p w14:paraId="014032E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1.000         1.000         1.000         1.000         1.000</w:t>
      </w:r>
    </w:p>
    <w:p w14:paraId="16EC91F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1.000         1.000         1.000         1.000         1.000</w:t>
      </w:r>
    </w:p>
    <w:p w14:paraId="0CA9963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1.000         1.000         1.000         1.000         1.000</w:t>
      </w:r>
    </w:p>
    <w:p w14:paraId="60F4924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1.000         1.000         1.000         1.000         1.000</w:t>
      </w:r>
    </w:p>
    <w:p w14:paraId="219BE11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1.000         1.000         1.000         1.000         1.000</w:t>
      </w:r>
    </w:p>
    <w:p w14:paraId="741792F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1.000         1.000         1.000         1.000         1.000</w:t>
      </w:r>
    </w:p>
    <w:p w14:paraId="476EC70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lastRenderedPageBreak/>
        <w:t xml:space="preserve"> REG6T3         1.000         1.000         1.000         1.000         1.000</w:t>
      </w:r>
    </w:p>
    <w:p w14:paraId="7FD55C2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1.000         1.000         1.000         1.000         1.000</w:t>
      </w:r>
    </w:p>
    <w:p w14:paraId="373C7E56"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952         0.952         0.952         0.952         0.952</w:t>
      </w:r>
    </w:p>
    <w:p w14:paraId="26C777F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965         0.965         0.965         0.965         0.965</w:t>
      </w:r>
    </w:p>
    <w:p w14:paraId="4D53217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GENDER         0.997         0.997         0.997         0.997         0.997</w:t>
      </w:r>
    </w:p>
    <w:p w14:paraId="0936C18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927         0.927         0.927         0.927         0.927</w:t>
      </w:r>
    </w:p>
    <w:p w14:paraId="14ABD50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1.000         1.000         1.000         1.000         1.000</w:t>
      </w:r>
    </w:p>
    <w:p w14:paraId="1F17433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1.000         1.000         1.000         1.000         1.000</w:t>
      </w:r>
    </w:p>
    <w:p w14:paraId="5A7B0D4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1.000         1.000         1.000         1.000         1.000</w:t>
      </w:r>
    </w:p>
    <w:p w14:paraId="3DB9CE70"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1.000         1.000         1.000         1.000         1.000</w:t>
      </w:r>
    </w:p>
    <w:p w14:paraId="1C31708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1.000         1.000         1.000         1.000         1.000</w:t>
      </w:r>
    </w:p>
    <w:p w14:paraId="2FB6128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1.000         1.000         1.000         1.000         1.000</w:t>
      </w:r>
    </w:p>
    <w:p w14:paraId="76F29791" w14:textId="77777777" w:rsidR="00E27EA8" w:rsidRPr="006E4BBB" w:rsidRDefault="00E27EA8" w:rsidP="00733150">
      <w:pPr>
        <w:pStyle w:val="PlainText"/>
        <w:rPr>
          <w:rFonts w:ascii="Courier New" w:hAnsi="Courier New" w:cs="Courier New"/>
          <w:sz w:val="20"/>
          <w:szCs w:val="20"/>
          <w:lang w:val="fr-FR"/>
        </w:rPr>
      </w:pPr>
    </w:p>
    <w:p w14:paraId="53AD888A" w14:textId="77777777" w:rsidR="00E27EA8" w:rsidRPr="006E4BBB" w:rsidRDefault="00E27EA8" w:rsidP="00733150">
      <w:pPr>
        <w:pStyle w:val="PlainText"/>
        <w:rPr>
          <w:rFonts w:ascii="Courier New" w:hAnsi="Courier New" w:cs="Courier New"/>
          <w:sz w:val="20"/>
          <w:szCs w:val="20"/>
          <w:lang w:val="fr-FR"/>
        </w:rPr>
      </w:pPr>
    </w:p>
    <w:p w14:paraId="435C018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 Coverage</w:t>
      </w:r>
    </w:p>
    <w:p w14:paraId="3BB296D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2T2        EMO3T2        EMO4T2        EMO5T2        REG1T2</w:t>
      </w:r>
    </w:p>
    <w:p w14:paraId="4D5296C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________      ________      ________      ________      ________</w:t>
      </w:r>
    </w:p>
    <w:p w14:paraId="746FC2E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1.000</w:t>
      </w:r>
    </w:p>
    <w:p w14:paraId="7E95445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1.000         1.000</w:t>
      </w:r>
    </w:p>
    <w:p w14:paraId="3F6B22B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1.000         1.000         1.000</w:t>
      </w:r>
    </w:p>
    <w:p w14:paraId="0C1F4BA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1.000         1.000         1.000         1.000</w:t>
      </w:r>
    </w:p>
    <w:p w14:paraId="27A60D9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1.000         1.000         1.000         1.000         1.000</w:t>
      </w:r>
    </w:p>
    <w:p w14:paraId="28648EC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1.000         1.000         1.000         1.000         1.000</w:t>
      </w:r>
    </w:p>
    <w:p w14:paraId="34C7681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1.000         1.000         1.000         1.000         1.000</w:t>
      </w:r>
    </w:p>
    <w:p w14:paraId="60F088A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1.000         1.000         1.000         1.000         1.000</w:t>
      </w:r>
    </w:p>
    <w:p w14:paraId="06B844A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1.000         1.000         1.000         1.000         1.000</w:t>
      </w:r>
    </w:p>
    <w:p w14:paraId="662E21B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1.000         1.000         1.000         1.000         1.000</w:t>
      </w:r>
    </w:p>
    <w:p w14:paraId="12D0570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1.000         1.000         1.000         1.000         1.000</w:t>
      </w:r>
    </w:p>
    <w:p w14:paraId="5DA7707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1.000         1.000         1.000         1.000         1.000</w:t>
      </w:r>
    </w:p>
    <w:p w14:paraId="7B91BB7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1.000         1.000         1.000         1.000         1.000</w:t>
      </w:r>
    </w:p>
    <w:p w14:paraId="20D3018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1.000         1.000         1.000         1.000         1.000</w:t>
      </w:r>
    </w:p>
    <w:p w14:paraId="59EE84C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1.000         1.000         1.000         1.000         1.000</w:t>
      </w:r>
    </w:p>
    <w:p w14:paraId="2E681C2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1.000         1.000         1.000         1.000         1.000</w:t>
      </w:r>
    </w:p>
    <w:p w14:paraId="6B0E0DC4"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1.000         1.000         1.000         1.000         1.000</w:t>
      </w:r>
    </w:p>
    <w:p w14:paraId="1532F81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lastRenderedPageBreak/>
        <w:t xml:space="preserve"> ETHNICBI       1.000         1.000         1.000         1.000         1.000</w:t>
      </w:r>
    </w:p>
    <w:p w14:paraId="5F65373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952         0.952         0.952         0.952         0.952</w:t>
      </w:r>
    </w:p>
    <w:p w14:paraId="490337A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965         0.965         0.965         0.965         0.965</w:t>
      </w:r>
    </w:p>
    <w:p w14:paraId="1B7AEE3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GENDER         0.997         0.997         0.997         0.997         0.997</w:t>
      </w:r>
    </w:p>
    <w:p w14:paraId="56127B9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927         0.927         0.927         0.927         0.927</w:t>
      </w:r>
    </w:p>
    <w:p w14:paraId="1E1B489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1.000         1.000         1.000         1.000         1.000</w:t>
      </w:r>
    </w:p>
    <w:p w14:paraId="17BD67D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1.000         1.000         1.000         1.000         1.000</w:t>
      </w:r>
    </w:p>
    <w:p w14:paraId="5845241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1.000         1.000         1.000         1.000         1.000</w:t>
      </w:r>
    </w:p>
    <w:p w14:paraId="6F85FAF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1.000         1.000         1.000         1.000         1.000</w:t>
      </w:r>
    </w:p>
    <w:p w14:paraId="01F9BE8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1.000         1.000         1.000         1.000         1.000</w:t>
      </w:r>
    </w:p>
    <w:p w14:paraId="65102BEB"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1.000         1.000         1.000         1.000         1.000</w:t>
      </w:r>
    </w:p>
    <w:p w14:paraId="3871CA83" w14:textId="77777777" w:rsidR="00E27EA8" w:rsidRPr="006E4BBB" w:rsidRDefault="00E27EA8" w:rsidP="00733150">
      <w:pPr>
        <w:pStyle w:val="PlainText"/>
        <w:rPr>
          <w:rFonts w:ascii="Courier New" w:hAnsi="Courier New" w:cs="Courier New"/>
          <w:sz w:val="20"/>
          <w:szCs w:val="20"/>
          <w:lang w:val="fr-FR"/>
        </w:rPr>
      </w:pPr>
    </w:p>
    <w:p w14:paraId="0072E2E7" w14:textId="77777777" w:rsidR="00E27EA8" w:rsidRPr="006E4BBB" w:rsidRDefault="00E27EA8" w:rsidP="00733150">
      <w:pPr>
        <w:pStyle w:val="PlainText"/>
        <w:rPr>
          <w:rFonts w:ascii="Courier New" w:hAnsi="Courier New" w:cs="Courier New"/>
          <w:sz w:val="20"/>
          <w:szCs w:val="20"/>
          <w:lang w:val="fr-FR"/>
        </w:rPr>
      </w:pPr>
    </w:p>
    <w:p w14:paraId="52776D3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 Coverage</w:t>
      </w:r>
    </w:p>
    <w:p w14:paraId="4AA4D04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3T2        REG4T2        REG6T2        EMO1T3        EMO2T3</w:t>
      </w:r>
    </w:p>
    <w:p w14:paraId="2FD6690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________      ________      ________      ________      ________</w:t>
      </w:r>
    </w:p>
    <w:p w14:paraId="4F878DA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1.000</w:t>
      </w:r>
    </w:p>
    <w:p w14:paraId="1E52194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1.000         1.000</w:t>
      </w:r>
    </w:p>
    <w:p w14:paraId="4EA0C24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1.000         1.000         1.000</w:t>
      </w:r>
    </w:p>
    <w:p w14:paraId="084A504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1.000         1.000         1.000         1.000</w:t>
      </w:r>
    </w:p>
    <w:p w14:paraId="25F65A8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1.000         1.000         1.000         1.000         1.000</w:t>
      </w:r>
    </w:p>
    <w:p w14:paraId="76FBE9B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1.000         1.000         1.000         1.000         1.000</w:t>
      </w:r>
    </w:p>
    <w:p w14:paraId="394241A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1.000         1.000         1.000         1.000         1.000</w:t>
      </w:r>
    </w:p>
    <w:p w14:paraId="3DDCE58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1.000         1.000         1.000         1.000         1.000</w:t>
      </w:r>
    </w:p>
    <w:p w14:paraId="5E5F3C2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1.000         1.000         1.000         1.000         1.000</w:t>
      </w:r>
    </w:p>
    <w:p w14:paraId="069437A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1.000         1.000         1.000         1.000         1.000</w:t>
      </w:r>
    </w:p>
    <w:p w14:paraId="7F28E3E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1.000         1.000         1.000         1.000         1.000</w:t>
      </w:r>
    </w:p>
    <w:p w14:paraId="5EBCF38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1.000         1.000         1.000         1.000         1.000</w:t>
      </w:r>
    </w:p>
    <w:p w14:paraId="11D6982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1.000         1.000         1.000         1.000         1.000</w:t>
      </w:r>
    </w:p>
    <w:p w14:paraId="7098909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952         0.952         0.952         0.952         0.952</w:t>
      </w:r>
    </w:p>
    <w:p w14:paraId="27EF20E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965         0.965         0.965         0.965         0.965</w:t>
      </w:r>
    </w:p>
    <w:p w14:paraId="1BCE457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GENDER         0.997         0.997         0.997         0.997         0.997</w:t>
      </w:r>
    </w:p>
    <w:p w14:paraId="534BB04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927         0.927         0.927         0.927         0.927</w:t>
      </w:r>
    </w:p>
    <w:p w14:paraId="19B5BF8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1.000         1.000         1.000         1.000         1.000</w:t>
      </w:r>
    </w:p>
    <w:p w14:paraId="6C805E1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FAMT2          1.000         1.000         1.000         1.000         1.000</w:t>
      </w:r>
    </w:p>
    <w:p w14:paraId="13A5F12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1.000         1.000         1.000         1.000         1.000</w:t>
      </w:r>
    </w:p>
    <w:p w14:paraId="6021D89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1.000         1.000         1.000         1.000         1.000</w:t>
      </w:r>
    </w:p>
    <w:p w14:paraId="0D7FB84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1.000         1.000         1.000         1.000         1.000</w:t>
      </w:r>
    </w:p>
    <w:p w14:paraId="77CD734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1.000         1.000         1.000         1.000         1.000</w:t>
      </w:r>
    </w:p>
    <w:p w14:paraId="1FCD4650" w14:textId="77777777" w:rsidR="00E27EA8" w:rsidRPr="006E4BBB" w:rsidRDefault="00E27EA8" w:rsidP="00733150">
      <w:pPr>
        <w:pStyle w:val="PlainText"/>
        <w:rPr>
          <w:rFonts w:ascii="Courier New" w:hAnsi="Courier New" w:cs="Courier New"/>
          <w:sz w:val="20"/>
          <w:szCs w:val="20"/>
          <w:lang w:val="fr-FR"/>
        </w:rPr>
      </w:pPr>
    </w:p>
    <w:p w14:paraId="210F2FEC" w14:textId="77777777" w:rsidR="00E27EA8" w:rsidRPr="006E4BBB" w:rsidRDefault="00E27EA8" w:rsidP="00733150">
      <w:pPr>
        <w:pStyle w:val="PlainText"/>
        <w:rPr>
          <w:rFonts w:ascii="Courier New" w:hAnsi="Courier New" w:cs="Courier New"/>
          <w:sz w:val="20"/>
          <w:szCs w:val="20"/>
          <w:lang w:val="fr-FR"/>
        </w:rPr>
      </w:pPr>
    </w:p>
    <w:p w14:paraId="5EAE47C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 Coverage</w:t>
      </w:r>
    </w:p>
    <w:p w14:paraId="5F055FD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3T3        EMO4T3        EMO5T3        REG1T3        REG3T3</w:t>
      </w:r>
    </w:p>
    <w:p w14:paraId="6C3B535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________      ________      ________      ________      ________</w:t>
      </w:r>
    </w:p>
    <w:p w14:paraId="3AF8F0F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1.000</w:t>
      </w:r>
    </w:p>
    <w:p w14:paraId="7B41352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1.000         1.000</w:t>
      </w:r>
    </w:p>
    <w:p w14:paraId="0FA0276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1.000         1.000         1.000</w:t>
      </w:r>
    </w:p>
    <w:p w14:paraId="0E1564E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1.000         1.000         1.000         1.000</w:t>
      </w:r>
    </w:p>
    <w:p w14:paraId="65CDBA4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1.000         1.000         1.000         1.000         1.000</w:t>
      </w:r>
    </w:p>
    <w:p w14:paraId="206F278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1.000         1.000         1.000         1.000         1.000</w:t>
      </w:r>
    </w:p>
    <w:p w14:paraId="634B5C2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1.000         1.000         1.000         1.000         1.000</w:t>
      </w:r>
    </w:p>
    <w:p w14:paraId="5D1BFBCB"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1.000         1.000         1.000         1.000         1.000</w:t>
      </w:r>
    </w:p>
    <w:p w14:paraId="1597859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952         0.952         0.952         0.952         0.952</w:t>
      </w:r>
    </w:p>
    <w:p w14:paraId="70ECF2C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965         0.965         0.965         0.965         0.965</w:t>
      </w:r>
    </w:p>
    <w:p w14:paraId="4D2BB9D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GENDER         0.997         0.997         0.997         0.997         0.997</w:t>
      </w:r>
    </w:p>
    <w:p w14:paraId="2184D08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927         0.927         0.927         0.927         0.927</w:t>
      </w:r>
    </w:p>
    <w:p w14:paraId="7F41CFE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1.000         1.000         1.000         1.000         1.000</w:t>
      </w:r>
    </w:p>
    <w:p w14:paraId="1AD25FA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1.000         1.000         1.000         1.000         1.000</w:t>
      </w:r>
    </w:p>
    <w:p w14:paraId="13ABAE0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1.000         1.000         1.000         1.000         1.000</w:t>
      </w:r>
    </w:p>
    <w:p w14:paraId="3C403D20"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1.000         1.000         1.000         1.000         1.000</w:t>
      </w:r>
    </w:p>
    <w:p w14:paraId="0775D4C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1.000         1.000         1.000         1.000         1.000</w:t>
      </w:r>
    </w:p>
    <w:p w14:paraId="4E6FF20A"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1.000         1.000         1.000         1.000         1.000</w:t>
      </w:r>
    </w:p>
    <w:p w14:paraId="37A54220" w14:textId="77777777" w:rsidR="00E27EA8" w:rsidRPr="006E4BBB" w:rsidRDefault="00E27EA8" w:rsidP="00733150">
      <w:pPr>
        <w:pStyle w:val="PlainText"/>
        <w:rPr>
          <w:rFonts w:ascii="Courier New" w:hAnsi="Courier New" w:cs="Courier New"/>
          <w:sz w:val="20"/>
          <w:szCs w:val="20"/>
          <w:lang w:val="fr-FR"/>
        </w:rPr>
      </w:pPr>
    </w:p>
    <w:p w14:paraId="59E68CF5" w14:textId="77777777" w:rsidR="00E27EA8" w:rsidRPr="006E4BBB" w:rsidRDefault="00E27EA8" w:rsidP="00733150">
      <w:pPr>
        <w:pStyle w:val="PlainText"/>
        <w:rPr>
          <w:rFonts w:ascii="Courier New" w:hAnsi="Courier New" w:cs="Courier New"/>
          <w:sz w:val="20"/>
          <w:szCs w:val="20"/>
          <w:lang w:val="fr-FR"/>
        </w:rPr>
      </w:pPr>
    </w:p>
    <w:p w14:paraId="7CBA69D8"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 Coverage</w:t>
      </w:r>
    </w:p>
    <w:p w14:paraId="167B715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4T3        REG6T3        ETHNICBI      SEN           FSMEVER</w:t>
      </w:r>
    </w:p>
    <w:p w14:paraId="18B6EEF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________      ________      ________      ________      ________</w:t>
      </w:r>
    </w:p>
    <w:p w14:paraId="3CFB537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4T3         1.000</w:t>
      </w:r>
    </w:p>
    <w:p w14:paraId="10BD401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REG6T3         1.000         1.000</w:t>
      </w:r>
    </w:p>
    <w:p w14:paraId="474F851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THNICBI       1.000         1.000         1.000</w:t>
      </w:r>
    </w:p>
    <w:p w14:paraId="50B2D1E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SEN            0.952         0.952         0.952         0.952</w:t>
      </w:r>
    </w:p>
    <w:p w14:paraId="772B440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FSMEVER        0.965         0.965         0.965         0.952         0.965</w:t>
      </w:r>
    </w:p>
    <w:p w14:paraId="51DD10A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GENDER         0.997         0.997         0.997         0.952         0.965</w:t>
      </w:r>
    </w:p>
    <w:p w14:paraId="28D5210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ATTAIN         0.927         0.927         0.927         0.920         0.927</w:t>
      </w:r>
    </w:p>
    <w:p w14:paraId="1361BAA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AMT1          1.000         1.000         1.000         0.952         0.965</w:t>
      </w:r>
    </w:p>
    <w:p w14:paraId="274264B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AMT2          1.000         1.000         1.000         0.952         0.965</w:t>
      </w:r>
    </w:p>
    <w:p w14:paraId="391ECEB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AMT3          1.000         1.000         1.000         0.952         0.965</w:t>
      </w:r>
    </w:p>
    <w:p w14:paraId="6DEC530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1          1.000         1.000         1.000         0.952         0.965</w:t>
      </w:r>
    </w:p>
    <w:p w14:paraId="1E3B62D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1.000         1.000         1.000         0.952         0.965</w:t>
      </w:r>
    </w:p>
    <w:p w14:paraId="674B4CE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fr-FR"/>
        </w:rPr>
        <w:t xml:space="preserve"> </w:t>
      </w:r>
      <w:r w:rsidRPr="006E4BBB">
        <w:rPr>
          <w:rFonts w:ascii="Courier New" w:hAnsi="Courier New" w:cs="Courier New"/>
          <w:sz w:val="20"/>
          <w:szCs w:val="20"/>
        </w:rPr>
        <w:t>PERT3          1.000         1.000         1.000         0.952         0.965</w:t>
      </w:r>
    </w:p>
    <w:p w14:paraId="4ED35892" w14:textId="77777777" w:rsidR="00E27EA8" w:rsidRPr="006E4BBB" w:rsidRDefault="00E27EA8" w:rsidP="00733150">
      <w:pPr>
        <w:pStyle w:val="PlainText"/>
        <w:rPr>
          <w:rFonts w:ascii="Courier New" w:hAnsi="Courier New" w:cs="Courier New"/>
          <w:sz w:val="20"/>
          <w:szCs w:val="20"/>
        </w:rPr>
      </w:pPr>
    </w:p>
    <w:p w14:paraId="1CF9BA86" w14:textId="77777777" w:rsidR="00E27EA8" w:rsidRPr="006E4BBB" w:rsidRDefault="00E27EA8" w:rsidP="00733150">
      <w:pPr>
        <w:pStyle w:val="PlainText"/>
        <w:rPr>
          <w:rFonts w:ascii="Courier New" w:hAnsi="Courier New" w:cs="Courier New"/>
          <w:sz w:val="20"/>
          <w:szCs w:val="20"/>
        </w:rPr>
      </w:pPr>
    </w:p>
    <w:p w14:paraId="3375663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ovariance Coverage</w:t>
      </w:r>
    </w:p>
    <w:p w14:paraId="39DF4D6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ATTAIN        FAMT1         FAMT2         FAMT3</w:t>
      </w:r>
    </w:p>
    <w:p w14:paraId="46A876A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________      ________      ________      ________      ________</w:t>
      </w:r>
    </w:p>
    <w:p w14:paraId="47DDAF0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GENDER         0.997</w:t>
      </w:r>
    </w:p>
    <w:p w14:paraId="1E9073C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927         0.927</w:t>
      </w:r>
    </w:p>
    <w:p w14:paraId="26B5DFF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0.997         0.927         1.000</w:t>
      </w:r>
    </w:p>
    <w:p w14:paraId="2A5E2F0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0.997         0.927         1.000         1.000</w:t>
      </w:r>
    </w:p>
    <w:p w14:paraId="7A3EAB4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0.997         0.927         1.000         1.000         1.000</w:t>
      </w:r>
    </w:p>
    <w:p w14:paraId="513EBD0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PERT1          0.997         0.927         1.000         1.000         1.000</w:t>
      </w:r>
    </w:p>
    <w:p w14:paraId="6EE6B2B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2          0.997         0.927         1.000         1.000         1.000</w:t>
      </w:r>
    </w:p>
    <w:p w14:paraId="2364373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3          0.997         0.927         1.000         1.000         1.000</w:t>
      </w:r>
    </w:p>
    <w:p w14:paraId="56A7B75C" w14:textId="77777777" w:rsidR="00E27EA8" w:rsidRPr="006E4BBB" w:rsidRDefault="00E27EA8" w:rsidP="00733150">
      <w:pPr>
        <w:pStyle w:val="PlainText"/>
        <w:rPr>
          <w:rFonts w:ascii="Courier New" w:hAnsi="Courier New" w:cs="Courier New"/>
          <w:sz w:val="20"/>
          <w:szCs w:val="20"/>
        </w:rPr>
      </w:pPr>
    </w:p>
    <w:p w14:paraId="7B3237F5" w14:textId="77777777" w:rsidR="00E27EA8" w:rsidRPr="006E4BBB" w:rsidRDefault="00E27EA8" w:rsidP="00733150">
      <w:pPr>
        <w:pStyle w:val="PlainText"/>
        <w:rPr>
          <w:rFonts w:ascii="Courier New" w:hAnsi="Courier New" w:cs="Courier New"/>
          <w:sz w:val="20"/>
          <w:szCs w:val="20"/>
        </w:rPr>
      </w:pPr>
    </w:p>
    <w:p w14:paraId="5099B5A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ovariance Coverage</w:t>
      </w:r>
    </w:p>
    <w:p w14:paraId="33DAA70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PERT2         PERT3</w:t>
      </w:r>
    </w:p>
    <w:p w14:paraId="6647805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________      ________      ________</w:t>
      </w:r>
    </w:p>
    <w:p w14:paraId="6012F1D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1.000</w:t>
      </w:r>
    </w:p>
    <w:p w14:paraId="51D5222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2          1.000         1.000</w:t>
      </w:r>
    </w:p>
    <w:p w14:paraId="788BB92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3          1.000         1.000         1.000</w:t>
      </w:r>
    </w:p>
    <w:p w14:paraId="234A496F" w14:textId="77777777" w:rsidR="00E27EA8" w:rsidRPr="006E4BBB" w:rsidRDefault="00E27EA8" w:rsidP="00733150">
      <w:pPr>
        <w:pStyle w:val="PlainText"/>
        <w:rPr>
          <w:rFonts w:ascii="Courier New" w:hAnsi="Courier New" w:cs="Courier New"/>
          <w:sz w:val="20"/>
          <w:szCs w:val="20"/>
        </w:rPr>
      </w:pPr>
    </w:p>
    <w:p w14:paraId="73EFF95E" w14:textId="77777777" w:rsidR="00E27EA8" w:rsidRPr="006E4BBB" w:rsidRDefault="00E27EA8" w:rsidP="00733150">
      <w:pPr>
        <w:pStyle w:val="PlainText"/>
        <w:rPr>
          <w:rFonts w:ascii="Courier New" w:hAnsi="Courier New" w:cs="Courier New"/>
          <w:sz w:val="20"/>
          <w:szCs w:val="20"/>
        </w:rPr>
      </w:pPr>
    </w:p>
    <w:p w14:paraId="583E876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UNIVARIATE PROPORTIONS FOR CATEGORICAL VARIABLES</w:t>
      </w:r>
    </w:p>
    <w:p w14:paraId="71DC745E" w14:textId="77777777" w:rsidR="00E27EA8" w:rsidRPr="006E4BBB" w:rsidRDefault="00E27EA8" w:rsidP="00733150">
      <w:pPr>
        <w:pStyle w:val="PlainText"/>
        <w:rPr>
          <w:rFonts w:ascii="Courier New" w:hAnsi="Courier New" w:cs="Courier New"/>
          <w:sz w:val="20"/>
          <w:szCs w:val="20"/>
        </w:rPr>
      </w:pPr>
    </w:p>
    <w:p w14:paraId="31693C1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NOTE:  These are average results over 100 data sets.</w:t>
      </w:r>
    </w:p>
    <w:p w14:paraId="2D327D8B" w14:textId="77777777" w:rsidR="00E27EA8" w:rsidRPr="006E4BBB" w:rsidRDefault="00E27EA8" w:rsidP="00733150">
      <w:pPr>
        <w:pStyle w:val="PlainText"/>
        <w:rPr>
          <w:rFonts w:ascii="Courier New" w:hAnsi="Courier New" w:cs="Courier New"/>
          <w:sz w:val="20"/>
          <w:szCs w:val="20"/>
        </w:rPr>
      </w:pPr>
    </w:p>
    <w:p w14:paraId="050712C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1T1</w:t>
      </w:r>
    </w:p>
    <w:p w14:paraId="7B67B7C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432</w:t>
      </w:r>
    </w:p>
    <w:p w14:paraId="5503221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95</w:t>
      </w:r>
    </w:p>
    <w:p w14:paraId="743EC3E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73</w:t>
      </w:r>
    </w:p>
    <w:p w14:paraId="26EEA46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2T1</w:t>
      </w:r>
    </w:p>
    <w:p w14:paraId="2C25C67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330</w:t>
      </w:r>
    </w:p>
    <w:p w14:paraId="403C25F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402</w:t>
      </w:r>
    </w:p>
    <w:p w14:paraId="5E8940E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268</w:t>
      </w:r>
    </w:p>
    <w:p w14:paraId="528CE03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3T1</w:t>
      </w:r>
    </w:p>
    <w:p w14:paraId="0183BF6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572</w:t>
      </w:r>
    </w:p>
    <w:p w14:paraId="3652CF8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Category 2    0.320</w:t>
      </w:r>
    </w:p>
    <w:p w14:paraId="21F114B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08</w:t>
      </w:r>
    </w:p>
    <w:p w14:paraId="38B564A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4T1</w:t>
      </w:r>
    </w:p>
    <w:p w14:paraId="21E3849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292</w:t>
      </w:r>
    </w:p>
    <w:p w14:paraId="306306A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426</w:t>
      </w:r>
    </w:p>
    <w:p w14:paraId="6202EE1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282</w:t>
      </w:r>
    </w:p>
    <w:p w14:paraId="2573BAE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5T1</w:t>
      </w:r>
    </w:p>
    <w:p w14:paraId="63D5D04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501</w:t>
      </w:r>
    </w:p>
    <w:p w14:paraId="1CA46C5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51</w:t>
      </w:r>
    </w:p>
    <w:p w14:paraId="6ADD2E0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48</w:t>
      </w:r>
    </w:p>
    <w:p w14:paraId="423CB0D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1T1</w:t>
      </w:r>
    </w:p>
    <w:p w14:paraId="2D5A102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108</w:t>
      </w:r>
    </w:p>
    <w:p w14:paraId="7329E03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057</w:t>
      </w:r>
    </w:p>
    <w:p w14:paraId="288C4F9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084</w:t>
      </w:r>
    </w:p>
    <w:p w14:paraId="29D7109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64</w:t>
      </w:r>
    </w:p>
    <w:p w14:paraId="3AA3CFB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19</w:t>
      </w:r>
    </w:p>
    <w:p w14:paraId="3965548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85</w:t>
      </w:r>
    </w:p>
    <w:p w14:paraId="7F69D60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285</w:t>
      </w:r>
    </w:p>
    <w:p w14:paraId="1A45A45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3T1</w:t>
      </w:r>
    </w:p>
    <w:p w14:paraId="7CBE5B9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137</w:t>
      </w:r>
    </w:p>
    <w:p w14:paraId="2DCBD23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122</w:t>
      </w:r>
    </w:p>
    <w:p w14:paraId="7F4BA03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22</w:t>
      </w:r>
    </w:p>
    <w:p w14:paraId="134DD52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55</w:t>
      </w:r>
    </w:p>
    <w:p w14:paraId="2BF68F6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01</w:t>
      </w:r>
    </w:p>
    <w:p w14:paraId="2CE9687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45</w:t>
      </w:r>
    </w:p>
    <w:p w14:paraId="115A9B7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219</w:t>
      </w:r>
    </w:p>
    <w:p w14:paraId="5C0A069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4T1</w:t>
      </w:r>
    </w:p>
    <w:p w14:paraId="07AB556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129</w:t>
      </w:r>
    </w:p>
    <w:p w14:paraId="52F7162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095</w:t>
      </w:r>
    </w:p>
    <w:p w14:paraId="6C19743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097</w:t>
      </w:r>
    </w:p>
    <w:p w14:paraId="278C359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31</w:t>
      </w:r>
    </w:p>
    <w:p w14:paraId="48F123B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086</w:t>
      </w:r>
    </w:p>
    <w:p w14:paraId="65F339D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39</w:t>
      </w:r>
    </w:p>
    <w:p w14:paraId="3EFE75D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324</w:t>
      </w:r>
    </w:p>
    <w:p w14:paraId="42FCCF8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6T1</w:t>
      </w:r>
    </w:p>
    <w:p w14:paraId="77B1DD2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100</w:t>
      </w:r>
    </w:p>
    <w:p w14:paraId="7D7F32E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078</w:t>
      </w:r>
    </w:p>
    <w:p w14:paraId="13D1D32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091</w:t>
      </w:r>
    </w:p>
    <w:p w14:paraId="739ED21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82</w:t>
      </w:r>
    </w:p>
    <w:p w14:paraId="2EEEA26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20</w:t>
      </w:r>
    </w:p>
    <w:p w14:paraId="13D958E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46</w:t>
      </w:r>
    </w:p>
    <w:p w14:paraId="1434900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283</w:t>
      </w:r>
    </w:p>
    <w:p w14:paraId="3F871F6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1T2</w:t>
      </w:r>
    </w:p>
    <w:p w14:paraId="3DCCCD1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442</w:t>
      </w:r>
    </w:p>
    <w:p w14:paraId="74E401C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77</w:t>
      </w:r>
    </w:p>
    <w:p w14:paraId="6A25321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80</w:t>
      </w:r>
    </w:p>
    <w:p w14:paraId="3000886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2T2</w:t>
      </w:r>
    </w:p>
    <w:p w14:paraId="1F7ED48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329</w:t>
      </w:r>
    </w:p>
    <w:p w14:paraId="5FAB2BF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79</w:t>
      </w:r>
    </w:p>
    <w:p w14:paraId="44C240B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291</w:t>
      </w:r>
    </w:p>
    <w:p w14:paraId="6B39060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3T2</w:t>
      </w:r>
    </w:p>
    <w:p w14:paraId="05A9A6D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558</w:t>
      </w:r>
    </w:p>
    <w:p w14:paraId="5873689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23</w:t>
      </w:r>
    </w:p>
    <w:p w14:paraId="5E804FC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19</w:t>
      </w:r>
    </w:p>
    <w:p w14:paraId="7B8281B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4T2</w:t>
      </w:r>
    </w:p>
    <w:p w14:paraId="58B6B77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271</w:t>
      </w:r>
    </w:p>
    <w:p w14:paraId="74AA6C8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426</w:t>
      </w:r>
    </w:p>
    <w:p w14:paraId="4913999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303</w:t>
      </w:r>
    </w:p>
    <w:p w14:paraId="0FF8289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5T2</w:t>
      </w:r>
    </w:p>
    <w:p w14:paraId="3E39466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519</w:t>
      </w:r>
    </w:p>
    <w:p w14:paraId="364E9D5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43</w:t>
      </w:r>
    </w:p>
    <w:p w14:paraId="00F69D6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Category 3    0.138</w:t>
      </w:r>
    </w:p>
    <w:p w14:paraId="10010B8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1T2</w:t>
      </w:r>
    </w:p>
    <w:p w14:paraId="1323F9B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093</w:t>
      </w:r>
    </w:p>
    <w:p w14:paraId="66306F6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062</w:t>
      </w:r>
    </w:p>
    <w:p w14:paraId="6B2EE3A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01</w:t>
      </w:r>
    </w:p>
    <w:p w14:paraId="00DF566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63</w:t>
      </w:r>
    </w:p>
    <w:p w14:paraId="1303839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31</w:t>
      </w:r>
    </w:p>
    <w:p w14:paraId="08DD0D1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202</w:t>
      </w:r>
    </w:p>
    <w:p w14:paraId="234BA4F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248</w:t>
      </w:r>
    </w:p>
    <w:p w14:paraId="2803D6F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3T2</w:t>
      </w:r>
    </w:p>
    <w:p w14:paraId="365A3A9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122</w:t>
      </w:r>
    </w:p>
    <w:p w14:paraId="3E85F92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136</w:t>
      </w:r>
    </w:p>
    <w:p w14:paraId="34B3090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34</w:t>
      </w:r>
    </w:p>
    <w:p w14:paraId="536D570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58</w:t>
      </w:r>
    </w:p>
    <w:p w14:paraId="24B0CEC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10</w:t>
      </w:r>
    </w:p>
    <w:p w14:paraId="2DF9B8A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56</w:t>
      </w:r>
    </w:p>
    <w:p w14:paraId="602EC5D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183</w:t>
      </w:r>
    </w:p>
    <w:p w14:paraId="7D69F3F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4T2</w:t>
      </w:r>
    </w:p>
    <w:p w14:paraId="64C169E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105</w:t>
      </w:r>
    </w:p>
    <w:p w14:paraId="6B07AF1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101</w:t>
      </w:r>
    </w:p>
    <w:p w14:paraId="20D4AA5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05</w:t>
      </w:r>
    </w:p>
    <w:p w14:paraId="1998CE2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46</w:t>
      </w:r>
    </w:p>
    <w:p w14:paraId="1629D7F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05</w:t>
      </w:r>
    </w:p>
    <w:p w14:paraId="5E4E9C6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55</w:t>
      </w:r>
    </w:p>
    <w:p w14:paraId="08D329C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283</w:t>
      </w:r>
    </w:p>
    <w:p w14:paraId="27F6BBF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6T2</w:t>
      </w:r>
    </w:p>
    <w:p w14:paraId="3F96CD0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087</w:t>
      </w:r>
    </w:p>
    <w:p w14:paraId="1745340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083</w:t>
      </w:r>
    </w:p>
    <w:p w14:paraId="54E9D53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04</w:t>
      </w:r>
    </w:p>
    <w:p w14:paraId="29A6B08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98</w:t>
      </w:r>
    </w:p>
    <w:p w14:paraId="7ACEC7F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37</w:t>
      </w:r>
    </w:p>
    <w:p w14:paraId="69DA2CE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61</w:t>
      </w:r>
    </w:p>
    <w:p w14:paraId="71F9F34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228</w:t>
      </w:r>
    </w:p>
    <w:p w14:paraId="1CF70F0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1T3</w:t>
      </w:r>
    </w:p>
    <w:p w14:paraId="4D08AC1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417</w:t>
      </w:r>
    </w:p>
    <w:p w14:paraId="60BF477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79</w:t>
      </w:r>
    </w:p>
    <w:p w14:paraId="2526BC1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204</w:t>
      </w:r>
    </w:p>
    <w:p w14:paraId="5A0B6A5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2T3</w:t>
      </w:r>
    </w:p>
    <w:p w14:paraId="02FC7D1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289</w:t>
      </w:r>
    </w:p>
    <w:p w14:paraId="2B57357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80</w:t>
      </w:r>
    </w:p>
    <w:p w14:paraId="4BAA0D5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331</w:t>
      </w:r>
    </w:p>
    <w:p w14:paraId="55CE928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3T3</w:t>
      </w:r>
    </w:p>
    <w:p w14:paraId="70D9242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511</w:t>
      </w:r>
    </w:p>
    <w:p w14:paraId="554CF2D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47</w:t>
      </w:r>
    </w:p>
    <w:p w14:paraId="040BFF2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42</w:t>
      </w:r>
    </w:p>
    <w:p w14:paraId="5B47B8E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4T3</w:t>
      </w:r>
    </w:p>
    <w:p w14:paraId="698E6CC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247</w:t>
      </w:r>
    </w:p>
    <w:p w14:paraId="17F02B3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419</w:t>
      </w:r>
    </w:p>
    <w:p w14:paraId="73B5DE4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334</w:t>
      </w:r>
    </w:p>
    <w:p w14:paraId="231D1DB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5T3</w:t>
      </w:r>
    </w:p>
    <w:p w14:paraId="2F09B9B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520</w:t>
      </w:r>
    </w:p>
    <w:p w14:paraId="232773B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344</w:t>
      </w:r>
    </w:p>
    <w:p w14:paraId="3B8EBDB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36</w:t>
      </w:r>
    </w:p>
    <w:p w14:paraId="6E121DC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1T3</w:t>
      </w:r>
    </w:p>
    <w:p w14:paraId="480E445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089</w:t>
      </w:r>
    </w:p>
    <w:p w14:paraId="6661D6F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070</w:t>
      </w:r>
    </w:p>
    <w:p w14:paraId="527F9AA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16</w:t>
      </w:r>
    </w:p>
    <w:p w14:paraId="045C5D2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68</w:t>
      </w:r>
    </w:p>
    <w:p w14:paraId="666F216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39</w:t>
      </w:r>
    </w:p>
    <w:p w14:paraId="50620E2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98</w:t>
      </w:r>
    </w:p>
    <w:p w14:paraId="5CC64A9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222</w:t>
      </w:r>
    </w:p>
    <w:p w14:paraId="3E2904F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REG3T3</w:t>
      </w:r>
    </w:p>
    <w:p w14:paraId="46B107D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121</w:t>
      </w:r>
    </w:p>
    <w:p w14:paraId="1087C51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135</w:t>
      </w:r>
    </w:p>
    <w:p w14:paraId="439FC27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45</w:t>
      </w:r>
    </w:p>
    <w:p w14:paraId="62F520C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70</w:t>
      </w:r>
    </w:p>
    <w:p w14:paraId="70F77DA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19</w:t>
      </w:r>
    </w:p>
    <w:p w14:paraId="619C908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53</w:t>
      </w:r>
    </w:p>
    <w:p w14:paraId="4E61D75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158</w:t>
      </w:r>
    </w:p>
    <w:p w14:paraId="1A903E2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4T3</w:t>
      </w:r>
    </w:p>
    <w:p w14:paraId="2AADA54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098</w:t>
      </w:r>
    </w:p>
    <w:p w14:paraId="62A979D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096</w:t>
      </w:r>
    </w:p>
    <w:p w14:paraId="1AB4150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11</w:t>
      </w:r>
    </w:p>
    <w:p w14:paraId="0997AB4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155</w:t>
      </w:r>
    </w:p>
    <w:p w14:paraId="1A926E5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12</w:t>
      </w:r>
    </w:p>
    <w:p w14:paraId="7E9F547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75</w:t>
      </w:r>
    </w:p>
    <w:p w14:paraId="417781A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254</w:t>
      </w:r>
    </w:p>
    <w:p w14:paraId="20B53D8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G6T3</w:t>
      </w:r>
    </w:p>
    <w:p w14:paraId="640652C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1    0.084</w:t>
      </w:r>
    </w:p>
    <w:p w14:paraId="61A2D4B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2    0.090</w:t>
      </w:r>
    </w:p>
    <w:p w14:paraId="3EC664D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3    0.106</w:t>
      </w:r>
    </w:p>
    <w:p w14:paraId="5C16699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4    0.212</w:t>
      </w:r>
    </w:p>
    <w:p w14:paraId="62DD7A2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5    0.148</w:t>
      </w:r>
    </w:p>
    <w:p w14:paraId="65A4222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6    0.158</w:t>
      </w:r>
    </w:p>
    <w:p w14:paraId="64BE1E6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ategory 7    0.202</w:t>
      </w:r>
    </w:p>
    <w:p w14:paraId="6CA1747D" w14:textId="77777777" w:rsidR="00E27EA8" w:rsidRPr="006E4BBB" w:rsidRDefault="00E27EA8" w:rsidP="00733150">
      <w:pPr>
        <w:pStyle w:val="PlainText"/>
        <w:rPr>
          <w:rFonts w:ascii="Courier New" w:hAnsi="Courier New" w:cs="Courier New"/>
          <w:sz w:val="20"/>
          <w:szCs w:val="20"/>
        </w:rPr>
      </w:pPr>
    </w:p>
    <w:p w14:paraId="08FED128" w14:textId="77777777" w:rsidR="00E27EA8" w:rsidRPr="006E4BBB" w:rsidRDefault="00E27EA8" w:rsidP="00733150">
      <w:pPr>
        <w:pStyle w:val="PlainText"/>
        <w:rPr>
          <w:rFonts w:ascii="Courier New" w:hAnsi="Courier New" w:cs="Courier New"/>
          <w:sz w:val="20"/>
          <w:szCs w:val="20"/>
        </w:rPr>
      </w:pPr>
    </w:p>
    <w:p w14:paraId="32AA94D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SAMPLE STATISTICS</w:t>
      </w:r>
    </w:p>
    <w:p w14:paraId="551BF2FC" w14:textId="77777777" w:rsidR="00E27EA8" w:rsidRPr="006E4BBB" w:rsidRDefault="00E27EA8" w:rsidP="00733150">
      <w:pPr>
        <w:pStyle w:val="PlainText"/>
        <w:rPr>
          <w:rFonts w:ascii="Courier New" w:hAnsi="Courier New" w:cs="Courier New"/>
          <w:sz w:val="20"/>
          <w:szCs w:val="20"/>
        </w:rPr>
      </w:pPr>
    </w:p>
    <w:p w14:paraId="2C459E5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NOTE:  These are average results over 100 data sets.</w:t>
      </w:r>
    </w:p>
    <w:p w14:paraId="05D74B11" w14:textId="77777777" w:rsidR="00E27EA8" w:rsidRPr="006E4BBB" w:rsidRDefault="00E27EA8" w:rsidP="00733150">
      <w:pPr>
        <w:pStyle w:val="PlainText"/>
        <w:rPr>
          <w:rFonts w:ascii="Courier New" w:hAnsi="Courier New" w:cs="Courier New"/>
          <w:sz w:val="20"/>
          <w:szCs w:val="20"/>
        </w:rPr>
      </w:pPr>
    </w:p>
    <w:p w14:paraId="2F678326" w14:textId="77777777" w:rsidR="00E27EA8" w:rsidRPr="006E4BBB" w:rsidRDefault="00E27EA8" w:rsidP="00733150">
      <w:pPr>
        <w:pStyle w:val="PlainText"/>
        <w:rPr>
          <w:rFonts w:ascii="Courier New" w:hAnsi="Courier New" w:cs="Courier New"/>
          <w:sz w:val="20"/>
          <w:szCs w:val="20"/>
        </w:rPr>
      </w:pPr>
    </w:p>
    <w:p w14:paraId="311F169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STIMATED SAMPLE STATISTICS</w:t>
      </w:r>
    </w:p>
    <w:p w14:paraId="10B21A70" w14:textId="77777777" w:rsidR="00E27EA8" w:rsidRPr="006E4BBB" w:rsidRDefault="00E27EA8" w:rsidP="00733150">
      <w:pPr>
        <w:pStyle w:val="PlainText"/>
        <w:rPr>
          <w:rFonts w:ascii="Courier New" w:hAnsi="Courier New" w:cs="Courier New"/>
          <w:sz w:val="20"/>
          <w:szCs w:val="20"/>
        </w:rPr>
      </w:pPr>
    </w:p>
    <w:p w14:paraId="1BACF908" w14:textId="77777777" w:rsidR="00E27EA8" w:rsidRPr="006E4BBB" w:rsidRDefault="00E27EA8" w:rsidP="00733150">
      <w:pPr>
        <w:pStyle w:val="PlainText"/>
        <w:rPr>
          <w:rFonts w:ascii="Courier New" w:hAnsi="Courier New" w:cs="Courier New"/>
          <w:sz w:val="20"/>
          <w:szCs w:val="20"/>
        </w:rPr>
      </w:pPr>
    </w:p>
    <w:p w14:paraId="55DA602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s/Intercepts/Thresholds</w:t>
      </w:r>
    </w:p>
    <w:p w14:paraId="35A887F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EMO1T1$1      EMO1T1$2      EMO2T1$1      EMO2T1$2      EMO3T1$1</w:t>
      </w:r>
    </w:p>
    <w:p w14:paraId="1D761FD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________      ________      ________      ________      ________</w:t>
      </w:r>
    </w:p>
    <w:p w14:paraId="57AFA17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172         0.942        -0.439         0.620         0.181</w:t>
      </w:r>
    </w:p>
    <w:p w14:paraId="07D32F53" w14:textId="77777777" w:rsidR="00E27EA8" w:rsidRPr="006E4BBB" w:rsidRDefault="00E27EA8" w:rsidP="00733150">
      <w:pPr>
        <w:pStyle w:val="PlainText"/>
        <w:rPr>
          <w:rFonts w:ascii="Courier New" w:hAnsi="Courier New" w:cs="Courier New"/>
          <w:sz w:val="20"/>
          <w:szCs w:val="20"/>
        </w:rPr>
      </w:pPr>
    </w:p>
    <w:p w14:paraId="4BCB40BE" w14:textId="77777777" w:rsidR="00E27EA8" w:rsidRPr="006E4BBB" w:rsidRDefault="00E27EA8" w:rsidP="00733150">
      <w:pPr>
        <w:pStyle w:val="PlainText"/>
        <w:rPr>
          <w:rFonts w:ascii="Courier New" w:hAnsi="Courier New" w:cs="Courier New"/>
          <w:sz w:val="20"/>
          <w:szCs w:val="20"/>
        </w:rPr>
      </w:pPr>
    </w:p>
    <w:p w14:paraId="4F7F9EB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s/Intercepts/Thresholds</w:t>
      </w:r>
    </w:p>
    <w:p w14:paraId="6DF8258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3T1$2      EMO4T1$1      EMO4T1$2      EMO5T1$1      EMO5T1$2</w:t>
      </w:r>
    </w:p>
    <w:p w14:paraId="63C4601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________      ________      ________      ________      ________</w:t>
      </w:r>
    </w:p>
    <w:p w14:paraId="7FA8420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1.235        -0.547         0.577         0.003         1.047</w:t>
      </w:r>
    </w:p>
    <w:p w14:paraId="74F9EC4B" w14:textId="77777777" w:rsidR="00E27EA8" w:rsidRPr="006E4BBB" w:rsidRDefault="00E27EA8" w:rsidP="00733150">
      <w:pPr>
        <w:pStyle w:val="PlainText"/>
        <w:rPr>
          <w:rFonts w:ascii="Courier New" w:hAnsi="Courier New" w:cs="Courier New"/>
          <w:sz w:val="20"/>
          <w:szCs w:val="20"/>
        </w:rPr>
      </w:pPr>
    </w:p>
    <w:p w14:paraId="32EAECDD" w14:textId="77777777" w:rsidR="00E27EA8" w:rsidRPr="006E4BBB" w:rsidRDefault="00E27EA8" w:rsidP="00733150">
      <w:pPr>
        <w:pStyle w:val="PlainText"/>
        <w:rPr>
          <w:rFonts w:ascii="Courier New" w:hAnsi="Courier New" w:cs="Courier New"/>
          <w:sz w:val="20"/>
          <w:szCs w:val="20"/>
        </w:rPr>
      </w:pPr>
    </w:p>
    <w:p w14:paraId="798D983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s/Intercepts/Thresholds</w:t>
      </w:r>
    </w:p>
    <w:p w14:paraId="4816B16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REG1T1$1      REG1T1$2      REG1T1$3      REG1T1$4      REG1T1$5</w:t>
      </w:r>
    </w:p>
    <w:p w14:paraId="29A0BAD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162BF48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1.240        -0.978        -0.682        -0.224         0.076</w:t>
      </w:r>
    </w:p>
    <w:p w14:paraId="2F511B57" w14:textId="77777777" w:rsidR="00E27EA8" w:rsidRPr="006E4BBB" w:rsidRDefault="00E27EA8" w:rsidP="00733150">
      <w:pPr>
        <w:pStyle w:val="PlainText"/>
        <w:rPr>
          <w:rFonts w:ascii="Courier New" w:hAnsi="Courier New" w:cs="Courier New"/>
          <w:sz w:val="20"/>
          <w:szCs w:val="20"/>
          <w:lang w:val="de-DE"/>
        </w:rPr>
      </w:pPr>
    </w:p>
    <w:p w14:paraId="55929DD7" w14:textId="77777777" w:rsidR="00E27EA8" w:rsidRPr="006E4BBB" w:rsidRDefault="00E27EA8" w:rsidP="00733150">
      <w:pPr>
        <w:pStyle w:val="PlainText"/>
        <w:rPr>
          <w:rFonts w:ascii="Courier New" w:hAnsi="Courier New" w:cs="Courier New"/>
          <w:sz w:val="20"/>
          <w:szCs w:val="20"/>
          <w:lang w:val="de-DE"/>
        </w:rPr>
      </w:pPr>
    </w:p>
    <w:p w14:paraId="74BE14A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Means/Intercepts/Thresholds</w:t>
      </w:r>
    </w:p>
    <w:p w14:paraId="3B2B127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6      REG3T1$1      REG3T1$2      REG3T1$3      REG3T1$4</w:t>
      </w:r>
    </w:p>
    <w:p w14:paraId="7E6FA03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1B62410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569        -1.095        -0.647        -0.304         0.089</w:t>
      </w:r>
    </w:p>
    <w:p w14:paraId="2365D535" w14:textId="77777777" w:rsidR="00E27EA8" w:rsidRPr="006E4BBB" w:rsidRDefault="00E27EA8" w:rsidP="00733150">
      <w:pPr>
        <w:pStyle w:val="PlainText"/>
        <w:rPr>
          <w:rFonts w:ascii="Courier New" w:hAnsi="Courier New" w:cs="Courier New"/>
          <w:sz w:val="20"/>
          <w:szCs w:val="20"/>
          <w:lang w:val="de-DE"/>
        </w:rPr>
      </w:pPr>
    </w:p>
    <w:p w14:paraId="14B10B0D" w14:textId="77777777" w:rsidR="00E27EA8" w:rsidRPr="006E4BBB" w:rsidRDefault="00E27EA8" w:rsidP="00733150">
      <w:pPr>
        <w:pStyle w:val="PlainText"/>
        <w:rPr>
          <w:rFonts w:ascii="Courier New" w:hAnsi="Courier New" w:cs="Courier New"/>
          <w:sz w:val="20"/>
          <w:szCs w:val="20"/>
          <w:lang w:val="de-DE"/>
        </w:rPr>
      </w:pPr>
    </w:p>
    <w:p w14:paraId="6701BF6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491979E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5      REG3T1$6      REG4T1$1      REG4T1$2      REG4T1$3</w:t>
      </w:r>
    </w:p>
    <w:p w14:paraId="7167AEA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31A3F49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349         0.776        -1.132        -0.760        -0.467</w:t>
      </w:r>
    </w:p>
    <w:p w14:paraId="79EA25A1" w14:textId="77777777" w:rsidR="00E27EA8" w:rsidRPr="006E4BBB" w:rsidRDefault="00E27EA8" w:rsidP="00733150">
      <w:pPr>
        <w:pStyle w:val="PlainText"/>
        <w:rPr>
          <w:rFonts w:ascii="Courier New" w:hAnsi="Courier New" w:cs="Courier New"/>
          <w:sz w:val="20"/>
          <w:szCs w:val="20"/>
          <w:lang w:val="de-DE"/>
        </w:rPr>
      </w:pPr>
    </w:p>
    <w:p w14:paraId="26B29238" w14:textId="77777777" w:rsidR="00E27EA8" w:rsidRPr="006E4BBB" w:rsidRDefault="00E27EA8" w:rsidP="00733150">
      <w:pPr>
        <w:pStyle w:val="PlainText"/>
        <w:rPr>
          <w:rFonts w:ascii="Courier New" w:hAnsi="Courier New" w:cs="Courier New"/>
          <w:sz w:val="20"/>
          <w:szCs w:val="20"/>
          <w:lang w:val="de-DE"/>
        </w:rPr>
      </w:pPr>
    </w:p>
    <w:p w14:paraId="2BA0243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399A42D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4      REG4T1$5      REG4T1$6      REG6T1$1      REG6T1$2</w:t>
      </w:r>
    </w:p>
    <w:p w14:paraId="6E02614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6C59FB3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123         0.093         0.456        -1.282        -0.922</w:t>
      </w:r>
    </w:p>
    <w:p w14:paraId="530654F3" w14:textId="77777777" w:rsidR="00E27EA8" w:rsidRPr="006E4BBB" w:rsidRDefault="00E27EA8" w:rsidP="00733150">
      <w:pPr>
        <w:pStyle w:val="PlainText"/>
        <w:rPr>
          <w:rFonts w:ascii="Courier New" w:hAnsi="Courier New" w:cs="Courier New"/>
          <w:sz w:val="20"/>
          <w:szCs w:val="20"/>
          <w:lang w:val="de-DE"/>
        </w:rPr>
      </w:pPr>
    </w:p>
    <w:p w14:paraId="34F5D980" w14:textId="77777777" w:rsidR="00E27EA8" w:rsidRPr="006E4BBB" w:rsidRDefault="00E27EA8" w:rsidP="00733150">
      <w:pPr>
        <w:pStyle w:val="PlainText"/>
        <w:rPr>
          <w:rFonts w:ascii="Courier New" w:hAnsi="Courier New" w:cs="Courier New"/>
          <w:sz w:val="20"/>
          <w:szCs w:val="20"/>
          <w:lang w:val="de-DE"/>
        </w:rPr>
      </w:pPr>
    </w:p>
    <w:p w14:paraId="56A5DA9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33BEC91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3      REG6T1$4      REG6T1$5      REG6T1$6      EMO1T2$1</w:t>
      </w:r>
    </w:p>
    <w:p w14:paraId="3934433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2503EEC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614        -0.122         0.179         0.575        -0.145</w:t>
      </w:r>
    </w:p>
    <w:p w14:paraId="22ECE313" w14:textId="77777777" w:rsidR="00E27EA8" w:rsidRPr="006E4BBB" w:rsidRDefault="00E27EA8" w:rsidP="00733150">
      <w:pPr>
        <w:pStyle w:val="PlainText"/>
        <w:rPr>
          <w:rFonts w:ascii="Courier New" w:hAnsi="Courier New" w:cs="Courier New"/>
          <w:sz w:val="20"/>
          <w:szCs w:val="20"/>
          <w:lang w:val="de-DE"/>
        </w:rPr>
      </w:pPr>
    </w:p>
    <w:p w14:paraId="74D01702" w14:textId="77777777" w:rsidR="00E27EA8" w:rsidRPr="006E4BBB" w:rsidRDefault="00E27EA8" w:rsidP="00733150">
      <w:pPr>
        <w:pStyle w:val="PlainText"/>
        <w:rPr>
          <w:rFonts w:ascii="Courier New" w:hAnsi="Courier New" w:cs="Courier New"/>
          <w:sz w:val="20"/>
          <w:szCs w:val="20"/>
          <w:lang w:val="de-DE"/>
        </w:rPr>
      </w:pPr>
    </w:p>
    <w:p w14:paraId="6E0F900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6615306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2      EMO2T2$1      EMO2T2$2      EMO3T2$1      EMO3T2$2</w:t>
      </w:r>
    </w:p>
    <w:p w14:paraId="55EE29B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2CC2627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914        -0.442         0.549         0.147         1.181</w:t>
      </w:r>
    </w:p>
    <w:p w14:paraId="3847352F" w14:textId="77777777" w:rsidR="00E27EA8" w:rsidRPr="006E4BBB" w:rsidRDefault="00E27EA8" w:rsidP="00733150">
      <w:pPr>
        <w:pStyle w:val="PlainText"/>
        <w:rPr>
          <w:rFonts w:ascii="Courier New" w:hAnsi="Courier New" w:cs="Courier New"/>
          <w:sz w:val="20"/>
          <w:szCs w:val="20"/>
          <w:lang w:val="de-DE"/>
        </w:rPr>
      </w:pPr>
    </w:p>
    <w:p w14:paraId="1ED02564" w14:textId="77777777" w:rsidR="00E27EA8" w:rsidRPr="006E4BBB" w:rsidRDefault="00E27EA8" w:rsidP="00733150">
      <w:pPr>
        <w:pStyle w:val="PlainText"/>
        <w:rPr>
          <w:rFonts w:ascii="Courier New" w:hAnsi="Courier New" w:cs="Courier New"/>
          <w:sz w:val="20"/>
          <w:szCs w:val="20"/>
          <w:lang w:val="de-DE"/>
        </w:rPr>
      </w:pPr>
    </w:p>
    <w:p w14:paraId="3237349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0AE92E5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1      EMO4T2$2      EMO5T2$1      EMO5T2$2      REG1T2$1</w:t>
      </w:r>
    </w:p>
    <w:p w14:paraId="2EA497C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7B5E852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609         0.517         0.049         1.090        -1.324</w:t>
      </w:r>
    </w:p>
    <w:p w14:paraId="7427124A" w14:textId="77777777" w:rsidR="00E27EA8" w:rsidRPr="006E4BBB" w:rsidRDefault="00E27EA8" w:rsidP="00733150">
      <w:pPr>
        <w:pStyle w:val="PlainText"/>
        <w:rPr>
          <w:rFonts w:ascii="Courier New" w:hAnsi="Courier New" w:cs="Courier New"/>
          <w:sz w:val="20"/>
          <w:szCs w:val="20"/>
          <w:lang w:val="de-DE"/>
        </w:rPr>
      </w:pPr>
    </w:p>
    <w:p w14:paraId="19F59B18" w14:textId="77777777" w:rsidR="00E27EA8" w:rsidRPr="006E4BBB" w:rsidRDefault="00E27EA8" w:rsidP="00733150">
      <w:pPr>
        <w:pStyle w:val="PlainText"/>
        <w:rPr>
          <w:rFonts w:ascii="Courier New" w:hAnsi="Courier New" w:cs="Courier New"/>
          <w:sz w:val="20"/>
          <w:szCs w:val="20"/>
          <w:lang w:val="de-DE"/>
        </w:rPr>
      </w:pPr>
    </w:p>
    <w:p w14:paraId="7E4BA51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37090DC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2      REG1T2$3      REG1T2$4      REG1T2$5      REG1T2$6</w:t>
      </w:r>
    </w:p>
    <w:p w14:paraId="7161EAD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547B6E1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1.017        -0.655        -0.203         0.126         0.680</w:t>
      </w:r>
    </w:p>
    <w:p w14:paraId="1E3B0129" w14:textId="77777777" w:rsidR="00E27EA8" w:rsidRPr="006E4BBB" w:rsidRDefault="00E27EA8" w:rsidP="00733150">
      <w:pPr>
        <w:pStyle w:val="PlainText"/>
        <w:rPr>
          <w:rFonts w:ascii="Courier New" w:hAnsi="Courier New" w:cs="Courier New"/>
          <w:sz w:val="20"/>
          <w:szCs w:val="20"/>
          <w:lang w:val="de-DE"/>
        </w:rPr>
      </w:pPr>
    </w:p>
    <w:p w14:paraId="58A83A17" w14:textId="77777777" w:rsidR="00E27EA8" w:rsidRPr="006E4BBB" w:rsidRDefault="00E27EA8" w:rsidP="00733150">
      <w:pPr>
        <w:pStyle w:val="PlainText"/>
        <w:rPr>
          <w:rFonts w:ascii="Courier New" w:hAnsi="Courier New" w:cs="Courier New"/>
          <w:sz w:val="20"/>
          <w:szCs w:val="20"/>
          <w:lang w:val="de-DE"/>
        </w:rPr>
      </w:pPr>
    </w:p>
    <w:p w14:paraId="48C9670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7182A69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1      REG3T2$2      REG3T2$3      REG3T2$4      REG3T2$5</w:t>
      </w:r>
    </w:p>
    <w:p w14:paraId="3C3D3B3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14161A9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1.165        -0.648        -0.272         0.128         0.415</w:t>
      </w:r>
    </w:p>
    <w:p w14:paraId="2F0678EF" w14:textId="77777777" w:rsidR="00E27EA8" w:rsidRPr="006E4BBB" w:rsidRDefault="00E27EA8" w:rsidP="00733150">
      <w:pPr>
        <w:pStyle w:val="PlainText"/>
        <w:rPr>
          <w:rFonts w:ascii="Courier New" w:hAnsi="Courier New" w:cs="Courier New"/>
          <w:sz w:val="20"/>
          <w:szCs w:val="20"/>
          <w:lang w:val="de-DE"/>
        </w:rPr>
      </w:pPr>
    </w:p>
    <w:p w14:paraId="265A2225" w14:textId="77777777" w:rsidR="00E27EA8" w:rsidRPr="006E4BBB" w:rsidRDefault="00E27EA8" w:rsidP="00733150">
      <w:pPr>
        <w:pStyle w:val="PlainText"/>
        <w:rPr>
          <w:rFonts w:ascii="Courier New" w:hAnsi="Courier New" w:cs="Courier New"/>
          <w:sz w:val="20"/>
          <w:szCs w:val="20"/>
          <w:lang w:val="de-DE"/>
        </w:rPr>
      </w:pPr>
    </w:p>
    <w:p w14:paraId="6ADCBD8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3160E1C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6      REG4T2$1      REG4T2$2      REG4T2$3      REG4T2$4</w:t>
      </w:r>
    </w:p>
    <w:p w14:paraId="6CC360F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1E6CE33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903        -1.252        -0.820        -0.492        -0.108</w:t>
      </w:r>
    </w:p>
    <w:p w14:paraId="52558108" w14:textId="77777777" w:rsidR="00E27EA8" w:rsidRPr="006E4BBB" w:rsidRDefault="00E27EA8" w:rsidP="00733150">
      <w:pPr>
        <w:pStyle w:val="PlainText"/>
        <w:rPr>
          <w:rFonts w:ascii="Courier New" w:hAnsi="Courier New" w:cs="Courier New"/>
          <w:sz w:val="20"/>
          <w:szCs w:val="20"/>
          <w:lang w:val="de-DE"/>
        </w:rPr>
      </w:pPr>
    </w:p>
    <w:p w14:paraId="3543F7C2" w14:textId="77777777" w:rsidR="00E27EA8" w:rsidRPr="006E4BBB" w:rsidRDefault="00E27EA8" w:rsidP="00733150">
      <w:pPr>
        <w:pStyle w:val="PlainText"/>
        <w:rPr>
          <w:rFonts w:ascii="Courier New" w:hAnsi="Courier New" w:cs="Courier New"/>
          <w:sz w:val="20"/>
          <w:szCs w:val="20"/>
          <w:lang w:val="de-DE"/>
        </w:rPr>
      </w:pPr>
    </w:p>
    <w:p w14:paraId="0B849DE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79A9706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5      REG4T2$6      REG6T2$1      REG6T2$2      REG6T2$3</w:t>
      </w:r>
    </w:p>
    <w:p w14:paraId="74499A3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46AF4EB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155         0.573        -1.357        -0.951        -0.597</w:t>
      </w:r>
    </w:p>
    <w:p w14:paraId="4E6B5E47" w14:textId="77777777" w:rsidR="00E27EA8" w:rsidRPr="006E4BBB" w:rsidRDefault="00E27EA8" w:rsidP="00733150">
      <w:pPr>
        <w:pStyle w:val="PlainText"/>
        <w:rPr>
          <w:rFonts w:ascii="Courier New" w:hAnsi="Courier New" w:cs="Courier New"/>
          <w:sz w:val="20"/>
          <w:szCs w:val="20"/>
          <w:lang w:val="de-DE"/>
        </w:rPr>
      </w:pPr>
    </w:p>
    <w:p w14:paraId="080CB28C" w14:textId="77777777" w:rsidR="00E27EA8" w:rsidRPr="006E4BBB" w:rsidRDefault="00E27EA8" w:rsidP="00733150">
      <w:pPr>
        <w:pStyle w:val="PlainText"/>
        <w:rPr>
          <w:rFonts w:ascii="Courier New" w:hAnsi="Courier New" w:cs="Courier New"/>
          <w:sz w:val="20"/>
          <w:szCs w:val="20"/>
          <w:lang w:val="de-DE"/>
        </w:rPr>
      </w:pPr>
    </w:p>
    <w:p w14:paraId="6A2A55C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7529F14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4      REG6T2$5      REG6T2$6      EMO1T3$1      EMO1T3$2</w:t>
      </w:r>
    </w:p>
    <w:p w14:paraId="651B561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64C37E7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067         0.281         0.744        -0.210         0.826</w:t>
      </w:r>
    </w:p>
    <w:p w14:paraId="3AD74C3C" w14:textId="77777777" w:rsidR="00E27EA8" w:rsidRPr="006E4BBB" w:rsidRDefault="00E27EA8" w:rsidP="00733150">
      <w:pPr>
        <w:pStyle w:val="PlainText"/>
        <w:rPr>
          <w:rFonts w:ascii="Courier New" w:hAnsi="Courier New" w:cs="Courier New"/>
          <w:sz w:val="20"/>
          <w:szCs w:val="20"/>
          <w:lang w:val="de-DE"/>
        </w:rPr>
      </w:pPr>
    </w:p>
    <w:p w14:paraId="70946BB1" w14:textId="77777777" w:rsidR="00E27EA8" w:rsidRPr="006E4BBB" w:rsidRDefault="00E27EA8" w:rsidP="00733150">
      <w:pPr>
        <w:pStyle w:val="PlainText"/>
        <w:rPr>
          <w:rFonts w:ascii="Courier New" w:hAnsi="Courier New" w:cs="Courier New"/>
          <w:sz w:val="20"/>
          <w:szCs w:val="20"/>
          <w:lang w:val="de-DE"/>
        </w:rPr>
      </w:pPr>
    </w:p>
    <w:p w14:paraId="08F4539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2037D67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1      EMO2T3$2      EMO3T3$1      EMO3T3$2      EMO4T3$1</w:t>
      </w:r>
    </w:p>
    <w:p w14:paraId="192AA04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13541EA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556         0.438         0.028         1.072        -0.685</w:t>
      </w:r>
    </w:p>
    <w:p w14:paraId="1D2902D4" w14:textId="77777777" w:rsidR="00E27EA8" w:rsidRPr="006E4BBB" w:rsidRDefault="00E27EA8" w:rsidP="00733150">
      <w:pPr>
        <w:pStyle w:val="PlainText"/>
        <w:rPr>
          <w:rFonts w:ascii="Courier New" w:hAnsi="Courier New" w:cs="Courier New"/>
          <w:sz w:val="20"/>
          <w:szCs w:val="20"/>
          <w:lang w:val="de-DE"/>
        </w:rPr>
      </w:pPr>
    </w:p>
    <w:p w14:paraId="495E32CA" w14:textId="77777777" w:rsidR="00E27EA8" w:rsidRPr="006E4BBB" w:rsidRDefault="00E27EA8" w:rsidP="00733150">
      <w:pPr>
        <w:pStyle w:val="PlainText"/>
        <w:rPr>
          <w:rFonts w:ascii="Courier New" w:hAnsi="Courier New" w:cs="Courier New"/>
          <w:sz w:val="20"/>
          <w:szCs w:val="20"/>
          <w:lang w:val="de-DE"/>
        </w:rPr>
      </w:pPr>
    </w:p>
    <w:p w14:paraId="3DCF5CE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572CDF5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2      EMO5T3$1      EMO5T3$2      REG1T3$1      REG1T3$2</w:t>
      </w:r>
    </w:p>
    <w:p w14:paraId="6F81E8D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65CF970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428         0.050         1.099        -1.348        -1.001</w:t>
      </w:r>
    </w:p>
    <w:p w14:paraId="67E2475A" w14:textId="77777777" w:rsidR="00E27EA8" w:rsidRPr="006E4BBB" w:rsidRDefault="00E27EA8" w:rsidP="00733150">
      <w:pPr>
        <w:pStyle w:val="PlainText"/>
        <w:rPr>
          <w:rFonts w:ascii="Courier New" w:hAnsi="Courier New" w:cs="Courier New"/>
          <w:sz w:val="20"/>
          <w:szCs w:val="20"/>
          <w:lang w:val="de-DE"/>
        </w:rPr>
      </w:pPr>
    </w:p>
    <w:p w14:paraId="6ED83709" w14:textId="77777777" w:rsidR="00E27EA8" w:rsidRPr="006E4BBB" w:rsidRDefault="00E27EA8" w:rsidP="00733150">
      <w:pPr>
        <w:pStyle w:val="PlainText"/>
        <w:rPr>
          <w:rFonts w:ascii="Courier New" w:hAnsi="Courier New" w:cs="Courier New"/>
          <w:sz w:val="20"/>
          <w:szCs w:val="20"/>
          <w:lang w:val="de-DE"/>
        </w:rPr>
      </w:pPr>
    </w:p>
    <w:p w14:paraId="77C4515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4170BD2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3      REG1T3$4      REG1T3$5      REG1T3$6      REG3T3$1</w:t>
      </w:r>
    </w:p>
    <w:p w14:paraId="1D14B56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3E808B3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0.601        -0.147         0.202         0.766        -1.172</w:t>
      </w:r>
    </w:p>
    <w:p w14:paraId="64695914" w14:textId="77777777" w:rsidR="00E27EA8" w:rsidRPr="006E4BBB" w:rsidRDefault="00E27EA8" w:rsidP="00733150">
      <w:pPr>
        <w:pStyle w:val="PlainText"/>
        <w:rPr>
          <w:rFonts w:ascii="Courier New" w:hAnsi="Courier New" w:cs="Courier New"/>
          <w:sz w:val="20"/>
          <w:szCs w:val="20"/>
          <w:lang w:val="de-DE"/>
        </w:rPr>
      </w:pPr>
    </w:p>
    <w:p w14:paraId="388B3287" w14:textId="77777777" w:rsidR="00E27EA8" w:rsidRPr="006E4BBB" w:rsidRDefault="00E27EA8" w:rsidP="00733150">
      <w:pPr>
        <w:pStyle w:val="PlainText"/>
        <w:rPr>
          <w:rFonts w:ascii="Courier New" w:hAnsi="Courier New" w:cs="Courier New"/>
          <w:sz w:val="20"/>
          <w:szCs w:val="20"/>
          <w:lang w:val="de-DE"/>
        </w:rPr>
      </w:pPr>
    </w:p>
    <w:p w14:paraId="4F1E2BD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5385169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2      REG3T3$3      REG3T3$4      REG3T3$5      REG3T3$6</w:t>
      </w:r>
    </w:p>
    <w:p w14:paraId="33C1B61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2973728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658        -0.254         0.177         0.495         1.004</w:t>
      </w:r>
    </w:p>
    <w:p w14:paraId="4CFCE37B" w14:textId="77777777" w:rsidR="00E27EA8" w:rsidRPr="006E4BBB" w:rsidRDefault="00E27EA8" w:rsidP="00733150">
      <w:pPr>
        <w:pStyle w:val="PlainText"/>
        <w:rPr>
          <w:rFonts w:ascii="Courier New" w:hAnsi="Courier New" w:cs="Courier New"/>
          <w:sz w:val="20"/>
          <w:szCs w:val="20"/>
          <w:lang w:val="de-DE"/>
        </w:rPr>
      </w:pPr>
    </w:p>
    <w:p w14:paraId="1CAFC1FF" w14:textId="77777777" w:rsidR="00E27EA8" w:rsidRPr="006E4BBB" w:rsidRDefault="00E27EA8" w:rsidP="00733150">
      <w:pPr>
        <w:pStyle w:val="PlainText"/>
        <w:rPr>
          <w:rFonts w:ascii="Courier New" w:hAnsi="Courier New" w:cs="Courier New"/>
          <w:sz w:val="20"/>
          <w:szCs w:val="20"/>
          <w:lang w:val="de-DE"/>
        </w:rPr>
      </w:pPr>
    </w:p>
    <w:p w14:paraId="1DB2251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5645817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1      REG4T3$2      REG4T3$3      REG4T3$4      REG4T3$5</w:t>
      </w:r>
    </w:p>
    <w:p w14:paraId="4384FFE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605A584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1.294        -0.863        -0.511        -0.103         0.179</w:t>
      </w:r>
    </w:p>
    <w:p w14:paraId="04F94BFA" w14:textId="77777777" w:rsidR="00E27EA8" w:rsidRPr="006E4BBB" w:rsidRDefault="00E27EA8" w:rsidP="00733150">
      <w:pPr>
        <w:pStyle w:val="PlainText"/>
        <w:rPr>
          <w:rFonts w:ascii="Courier New" w:hAnsi="Courier New" w:cs="Courier New"/>
          <w:sz w:val="20"/>
          <w:szCs w:val="20"/>
          <w:lang w:val="de-DE"/>
        </w:rPr>
      </w:pPr>
    </w:p>
    <w:p w14:paraId="6AE4616D" w14:textId="77777777" w:rsidR="00E27EA8" w:rsidRPr="006E4BBB" w:rsidRDefault="00E27EA8" w:rsidP="00733150">
      <w:pPr>
        <w:pStyle w:val="PlainText"/>
        <w:rPr>
          <w:rFonts w:ascii="Courier New" w:hAnsi="Courier New" w:cs="Courier New"/>
          <w:sz w:val="20"/>
          <w:szCs w:val="20"/>
          <w:lang w:val="de-DE"/>
        </w:rPr>
      </w:pPr>
    </w:p>
    <w:p w14:paraId="567A87D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35BAE71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6      REG6T3$1      REG6T3$2      REG6T3$3      REG6T3$4</w:t>
      </w:r>
    </w:p>
    <w:p w14:paraId="5E40A4A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70F9EDE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0.663        -1.380        -0.939        -0.582        -0.019</w:t>
      </w:r>
    </w:p>
    <w:p w14:paraId="3F281F64" w14:textId="77777777" w:rsidR="00E27EA8" w:rsidRPr="006E4BBB" w:rsidRDefault="00E27EA8" w:rsidP="00733150">
      <w:pPr>
        <w:pStyle w:val="PlainText"/>
        <w:rPr>
          <w:rFonts w:ascii="Courier New" w:hAnsi="Courier New" w:cs="Courier New"/>
          <w:sz w:val="20"/>
          <w:szCs w:val="20"/>
          <w:lang w:val="de-DE"/>
        </w:rPr>
      </w:pPr>
    </w:p>
    <w:p w14:paraId="014917F9" w14:textId="77777777" w:rsidR="00E27EA8" w:rsidRPr="006E4BBB" w:rsidRDefault="00E27EA8" w:rsidP="00733150">
      <w:pPr>
        <w:pStyle w:val="PlainText"/>
        <w:rPr>
          <w:rFonts w:ascii="Courier New" w:hAnsi="Courier New" w:cs="Courier New"/>
          <w:sz w:val="20"/>
          <w:szCs w:val="20"/>
          <w:lang w:val="de-DE"/>
        </w:rPr>
      </w:pPr>
    </w:p>
    <w:p w14:paraId="6C295A5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Means/Intercepts/Thresholds</w:t>
      </w:r>
    </w:p>
    <w:p w14:paraId="097C706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5      REG6T3$6      ETHNICBI      SEN           FSMEVER</w:t>
      </w:r>
    </w:p>
    <w:p w14:paraId="05F059D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________      ________      ________      ________      ________</w:t>
      </w:r>
    </w:p>
    <w:p w14:paraId="70B23DD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359         0.834         1.258         0.126         0.367</w:t>
      </w:r>
    </w:p>
    <w:p w14:paraId="00FBC45E" w14:textId="77777777" w:rsidR="00E27EA8" w:rsidRPr="006E4BBB" w:rsidRDefault="00E27EA8" w:rsidP="00733150">
      <w:pPr>
        <w:pStyle w:val="PlainText"/>
        <w:rPr>
          <w:rFonts w:ascii="Courier New" w:hAnsi="Courier New" w:cs="Courier New"/>
          <w:sz w:val="20"/>
          <w:szCs w:val="20"/>
        </w:rPr>
      </w:pPr>
    </w:p>
    <w:p w14:paraId="55A8FA7A" w14:textId="77777777" w:rsidR="00E27EA8" w:rsidRPr="006E4BBB" w:rsidRDefault="00E27EA8" w:rsidP="00733150">
      <w:pPr>
        <w:pStyle w:val="PlainText"/>
        <w:rPr>
          <w:rFonts w:ascii="Courier New" w:hAnsi="Courier New" w:cs="Courier New"/>
          <w:sz w:val="20"/>
          <w:szCs w:val="20"/>
        </w:rPr>
      </w:pPr>
    </w:p>
    <w:p w14:paraId="4E9DFA3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s/Intercepts/Thresholds</w:t>
      </w:r>
    </w:p>
    <w:p w14:paraId="1D957B8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ATTAIN        FAMT1         FAMT2         FAMT3</w:t>
      </w:r>
    </w:p>
    <w:p w14:paraId="0AB1D36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________      ________      ________      ________      ________</w:t>
      </w:r>
    </w:p>
    <w:p w14:paraId="6308B21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1.529       102.969        17.802        17.658        17.453</w:t>
      </w:r>
    </w:p>
    <w:p w14:paraId="5FA53715" w14:textId="77777777" w:rsidR="00E27EA8" w:rsidRPr="006E4BBB" w:rsidRDefault="00E27EA8" w:rsidP="00733150">
      <w:pPr>
        <w:pStyle w:val="PlainText"/>
        <w:rPr>
          <w:rFonts w:ascii="Courier New" w:hAnsi="Courier New" w:cs="Courier New"/>
          <w:sz w:val="20"/>
          <w:szCs w:val="20"/>
        </w:rPr>
      </w:pPr>
    </w:p>
    <w:p w14:paraId="603EFDD7" w14:textId="77777777" w:rsidR="00E27EA8" w:rsidRPr="006E4BBB" w:rsidRDefault="00E27EA8" w:rsidP="00733150">
      <w:pPr>
        <w:pStyle w:val="PlainText"/>
        <w:rPr>
          <w:rFonts w:ascii="Courier New" w:hAnsi="Courier New" w:cs="Courier New"/>
          <w:sz w:val="20"/>
          <w:szCs w:val="20"/>
        </w:rPr>
      </w:pPr>
    </w:p>
    <w:p w14:paraId="6B9CF97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s/Intercepts/Thresholds</w:t>
      </w:r>
    </w:p>
    <w:p w14:paraId="001A6A2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PERT2         PERT3</w:t>
      </w:r>
    </w:p>
    <w:p w14:paraId="1067F93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rPr>
        <w:t xml:space="preserve">              </w:t>
      </w:r>
      <w:r w:rsidRPr="006E4BBB">
        <w:rPr>
          <w:rFonts w:ascii="Courier New" w:hAnsi="Courier New" w:cs="Courier New"/>
          <w:sz w:val="20"/>
          <w:szCs w:val="20"/>
          <w:lang w:val="fr-FR"/>
        </w:rPr>
        <w:t>________      ________      ________</w:t>
      </w:r>
    </w:p>
    <w:p w14:paraId="7FD0AE0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5.245         5.220         5.208</w:t>
      </w:r>
    </w:p>
    <w:p w14:paraId="03B09B0B" w14:textId="77777777" w:rsidR="00E27EA8" w:rsidRPr="006E4BBB" w:rsidRDefault="00E27EA8" w:rsidP="00733150">
      <w:pPr>
        <w:pStyle w:val="PlainText"/>
        <w:rPr>
          <w:rFonts w:ascii="Courier New" w:hAnsi="Courier New" w:cs="Courier New"/>
          <w:sz w:val="20"/>
          <w:szCs w:val="20"/>
          <w:lang w:val="fr-FR"/>
        </w:rPr>
      </w:pPr>
    </w:p>
    <w:p w14:paraId="2938948B" w14:textId="77777777" w:rsidR="00E27EA8" w:rsidRPr="006E4BBB" w:rsidRDefault="00E27EA8" w:rsidP="00733150">
      <w:pPr>
        <w:pStyle w:val="PlainText"/>
        <w:rPr>
          <w:rFonts w:ascii="Courier New" w:hAnsi="Courier New" w:cs="Courier New"/>
          <w:sz w:val="20"/>
          <w:szCs w:val="20"/>
          <w:lang w:val="fr-FR"/>
        </w:rPr>
      </w:pPr>
    </w:p>
    <w:p w14:paraId="7AA75E0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s/Correlations/Residual Correlations</w:t>
      </w:r>
    </w:p>
    <w:p w14:paraId="01CF21F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1T1        EMO2T1        EMO3T1        EMO4T1        EMO5T1</w:t>
      </w:r>
    </w:p>
    <w:p w14:paraId="0256B81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________      ________      ________      ________      ________</w:t>
      </w:r>
    </w:p>
    <w:p w14:paraId="53E1A03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1</w:t>
      </w:r>
    </w:p>
    <w:p w14:paraId="11CBC4C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EMO2T1         0.363</w:t>
      </w:r>
    </w:p>
    <w:p w14:paraId="5149BD7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1         0.414         0.567</w:t>
      </w:r>
    </w:p>
    <w:p w14:paraId="14F68BF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         0.271         0.500         0.403</w:t>
      </w:r>
    </w:p>
    <w:p w14:paraId="5165829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         0.299         0.516         0.445         0.486</w:t>
      </w:r>
    </w:p>
    <w:p w14:paraId="3E4FA33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        -0.323        -0.425        -0.508        -0.345        -0.333</w:t>
      </w:r>
    </w:p>
    <w:p w14:paraId="1036207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0.278        -0.382        -0.423        -0.308        -0.267</w:t>
      </w:r>
    </w:p>
    <w:p w14:paraId="0788761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        -0.205        -0.145        -0.277        -0.128        -0.123</w:t>
      </w:r>
    </w:p>
    <w:p w14:paraId="1927D3D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        -0.154        -0.211        -0.250        -0.161        -0.139</w:t>
      </w:r>
    </w:p>
    <w:p w14:paraId="27F66D0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         0.544         0.279         0.291         0.214         0.211</w:t>
      </w:r>
    </w:p>
    <w:p w14:paraId="33C2109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0.258         0.559         0.387         0.365         0.380</w:t>
      </w:r>
    </w:p>
    <w:p w14:paraId="370369A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0.294         0.399         0.504         0.295         0.303</w:t>
      </w:r>
    </w:p>
    <w:p w14:paraId="18F88AE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0.215         0.376         0.282         0.488         0.350</w:t>
      </w:r>
    </w:p>
    <w:p w14:paraId="11F6717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0.199         0.369         0.293         0.337         0.538</w:t>
      </w:r>
    </w:p>
    <w:p w14:paraId="366C24D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0.258        -0.328        -0.375        -0.249        -0.267</w:t>
      </w:r>
    </w:p>
    <w:p w14:paraId="6DCD5B6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0.239        -0.318        -0.321        -0.266        -0.261</w:t>
      </w:r>
    </w:p>
    <w:p w14:paraId="7A38C42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0.180        -0.114        -0.222        -0.125        -0.104</w:t>
      </w:r>
    </w:p>
    <w:p w14:paraId="6EC9F37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0.148        -0.181        -0.191        -0.136        -0.133</w:t>
      </w:r>
    </w:p>
    <w:p w14:paraId="548F153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470         0.245         0.277         0.187         0.200</w:t>
      </w:r>
    </w:p>
    <w:p w14:paraId="102CF2B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223         0.476         0.323         0.287         0.343</w:t>
      </w:r>
    </w:p>
    <w:p w14:paraId="2767F7E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0.240         0.327         0.406         0.217         0.278</w:t>
      </w:r>
    </w:p>
    <w:p w14:paraId="5A9E0CD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175         0.331         0.245         0.404         0.324</w:t>
      </w:r>
    </w:p>
    <w:p w14:paraId="7C5F8F9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178         0.311         0.252         0.282         0.455</w:t>
      </w:r>
    </w:p>
    <w:p w14:paraId="7914548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0.217        -0.266        -0.313        -0.207        -0.231</w:t>
      </w:r>
    </w:p>
    <w:p w14:paraId="1BFB42D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201        -0.287        -0.280        -0.217        -0.228</w:t>
      </w:r>
    </w:p>
    <w:p w14:paraId="1140FC5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0.155        -0.096        -0.203        -0.101        -0.094</w:t>
      </w:r>
    </w:p>
    <w:p w14:paraId="051C75B6"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0.124        -0.138        -0.155        -0.124        -0.106</w:t>
      </w:r>
    </w:p>
    <w:p w14:paraId="2FDC892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0.052        -0.063        -0.042        -0.063        -0.032</w:t>
      </w:r>
    </w:p>
    <w:p w14:paraId="3A8591C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063         0.020         0.096         0.031         0.055</w:t>
      </w:r>
    </w:p>
    <w:p w14:paraId="3137450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120        -0.003         0.103         0.037         0.048</w:t>
      </w:r>
    </w:p>
    <w:p w14:paraId="305F27E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GENDER         0.107         0.199         0.096         0.127         0.181</w:t>
      </w:r>
    </w:p>
    <w:p w14:paraId="4D8AC26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113         0.010        -0.100        -0.073        -0.073</w:t>
      </w:r>
    </w:p>
    <w:p w14:paraId="5F4FC79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0.131        -0.075        -0.232        -0.085        -0.090</w:t>
      </w:r>
    </w:p>
    <w:p w14:paraId="12A81F0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FAMT2         -0.124        -0.064        -0.197        -0.090        -0.069</w:t>
      </w:r>
    </w:p>
    <w:p w14:paraId="56BC2EF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0.126        -0.064        -0.190        -0.086        -0.078</w:t>
      </w:r>
    </w:p>
    <w:p w14:paraId="0C6242C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0.099        -0.145        -0.303        -0.146        -0.127</w:t>
      </w:r>
    </w:p>
    <w:p w14:paraId="30A96520"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0.102        -0.112        -0.253        -0.133        -0.119</w:t>
      </w:r>
    </w:p>
    <w:p w14:paraId="6D994E5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0.072        -0.095        -0.222        -0.113        -0.100</w:t>
      </w:r>
    </w:p>
    <w:p w14:paraId="2D6072DF" w14:textId="77777777" w:rsidR="00E27EA8" w:rsidRPr="006E4BBB" w:rsidRDefault="00E27EA8" w:rsidP="00733150">
      <w:pPr>
        <w:pStyle w:val="PlainText"/>
        <w:rPr>
          <w:rFonts w:ascii="Courier New" w:hAnsi="Courier New" w:cs="Courier New"/>
          <w:sz w:val="20"/>
          <w:szCs w:val="20"/>
          <w:lang w:val="fr-FR"/>
        </w:rPr>
      </w:pPr>
    </w:p>
    <w:p w14:paraId="68239F43" w14:textId="77777777" w:rsidR="00E27EA8" w:rsidRPr="006E4BBB" w:rsidRDefault="00E27EA8" w:rsidP="00733150">
      <w:pPr>
        <w:pStyle w:val="PlainText"/>
        <w:rPr>
          <w:rFonts w:ascii="Courier New" w:hAnsi="Courier New" w:cs="Courier New"/>
          <w:sz w:val="20"/>
          <w:szCs w:val="20"/>
          <w:lang w:val="fr-FR"/>
        </w:rPr>
      </w:pPr>
    </w:p>
    <w:p w14:paraId="39A1CDC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s/Correlations/Residual Correlations</w:t>
      </w:r>
    </w:p>
    <w:p w14:paraId="0F5FBEC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1T1        REG3T1        REG4T1        REG6T1        EMO1T2</w:t>
      </w:r>
    </w:p>
    <w:p w14:paraId="6726CBA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________      ________      ________      ________      ________</w:t>
      </w:r>
    </w:p>
    <w:p w14:paraId="5660C7E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w:t>
      </w:r>
    </w:p>
    <w:p w14:paraId="59E2904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0.472</w:t>
      </w:r>
    </w:p>
    <w:p w14:paraId="63C61B6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         0.411         0.520</w:t>
      </w:r>
    </w:p>
    <w:p w14:paraId="42164B4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         0.236         0.405         0.343</w:t>
      </w:r>
    </w:p>
    <w:p w14:paraId="6C52F59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        -0.252        -0.218        -0.146        -0.130</w:t>
      </w:r>
    </w:p>
    <w:p w14:paraId="45A4023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0.301        -0.281        -0.089        -0.145         0.397</w:t>
      </w:r>
    </w:p>
    <w:p w14:paraId="3FF69F2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0.358        -0.305        -0.190        -0.173         0.462</w:t>
      </w:r>
    </w:p>
    <w:p w14:paraId="7343549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0.251        -0.216        -0.085        -0.121         0.309</w:t>
      </w:r>
    </w:p>
    <w:p w14:paraId="7911B12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0.251        -0.198        -0.075        -0.093         0.310</w:t>
      </w:r>
    </w:p>
    <w:p w14:paraId="36C6D05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0.451         0.336         0.283         0.172        -0.351</w:t>
      </w:r>
    </w:p>
    <w:p w14:paraId="0434182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0.337         0.412         0.258         0.222        -0.315</w:t>
      </w:r>
    </w:p>
    <w:p w14:paraId="5D8ED1D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0.322         0.288         0.404         0.185        -0.216</w:t>
      </w:r>
    </w:p>
    <w:p w14:paraId="4B14870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0.198         0.223         0.173         0.236        -0.176</w:t>
      </w:r>
    </w:p>
    <w:p w14:paraId="6D8E2A8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219        -0.204        -0.122        -0.117         0.578</w:t>
      </w:r>
    </w:p>
    <w:p w14:paraId="020191D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258        -0.226        -0.055        -0.120         0.295</w:t>
      </w:r>
    </w:p>
    <w:p w14:paraId="114401F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0.300        -0.254        -0.148        -0.152         0.322</w:t>
      </w:r>
    </w:p>
    <w:p w14:paraId="790CA1B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218        -0.190        -0.063        -0.098         0.240</w:t>
      </w:r>
    </w:p>
    <w:p w14:paraId="74A609A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218        -0.173        -0.056        -0.077         0.245</w:t>
      </w:r>
    </w:p>
    <w:p w14:paraId="20CC5F6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0.370         0.276         0.218         0.137        -0.284</w:t>
      </w:r>
    </w:p>
    <w:p w14:paraId="5B7493E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287         0.333         0.184         0.165        -0.266</w:t>
      </w:r>
    </w:p>
    <w:p w14:paraId="225B32E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0.280         0.257         0.328         0.151        -0.197</w:t>
      </w:r>
    </w:p>
    <w:p w14:paraId="1FBC98EB"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0.136         0.170         0.104         0.178        -0.153</w:t>
      </w:r>
    </w:p>
    <w:p w14:paraId="2143306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0.031         0.075         0.033         0.057        -0.066</w:t>
      </w:r>
    </w:p>
    <w:p w14:paraId="29A4F91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093        -0.089        -0.099        -0.058         0.035</w:t>
      </w:r>
    </w:p>
    <w:p w14:paraId="38F4FC7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lastRenderedPageBreak/>
        <w:t xml:space="preserve"> FSMEVER       -0.100        -0.064        -0.104        -0.036         0.124</w:t>
      </w:r>
    </w:p>
    <w:p w14:paraId="2986268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GENDER        -0.024        -0.053         0.086        -0.005         0.147</w:t>
      </w:r>
    </w:p>
    <w:p w14:paraId="1A8156A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103         0.084         0.130         0.063        -0.080</w:t>
      </w:r>
    </w:p>
    <w:p w14:paraId="6EE5E1F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0.193         0.230         0.244         0.199        -0.098</w:t>
      </w:r>
    </w:p>
    <w:p w14:paraId="041A9B6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0.164         0.179         0.166         0.133        -0.157</w:t>
      </w:r>
    </w:p>
    <w:p w14:paraId="0BC8437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0.150         0.157         0.137         0.133        -0.146</w:t>
      </w:r>
    </w:p>
    <w:p w14:paraId="1CD0000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0.202         0.245         0.204         0.202        -0.067</w:t>
      </w:r>
    </w:p>
    <w:p w14:paraId="729E9676"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0.184         0.192         0.162         0.145        -0.106</w:t>
      </w:r>
    </w:p>
    <w:p w14:paraId="48FF1F5B"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0.157         0.159         0.137         0.118        -0.081</w:t>
      </w:r>
    </w:p>
    <w:p w14:paraId="7E62D4E0" w14:textId="77777777" w:rsidR="00E27EA8" w:rsidRPr="006E4BBB" w:rsidRDefault="00E27EA8" w:rsidP="00733150">
      <w:pPr>
        <w:pStyle w:val="PlainText"/>
        <w:rPr>
          <w:rFonts w:ascii="Courier New" w:hAnsi="Courier New" w:cs="Courier New"/>
          <w:sz w:val="20"/>
          <w:szCs w:val="20"/>
          <w:lang w:val="fr-FR"/>
        </w:rPr>
      </w:pPr>
    </w:p>
    <w:p w14:paraId="308D8804" w14:textId="77777777" w:rsidR="00E27EA8" w:rsidRPr="006E4BBB" w:rsidRDefault="00E27EA8" w:rsidP="00733150">
      <w:pPr>
        <w:pStyle w:val="PlainText"/>
        <w:rPr>
          <w:rFonts w:ascii="Courier New" w:hAnsi="Courier New" w:cs="Courier New"/>
          <w:sz w:val="20"/>
          <w:szCs w:val="20"/>
          <w:lang w:val="fr-FR"/>
        </w:rPr>
      </w:pPr>
    </w:p>
    <w:p w14:paraId="40A7D7F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s/Correlations/Residual Correlations</w:t>
      </w:r>
    </w:p>
    <w:p w14:paraId="0216239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2T2        EMO3T2        EMO4T2        EMO5T2        REG1T2</w:t>
      </w:r>
    </w:p>
    <w:p w14:paraId="2660E69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________      ________      ________      ________      ________</w:t>
      </w:r>
    </w:p>
    <w:p w14:paraId="6E7A532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w:t>
      </w:r>
    </w:p>
    <w:p w14:paraId="65D496B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0.624</w:t>
      </w:r>
    </w:p>
    <w:p w14:paraId="27A6060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0.555         0.464</w:t>
      </w:r>
    </w:p>
    <w:p w14:paraId="274117F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0.540         0.469         0.524</w:t>
      </w:r>
    </w:p>
    <w:p w14:paraId="074098F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0.457        -0.555        -0.379        -0.369</w:t>
      </w:r>
    </w:p>
    <w:p w14:paraId="54395E2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0.453        -0.476        -0.362        -0.326         0.476</w:t>
      </w:r>
    </w:p>
    <w:p w14:paraId="37DEB66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0.153        -0.295        -0.139        -0.124         0.428</w:t>
      </w:r>
    </w:p>
    <w:p w14:paraId="7608168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0.249        -0.271        -0.187        -0.179         0.245</w:t>
      </w:r>
    </w:p>
    <w:p w14:paraId="2F564BE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314         0.356         0.232         0.234        -0.262</w:t>
      </w:r>
    </w:p>
    <w:p w14:paraId="1CABDD8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619         0.439         0.423         0.421        -0.345</w:t>
      </w:r>
    </w:p>
    <w:p w14:paraId="085E456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0.424         0.556         0.322         0.325        -0.393</w:t>
      </w:r>
    </w:p>
    <w:p w14:paraId="2398831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433         0.352         0.555         0.386        -0.284</w:t>
      </w:r>
    </w:p>
    <w:p w14:paraId="2CE8DB1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394         0.331         0.379         0.577        -0.278</w:t>
      </w:r>
    </w:p>
    <w:p w14:paraId="7C292EB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0.357        -0.407        -0.279        -0.282         0.502</w:t>
      </w:r>
    </w:p>
    <w:p w14:paraId="52F1C88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380        -0.373        -0.301        -0.287         0.368</w:t>
      </w:r>
    </w:p>
    <w:p w14:paraId="20A760D4"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0.128        -0.233        -0.116        -0.105         0.332</w:t>
      </w:r>
    </w:p>
    <w:p w14:paraId="503A60C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0.196        -0.209        -0.157        -0.143         0.197</w:t>
      </w:r>
    </w:p>
    <w:p w14:paraId="6AA0BD16"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0.089        -0.072        -0.082        -0.048         0.049</w:t>
      </w:r>
    </w:p>
    <w:p w14:paraId="3382F7AB"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011         0.074         0.030         0.044        -0.065</w:t>
      </w:r>
    </w:p>
    <w:p w14:paraId="42642C9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013         0.087         0.037         0.027        -0.100</w:t>
      </w:r>
    </w:p>
    <w:p w14:paraId="180EA18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lastRenderedPageBreak/>
        <w:t xml:space="preserve"> </w:t>
      </w:r>
      <w:r w:rsidRPr="006E4BBB">
        <w:rPr>
          <w:rFonts w:ascii="Courier New" w:hAnsi="Courier New" w:cs="Courier New"/>
          <w:sz w:val="20"/>
          <w:szCs w:val="20"/>
          <w:lang w:val="de-DE"/>
        </w:rPr>
        <w:t>GENDER         0.251         0.163         0.195         0.221        -0.112</w:t>
      </w:r>
    </w:p>
    <w:p w14:paraId="04576C4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042        -0.050        -0.041        -0.031         0.066</w:t>
      </w:r>
    </w:p>
    <w:p w14:paraId="28E15DB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0.041        -0.176        -0.069        -0.041         0.143</w:t>
      </w:r>
    </w:p>
    <w:p w14:paraId="68D44C3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0.079        -0.263        -0.094        -0.089         0.201</w:t>
      </w:r>
    </w:p>
    <w:p w14:paraId="337C5F3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0.080        -0.229        -0.097        -0.068         0.179</w:t>
      </w:r>
    </w:p>
    <w:p w14:paraId="455E02F8"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0.071        -0.188        -0.099        -0.080         0.124</w:t>
      </w:r>
    </w:p>
    <w:p w14:paraId="42A4C83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0.128        -0.300        -0.132        -0.132         0.184</w:t>
      </w:r>
    </w:p>
    <w:p w14:paraId="46A119C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0.099        -0.231        -0.120        -0.094         0.149</w:t>
      </w:r>
    </w:p>
    <w:p w14:paraId="2D66CB8C" w14:textId="77777777" w:rsidR="00E27EA8" w:rsidRPr="006E4BBB" w:rsidRDefault="00E27EA8" w:rsidP="00733150">
      <w:pPr>
        <w:pStyle w:val="PlainText"/>
        <w:rPr>
          <w:rFonts w:ascii="Courier New" w:hAnsi="Courier New" w:cs="Courier New"/>
          <w:sz w:val="20"/>
          <w:szCs w:val="20"/>
          <w:lang w:val="fr-FR"/>
        </w:rPr>
      </w:pPr>
    </w:p>
    <w:p w14:paraId="5B9B950C" w14:textId="77777777" w:rsidR="00E27EA8" w:rsidRPr="006E4BBB" w:rsidRDefault="00E27EA8" w:rsidP="00733150">
      <w:pPr>
        <w:pStyle w:val="PlainText"/>
        <w:rPr>
          <w:rFonts w:ascii="Courier New" w:hAnsi="Courier New" w:cs="Courier New"/>
          <w:sz w:val="20"/>
          <w:szCs w:val="20"/>
          <w:lang w:val="fr-FR"/>
        </w:rPr>
      </w:pPr>
    </w:p>
    <w:p w14:paraId="7AB1C95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s/Correlations/Residual Correlations</w:t>
      </w:r>
    </w:p>
    <w:p w14:paraId="11871D74"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3T2        REG4T2        REG6T2        EMO1T3        EMO2T3</w:t>
      </w:r>
    </w:p>
    <w:p w14:paraId="078199D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________      ________      ________      ________      ________</w:t>
      </w:r>
    </w:p>
    <w:p w14:paraId="11F6ED5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w:t>
      </w:r>
    </w:p>
    <w:p w14:paraId="48FC43E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0.512</w:t>
      </w:r>
    </w:p>
    <w:p w14:paraId="10C6B7B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0.413         0.355</w:t>
      </w:r>
    </w:p>
    <w:p w14:paraId="3282881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268        -0.180        -0.169</w:t>
      </w:r>
    </w:p>
    <w:p w14:paraId="54AB1B4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340        -0.101        -0.178         0.439</w:t>
      </w:r>
    </w:p>
    <w:p w14:paraId="4341DBC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0.350        -0.216        -0.223         0.497         0.645</w:t>
      </w:r>
    </w:p>
    <w:p w14:paraId="5099B74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303        -0.108        -0.161         0.349         0.582</w:t>
      </w:r>
    </w:p>
    <w:p w14:paraId="341962B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275        -0.096        -0.155         0.345         0.567</w:t>
      </w:r>
    </w:p>
    <w:p w14:paraId="4CED796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0.374         0.315         0.190        -0.365        -0.498</w:t>
      </w:r>
    </w:p>
    <w:p w14:paraId="4D57133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458         0.274         0.252        -0.347        -0.503</w:t>
      </w:r>
    </w:p>
    <w:p w14:paraId="208A45E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0.282         0.456         0.203        -0.221        -0.159</w:t>
      </w:r>
    </w:p>
    <w:p w14:paraId="73A7BB7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0.246         0.172         0.279        -0.209        -0.289</w:t>
      </w:r>
    </w:p>
    <w:p w14:paraId="04CF2E8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0.107         0.047         0.076        -0.081        -0.083</w:t>
      </w:r>
    </w:p>
    <w:p w14:paraId="1B37CAE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065        -0.096        -0.032         0.031        -0.035</w:t>
      </w:r>
    </w:p>
    <w:p w14:paraId="4670CB8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073        -0.119        -0.030         0.099        -0.009</w:t>
      </w:r>
    </w:p>
    <w:p w14:paraId="703DB7D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GENDER        -0.123         0.038        -0.035         0.184         0.311</w:t>
      </w:r>
    </w:p>
    <w:p w14:paraId="0AC18D5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067         0.131         0.038        -0.057         0.060</w:t>
      </w:r>
    </w:p>
    <w:p w14:paraId="3E590AB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0.154         0.170         0.133        -0.082        -0.026</w:t>
      </w:r>
    </w:p>
    <w:p w14:paraId="78FCF7D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0.236         0.254         0.222        -0.124        -0.055</w:t>
      </w:r>
    </w:p>
    <w:p w14:paraId="1BBC68B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0.177         0.178         0.157        -0.182        -0.097</w:t>
      </w:r>
    </w:p>
    <w:p w14:paraId="26091EB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0.142         0.131         0.125        -0.044        -0.024</w:t>
      </w:r>
    </w:p>
    <w:p w14:paraId="46EB8F0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lastRenderedPageBreak/>
        <w:t xml:space="preserve"> PERT2          0.238         0.215         0.207        -0.080        -0.051</w:t>
      </w:r>
    </w:p>
    <w:p w14:paraId="55DB86EA"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0.172         0.154         0.137        -0.089        -0.092</w:t>
      </w:r>
    </w:p>
    <w:p w14:paraId="61D3AAC1" w14:textId="77777777" w:rsidR="00E27EA8" w:rsidRPr="006E4BBB" w:rsidRDefault="00E27EA8" w:rsidP="00733150">
      <w:pPr>
        <w:pStyle w:val="PlainText"/>
        <w:rPr>
          <w:rFonts w:ascii="Courier New" w:hAnsi="Courier New" w:cs="Courier New"/>
          <w:sz w:val="20"/>
          <w:szCs w:val="20"/>
          <w:lang w:val="fr-FR"/>
        </w:rPr>
      </w:pPr>
    </w:p>
    <w:p w14:paraId="104A8F99" w14:textId="77777777" w:rsidR="00E27EA8" w:rsidRPr="006E4BBB" w:rsidRDefault="00E27EA8" w:rsidP="00733150">
      <w:pPr>
        <w:pStyle w:val="PlainText"/>
        <w:rPr>
          <w:rFonts w:ascii="Courier New" w:hAnsi="Courier New" w:cs="Courier New"/>
          <w:sz w:val="20"/>
          <w:szCs w:val="20"/>
          <w:lang w:val="fr-FR"/>
        </w:rPr>
      </w:pPr>
    </w:p>
    <w:p w14:paraId="1773A020"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s/Correlations/Residual Correlations</w:t>
      </w:r>
    </w:p>
    <w:p w14:paraId="49D2A04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3T3        EMO4T3        EMO5T3        REG1T3        REG3T3</w:t>
      </w:r>
    </w:p>
    <w:p w14:paraId="305C780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________      ________      ________      ________      ________</w:t>
      </w:r>
    </w:p>
    <w:p w14:paraId="6676488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w:t>
      </w:r>
    </w:p>
    <w:p w14:paraId="62C9AA5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493</w:t>
      </w:r>
    </w:p>
    <w:p w14:paraId="6D991ED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480         0.548</w:t>
      </w:r>
    </w:p>
    <w:p w14:paraId="2640869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0.580        -0.391        -0.404</w:t>
      </w:r>
    </w:p>
    <w:p w14:paraId="1477B46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520        -0.399        -0.372         0.517</w:t>
      </w:r>
    </w:p>
    <w:p w14:paraId="4F50CF0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4T3        -0.305        -0.144        -0.137         0.420         0.483</w:t>
      </w:r>
    </w:p>
    <w:p w14:paraId="6A23F45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0.318        -0.208        -0.194         0.259         0.458</w:t>
      </w:r>
    </w:p>
    <w:p w14:paraId="0060DC6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0.093        -0.101        -0.037         0.074         0.097</w:t>
      </w:r>
    </w:p>
    <w:p w14:paraId="1EF37957"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028         0.016         0.023        -0.030        -0.036</w:t>
      </w:r>
    </w:p>
    <w:p w14:paraId="7D82BAF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079         0.023         0.034        -0.096        -0.063</w:t>
      </w:r>
    </w:p>
    <w:p w14:paraId="1B4CC04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GENDER         0.211         0.237         0.252        -0.186        -0.191</w:t>
      </w:r>
    </w:p>
    <w:p w14:paraId="6A7A009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022        -0.034        -0.030         0.034         0.031</w:t>
      </w:r>
    </w:p>
    <w:p w14:paraId="6575B10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0.142        -0.048        -0.027         0.111         0.109</w:t>
      </w:r>
    </w:p>
    <w:p w14:paraId="6F14D29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0.197        -0.078        -0.042         0.133         0.161</w:t>
      </w:r>
    </w:p>
    <w:p w14:paraId="0CDF2F5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0.288        -0.114        -0.094         0.205         0.259</w:t>
      </w:r>
    </w:p>
    <w:p w14:paraId="6928D43B"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PERT1         -0.127        -0.050        -0.027         0.071         0.094</w:t>
      </w:r>
    </w:p>
    <w:p w14:paraId="5E62C648"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2         -0.183        -0.089        -0.059         0.099         0.131</w:t>
      </w:r>
    </w:p>
    <w:p w14:paraId="0E5D92B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PERT3         -0.283        -0.124        -0.115         0.153         0.228</w:t>
      </w:r>
    </w:p>
    <w:p w14:paraId="36D37404" w14:textId="77777777" w:rsidR="00E27EA8" w:rsidRPr="006E4BBB" w:rsidRDefault="00E27EA8" w:rsidP="00733150">
      <w:pPr>
        <w:pStyle w:val="PlainText"/>
        <w:rPr>
          <w:rFonts w:ascii="Courier New" w:hAnsi="Courier New" w:cs="Courier New"/>
          <w:sz w:val="20"/>
          <w:szCs w:val="20"/>
          <w:lang w:val="fr-FR"/>
        </w:rPr>
      </w:pPr>
    </w:p>
    <w:p w14:paraId="691693FE" w14:textId="77777777" w:rsidR="00E27EA8" w:rsidRPr="006E4BBB" w:rsidRDefault="00E27EA8" w:rsidP="00733150">
      <w:pPr>
        <w:pStyle w:val="PlainText"/>
        <w:rPr>
          <w:rFonts w:ascii="Courier New" w:hAnsi="Courier New" w:cs="Courier New"/>
          <w:sz w:val="20"/>
          <w:szCs w:val="20"/>
          <w:lang w:val="fr-FR"/>
        </w:rPr>
      </w:pPr>
    </w:p>
    <w:p w14:paraId="22386F9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Covariances/Correlations/Residual Correlations</w:t>
      </w:r>
    </w:p>
    <w:p w14:paraId="6A1E8292"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4T3        REG6T3        ETHNICBI      SEN           FSMEVER</w:t>
      </w:r>
    </w:p>
    <w:p w14:paraId="2F83FF2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________      ________      ________      ________      ________</w:t>
      </w:r>
    </w:p>
    <w:p w14:paraId="75DFFBB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4T3</w:t>
      </w:r>
    </w:p>
    <w:p w14:paraId="2CC7998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         0.357</w:t>
      </w:r>
    </w:p>
    <w:p w14:paraId="005AB7E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0.059         0.081         0.191</w:t>
      </w:r>
    </w:p>
    <w:p w14:paraId="334EC2AF"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SEN           -0.077        -0.039        -0.019         0.110</w:t>
      </w:r>
    </w:p>
    <w:p w14:paraId="6F8F874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FSMEVER       -0.118        -0.020         0.108         0.132         0.232</w:t>
      </w:r>
    </w:p>
    <w:p w14:paraId="7045462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GENDER         0.002        -0.077         0.000        -0.131        -0.007</w:t>
      </w:r>
    </w:p>
    <w:p w14:paraId="2CA1D33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122         0.045         0.119        -0.377        -0.183</w:t>
      </w:r>
    </w:p>
    <w:p w14:paraId="5731892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0.146         0.094         0.007        -0.119        -0.094</w:t>
      </w:r>
    </w:p>
    <w:p w14:paraId="226672C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FAMT2          0.180         0.131         0.036        -0.101        -0.087</w:t>
      </w:r>
    </w:p>
    <w:p w14:paraId="4F4E3A8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0.265         0.218         0.039        -0.076        -0.104</w:t>
      </w:r>
    </w:p>
    <w:p w14:paraId="0728E92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PERT1          0.113         0.099         0.014        -0.130        -0.066</w:t>
      </w:r>
    </w:p>
    <w:p w14:paraId="47860E6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PERT2          0.151         0.127         0.060        -0.131        -0.061</w:t>
      </w:r>
    </w:p>
    <w:p w14:paraId="7CE47CC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PERT3          0.211         0.210         0.091        -0.121        -0.066</w:t>
      </w:r>
    </w:p>
    <w:p w14:paraId="6494EBC9" w14:textId="77777777" w:rsidR="00E27EA8" w:rsidRPr="006E4BBB" w:rsidRDefault="00E27EA8" w:rsidP="00733150">
      <w:pPr>
        <w:pStyle w:val="PlainText"/>
        <w:rPr>
          <w:rFonts w:ascii="Courier New" w:hAnsi="Courier New" w:cs="Courier New"/>
          <w:sz w:val="20"/>
          <w:szCs w:val="20"/>
          <w:lang w:val="de-DE"/>
        </w:rPr>
      </w:pPr>
    </w:p>
    <w:p w14:paraId="40266F16" w14:textId="77777777" w:rsidR="00E27EA8" w:rsidRPr="006E4BBB" w:rsidRDefault="00E27EA8" w:rsidP="00733150">
      <w:pPr>
        <w:pStyle w:val="PlainText"/>
        <w:rPr>
          <w:rFonts w:ascii="Courier New" w:hAnsi="Courier New" w:cs="Courier New"/>
          <w:sz w:val="20"/>
          <w:szCs w:val="20"/>
          <w:lang w:val="de-DE"/>
        </w:rPr>
      </w:pPr>
    </w:p>
    <w:p w14:paraId="1D807C8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Covariances/Correlations/Residual Correlations</w:t>
      </w:r>
    </w:p>
    <w:p w14:paraId="65352EB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GENDER        ATTAIN        FAMT1         FAMT2         FAMT3</w:t>
      </w:r>
    </w:p>
    <w:p w14:paraId="444DF1C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________      ________      ________      ________      ________</w:t>
      </w:r>
    </w:p>
    <w:p w14:paraId="7D4059B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GENDER         0.249</w:t>
      </w:r>
    </w:p>
    <w:p w14:paraId="28BDE0A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ATTAIN         0.108        43.359</w:t>
      </w:r>
    </w:p>
    <w:p w14:paraId="17610C9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0.074         0.142         7.571</w:t>
      </w:r>
    </w:p>
    <w:p w14:paraId="012DAC9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0.047         0.112         0.461         8.963</w:t>
      </w:r>
    </w:p>
    <w:p w14:paraId="5043EB1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0.009         0.099         0.391         0.513        10.250</w:t>
      </w:r>
    </w:p>
    <w:p w14:paraId="589F767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PERT1          0.200         0.125         0.397         0.249         0.227</w:t>
      </w:r>
    </w:p>
    <w:p w14:paraId="7890FB7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PERT2          0.193         0.130         0.275         0.416         0.285</w:t>
      </w:r>
    </w:p>
    <w:p w14:paraId="6D0ADEB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PERT3          0.167         0.110         0.237         0.293         0.431</w:t>
      </w:r>
    </w:p>
    <w:p w14:paraId="550EE307" w14:textId="77777777" w:rsidR="00E27EA8" w:rsidRPr="006E4BBB" w:rsidRDefault="00E27EA8" w:rsidP="00733150">
      <w:pPr>
        <w:pStyle w:val="PlainText"/>
        <w:rPr>
          <w:rFonts w:ascii="Courier New" w:hAnsi="Courier New" w:cs="Courier New"/>
          <w:sz w:val="20"/>
          <w:szCs w:val="20"/>
          <w:lang w:val="de-DE"/>
        </w:rPr>
      </w:pPr>
    </w:p>
    <w:p w14:paraId="37286793" w14:textId="77777777" w:rsidR="00E27EA8" w:rsidRPr="006E4BBB" w:rsidRDefault="00E27EA8" w:rsidP="00733150">
      <w:pPr>
        <w:pStyle w:val="PlainText"/>
        <w:rPr>
          <w:rFonts w:ascii="Courier New" w:hAnsi="Courier New" w:cs="Courier New"/>
          <w:sz w:val="20"/>
          <w:szCs w:val="20"/>
          <w:lang w:val="de-DE"/>
        </w:rPr>
      </w:pPr>
    </w:p>
    <w:p w14:paraId="241A38B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Covariances/Correlations/Residual Correlations</w:t>
      </w:r>
    </w:p>
    <w:p w14:paraId="1CFD79F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PERT2         PERT3</w:t>
      </w:r>
    </w:p>
    <w:p w14:paraId="433C3A1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________      ________      ________</w:t>
      </w:r>
    </w:p>
    <w:p w14:paraId="788D63E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1.298</w:t>
      </w:r>
    </w:p>
    <w:p w14:paraId="633DEC0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2          0.506         1.359</w:t>
      </w:r>
    </w:p>
    <w:p w14:paraId="5993DBF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3          0.417         0.534         1.399</w:t>
      </w:r>
    </w:p>
    <w:p w14:paraId="186AB1BB" w14:textId="77777777" w:rsidR="00E27EA8" w:rsidRPr="006E4BBB" w:rsidRDefault="00E27EA8" w:rsidP="00733150">
      <w:pPr>
        <w:pStyle w:val="PlainText"/>
        <w:rPr>
          <w:rFonts w:ascii="Courier New" w:hAnsi="Courier New" w:cs="Courier New"/>
          <w:sz w:val="20"/>
          <w:szCs w:val="20"/>
        </w:rPr>
      </w:pPr>
    </w:p>
    <w:p w14:paraId="50311758" w14:textId="77777777" w:rsidR="00E27EA8" w:rsidRPr="006E4BBB" w:rsidRDefault="00E27EA8" w:rsidP="00733150">
      <w:pPr>
        <w:pStyle w:val="PlainText"/>
        <w:rPr>
          <w:rFonts w:ascii="Courier New" w:hAnsi="Courier New" w:cs="Courier New"/>
          <w:sz w:val="20"/>
          <w:szCs w:val="20"/>
        </w:rPr>
      </w:pPr>
    </w:p>
    <w:p w14:paraId="06595E9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MODEL FIT INFORMATION</w:t>
      </w:r>
    </w:p>
    <w:p w14:paraId="2D8E959B" w14:textId="77777777" w:rsidR="00E27EA8" w:rsidRPr="006E4BBB" w:rsidRDefault="00E27EA8" w:rsidP="00733150">
      <w:pPr>
        <w:pStyle w:val="PlainText"/>
        <w:rPr>
          <w:rFonts w:ascii="Courier New" w:hAnsi="Courier New" w:cs="Courier New"/>
          <w:sz w:val="20"/>
          <w:szCs w:val="20"/>
        </w:rPr>
      </w:pPr>
    </w:p>
    <w:p w14:paraId="520E317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Number of Free Parameters                      222</w:t>
      </w:r>
    </w:p>
    <w:p w14:paraId="058CEAD1" w14:textId="77777777" w:rsidR="00E27EA8" w:rsidRPr="006E4BBB" w:rsidRDefault="00E27EA8" w:rsidP="00733150">
      <w:pPr>
        <w:pStyle w:val="PlainText"/>
        <w:rPr>
          <w:rFonts w:ascii="Courier New" w:hAnsi="Courier New" w:cs="Courier New"/>
          <w:sz w:val="20"/>
          <w:szCs w:val="20"/>
        </w:rPr>
      </w:pPr>
    </w:p>
    <w:p w14:paraId="0A19111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Chi-Square Test of Model Fit</w:t>
      </w:r>
    </w:p>
    <w:p w14:paraId="7EB09B67" w14:textId="77777777" w:rsidR="00E27EA8" w:rsidRPr="006E4BBB" w:rsidRDefault="00E27EA8" w:rsidP="00733150">
      <w:pPr>
        <w:pStyle w:val="PlainText"/>
        <w:rPr>
          <w:rFonts w:ascii="Courier New" w:hAnsi="Courier New" w:cs="Courier New"/>
          <w:sz w:val="20"/>
          <w:szCs w:val="20"/>
        </w:rPr>
      </w:pPr>
    </w:p>
    <w:p w14:paraId="5846C3A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Degrees of freedom                     605</w:t>
      </w:r>
    </w:p>
    <w:p w14:paraId="2DCC42EC" w14:textId="77777777" w:rsidR="00E27EA8" w:rsidRPr="006E4BBB" w:rsidRDefault="00E27EA8" w:rsidP="00733150">
      <w:pPr>
        <w:pStyle w:val="PlainText"/>
        <w:rPr>
          <w:rFonts w:ascii="Courier New" w:hAnsi="Courier New" w:cs="Courier New"/>
          <w:sz w:val="20"/>
          <w:szCs w:val="20"/>
        </w:rPr>
      </w:pPr>
    </w:p>
    <w:p w14:paraId="1030112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                              9484.713</w:t>
      </w:r>
    </w:p>
    <w:p w14:paraId="1F0DFE1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td Dev                            124.282</w:t>
      </w:r>
    </w:p>
    <w:p w14:paraId="76D8E5A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Number of successful computations      100</w:t>
      </w:r>
    </w:p>
    <w:p w14:paraId="79EE63AC" w14:textId="77777777" w:rsidR="00E27EA8" w:rsidRPr="006E4BBB" w:rsidRDefault="00E27EA8" w:rsidP="00733150">
      <w:pPr>
        <w:pStyle w:val="PlainText"/>
        <w:rPr>
          <w:rFonts w:ascii="Courier New" w:hAnsi="Courier New" w:cs="Courier New"/>
          <w:sz w:val="20"/>
          <w:szCs w:val="20"/>
        </w:rPr>
      </w:pPr>
    </w:p>
    <w:p w14:paraId="4972A60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roportions                   Percentiles</w:t>
      </w:r>
    </w:p>
    <w:p w14:paraId="4E57838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xpected    Observed         Expected       Observed</w:t>
      </w:r>
    </w:p>
    <w:p w14:paraId="0E5E967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90       1.000          527.030       9205.036</w:t>
      </w:r>
    </w:p>
    <w:p w14:paraId="5DBFD9D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80       1.000          535.723       9246.894</w:t>
      </w:r>
    </w:p>
    <w:p w14:paraId="241572F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50       1.000          548.943       9282.628</w:t>
      </w:r>
    </w:p>
    <w:p w14:paraId="65E911E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00       1.000          560.871       9308.413</w:t>
      </w:r>
    </w:p>
    <w:p w14:paraId="395FA08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800       1.000          575.547       9375.365</w:t>
      </w:r>
    </w:p>
    <w:p w14:paraId="249E594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700       1.000          586.287       9412.477</w:t>
      </w:r>
    </w:p>
    <w:p w14:paraId="69D494E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500       1.000          604.333       9473.200</w:t>
      </w:r>
    </w:p>
    <w:p w14:paraId="1B61F32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300       1.000          622.747       9548.511</w:t>
      </w:r>
    </w:p>
    <w:p w14:paraId="17BB169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0.200       1.000          634.065       9592.878</w:t>
      </w:r>
    </w:p>
    <w:p w14:paraId="7F5D468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100       1.000          649.985       9662.505</w:t>
      </w:r>
    </w:p>
    <w:p w14:paraId="3867E6C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50       1.000          663.331       9694.372</w:t>
      </w:r>
    </w:p>
    <w:p w14:paraId="050C9D6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20       1.000          678.566       9725.474</w:t>
      </w:r>
    </w:p>
    <w:p w14:paraId="4FFE8A9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10       1.000          688.851       9743.497</w:t>
      </w:r>
    </w:p>
    <w:p w14:paraId="7316F84D" w14:textId="77777777" w:rsidR="00E27EA8" w:rsidRPr="006E4BBB" w:rsidRDefault="00E27EA8" w:rsidP="00733150">
      <w:pPr>
        <w:pStyle w:val="PlainText"/>
        <w:rPr>
          <w:rFonts w:ascii="Courier New" w:hAnsi="Courier New" w:cs="Courier New"/>
          <w:sz w:val="20"/>
          <w:szCs w:val="20"/>
        </w:rPr>
      </w:pPr>
    </w:p>
    <w:p w14:paraId="5340861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RMSEA (Root Mean Square Error Of Approximation)</w:t>
      </w:r>
    </w:p>
    <w:p w14:paraId="6D647A84" w14:textId="77777777" w:rsidR="00E27EA8" w:rsidRPr="006E4BBB" w:rsidRDefault="00E27EA8" w:rsidP="00733150">
      <w:pPr>
        <w:pStyle w:val="PlainText"/>
        <w:rPr>
          <w:rFonts w:ascii="Courier New" w:hAnsi="Courier New" w:cs="Courier New"/>
          <w:sz w:val="20"/>
          <w:szCs w:val="20"/>
        </w:rPr>
      </w:pPr>
    </w:p>
    <w:p w14:paraId="42BCFE3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                                 0.030</w:t>
      </w:r>
    </w:p>
    <w:p w14:paraId="6771129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td Dev                              0.000</w:t>
      </w:r>
    </w:p>
    <w:p w14:paraId="77E314C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Number of successful computations      100</w:t>
      </w:r>
    </w:p>
    <w:p w14:paraId="5DA1F688" w14:textId="77777777" w:rsidR="00E27EA8" w:rsidRPr="006E4BBB" w:rsidRDefault="00E27EA8" w:rsidP="00733150">
      <w:pPr>
        <w:pStyle w:val="PlainText"/>
        <w:rPr>
          <w:rFonts w:ascii="Courier New" w:hAnsi="Courier New" w:cs="Courier New"/>
          <w:sz w:val="20"/>
          <w:szCs w:val="20"/>
        </w:rPr>
      </w:pPr>
    </w:p>
    <w:p w14:paraId="297B953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roportions                   Percentiles</w:t>
      </w:r>
    </w:p>
    <w:p w14:paraId="05179E8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xpected    Observed         Expected       Observed</w:t>
      </w:r>
    </w:p>
    <w:p w14:paraId="762A0C3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90       1.000            0.030          0.030</w:t>
      </w:r>
    </w:p>
    <w:p w14:paraId="462486E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80       0.990            0.030          0.030</w:t>
      </w:r>
    </w:p>
    <w:p w14:paraId="0257565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50       0.960            0.030          0.030</w:t>
      </w:r>
    </w:p>
    <w:p w14:paraId="6B98BB1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00       0.890            0.030          0.030</w:t>
      </w:r>
    </w:p>
    <w:p w14:paraId="5D4F7AD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800       0.800            0.030          0.030</w:t>
      </w:r>
    </w:p>
    <w:p w14:paraId="4D286E2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700       0.700            0.030          0.030</w:t>
      </w:r>
    </w:p>
    <w:p w14:paraId="2315FB0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500       0.500            0.030          0.030</w:t>
      </w:r>
    </w:p>
    <w:p w14:paraId="1D4AF10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300       0.300            0.031          0.031</w:t>
      </w:r>
    </w:p>
    <w:p w14:paraId="5F0CDAE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200       0.220            0.031          0.031</w:t>
      </w:r>
    </w:p>
    <w:p w14:paraId="0B36AF7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100       0.110            0.031          0.031</w:t>
      </w:r>
    </w:p>
    <w:p w14:paraId="4BF5BF5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50       0.060            0.031          0.031</w:t>
      </w:r>
    </w:p>
    <w:p w14:paraId="2DB97FE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20       0.020            0.031          0.031</w:t>
      </w:r>
    </w:p>
    <w:p w14:paraId="406BEBC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10       0.000            0.031          0.031</w:t>
      </w:r>
    </w:p>
    <w:p w14:paraId="0741E421" w14:textId="77777777" w:rsidR="00E27EA8" w:rsidRPr="006E4BBB" w:rsidRDefault="00E27EA8" w:rsidP="00733150">
      <w:pPr>
        <w:pStyle w:val="PlainText"/>
        <w:rPr>
          <w:rFonts w:ascii="Courier New" w:hAnsi="Courier New" w:cs="Courier New"/>
          <w:sz w:val="20"/>
          <w:szCs w:val="20"/>
        </w:rPr>
      </w:pPr>
    </w:p>
    <w:p w14:paraId="05D9728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CFI/TLI</w:t>
      </w:r>
    </w:p>
    <w:p w14:paraId="020A47EF" w14:textId="77777777" w:rsidR="00E27EA8" w:rsidRPr="006E4BBB" w:rsidRDefault="00E27EA8" w:rsidP="00733150">
      <w:pPr>
        <w:pStyle w:val="PlainText"/>
        <w:rPr>
          <w:rFonts w:ascii="Courier New" w:hAnsi="Courier New" w:cs="Courier New"/>
          <w:sz w:val="20"/>
          <w:szCs w:val="20"/>
        </w:rPr>
      </w:pPr>
    </w:p>
    <w:p w14:paraId="5F764E7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CFI</w:t>
      </w:r>
    </w:p>
    <w:p w14:paraId="58AD7011" w14:textId="77777777" w:rsidR="00E27EA8" w:rsidRPr="006E4BBB" w:rsidRDefault="00E27EA8" w:rsidP="00733150">
      <w:pPr>
        <w:pStyle w:val="PlainText"/>
        <w:rPr>
          <w:rFonts w:ascii="Courier New" w:hAnsi="Courier New" w:cs="Courier New"/>
          <w:sz w:val="20"/>
          <w:szCs w:val="20"/>
        </w:rPr>
      </w:pPr>
    </w:p>
    <w:p w14:paraId="10B1338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                                 0.929</w:t>
      </w:r>
    </w:p>
    <w:p w14:paraId="7912F62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td Dev                              0.002</w:t>
      </w:r>
    </w:p>
    <w:p w14:paraId="677AC2E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Number of successful computations      100</w:t>
      </w:r>
    </w:p>
    <w:p w14:paraId="6B9539A4" w14:textId="77777777" w:rsidR="00E27EA8" w:rsidRPr="006E4BBB" w:rsidRDefault="00E27EA8" w:rsidP="00733150">
      <w:pPr>
        <w:pStyle w:val="PlainText"/>
        <w:rPr>
          <w:rFonts w:ascii="Courier New" w:hAnsi="Courier New" w:cs="Courier New"/>
          <w:sz w:val="20"/>
          <w:szCs w:val="20"/>
        </w:rPr>
      </w:pPr>
    </w:p>
    <w:p w14:paraId="56D13B3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roportions                   Percentiles</w:t>
      </w:r>
    </w:p>
    <w:p w14:paraId="33D9A9E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xpected    Observed         Expected       Observed</w:t>
      </w:r>
    </w:p>
    <w:p w14:paraId="40573B7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90       0.990            0.925          0.925</w:t>
      </w:r>
    </w:p>
    <w:p w14:paraId="6D90069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80       0.990            0.926          0.926</w:t>
      </w:r>
    </w:p>
    <w:p w14:paraId="49598C9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50       0.960            0.926          0.926</w:t>
      </w:r>
    </w:p>
    <w:p w14:paraId="0B7396D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00       0.920            0.927          0.927</w:t>
      </w:r>
    </w:p>
    <w:p w14:paraId="6C6E4DA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800       0.800            0.928          0.928</w:t>
      </w:r>
    </w:p>
    <w:p w14:paraId="5EA51B0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700       0.630            0.928          0.928</w:t>
      </w:r>
    </w:p>
    <w:p w14:paraId="7F0B2AB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500       0.480            0.929          0.929</w:t>
      </w:r>
    </w:p>
    <w:p w14:paraId="6A72B7B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300       0.300            0.930          0.930</w:t>
      </w:r>
    </w:p>
    <w:p w14:paraId="4E00119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200       0.190            0.930          0.930</w:t>
      </w:r>
    </w:p>
    <w:p w14:paraId="73AFF40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100       0.120            0.931          0.931</w:t>
      </w:r>
    </w:p>
    <w:p w14:paraId="4032458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50       0.080            0.932          0.932</w:t>
      </w:r>
    </w:p>
    <w:p w14:paraId="63A3204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20       0.020            0.932          0.932</w:t>
      </w:r>
    </w:p>
    <w:p w14:paraId="041AB09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10       0.000            0.933          0.932</w:t>
      </w:r>
    </w:p>
    <w:p w14:paraId="0EF483EB" w14:textId="77777777" w:rsidR="00E27EA8" w:rsidRPr="006E4BBB" w:rsidRDefault="00E27EA8" w:rsidP="00733150">
      <w:pPr>
        <w:pStyle w:val="PlainText"/>
        <w:rPr>
          <w:rFonts w:ascii="Courier New" w:hAnsi="Courier New" w:cs="Courier New"/>
          <w:sz w:val="20"/>
          <w:szCs w:val="20"/>
        </w:rPr>
      </w:pPr>
    </w:p>
    <w:p w14:paraId="55758EA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TLI</w:t>
      </w:r>
    </w:p>
    <w:p w14:paraId="19EEBD64" w14:textId="77777777" w:rsidR="00E27EA8" w:rsidRPr="006E4BBB" w:rsidRDefault="00E27EA8" w:rsidP="00733150">
      <w:pPr>
        <w:pStyle w:val="PlainText"/>
        <w:rPr>
          <w:rFonts w:ascii="Courier New" w:hAnsi="Courier New" w:cs="Courier New"/>
          <w:sz w:val="20"/>
          <w:szCs w:val="20"/>
        </w:rPr>
      </w:pPr>
    </w:p>
    <w:p w14:paraId="76E4708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                                 0.917</w:t>
      </w:r>
    </w:p>
    <w:p w14:paraId="34BEDF8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td Dev                              0.002</w:t>
      </w:r>
    </w:p>
    <w:p w14:paraId="19917C0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Number of successful computations      100</w:t>
      </w:r>
    </w:p>
    <w:p w14:paraId="7D5017C5" w14:textId="77777777" w:rsidR="00E27EA8" w:rsidRPr="006E4BBB" w:rsidRDefault="00E27EA8" w:rsidP="00733150">
      <w:pPr>
        <w:pStyle w:val="PlainText"/>
        <w:rPr>
          <w:rFonts w:ascii="Courier New" w:hAnsi="Courier New" w:cs="Courier New"/>
          <w:sz w:val="20"/>
          <w:szCs w:val="20"/>
        </w:rPr>
      </w:pPr>
    </w:p>
    <w:p w14:paraId="04ACCAB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roportions                   Percentiles</w:t>
      </w:r>
    </w:p>
    <w:p w14:paraId="73EA9D5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xpected    Observed         Expected       Observed</w:t>
      </w:r>
    </w:p>
    <w:p w14:paraId="0AA2BC9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90       0.990            0.913          0.912</w:t>
      </w:r>
    </w:p>
    <w:p w14:paraId="2028D5B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0.980       0.990            0.914          0.914</w:t>
      </w:r>
    </w:p>
    <w:p w14:paraId="599C0C3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50       0.960            0.914          0.914</w:t>
      </w:r>
    </w:p>
    <w:p w14:paraId="528EB84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00       0.920            0.915          0.915</w:t>
      </w:r>
    </w:p>
    <w:p w14:paraId="483FA0F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800       0.800            0.916          0.916</w:t>
      </w:r>
    </w:p>
    <w:p w14:paraId="4C0F915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700       0.630            0.916          0.916</w:t>
      </w:r>
    </w:p>
    <w:p w14:paraId="0C471CA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500       0.480            0.917          0.917</w:t>
      </w:r>
    </w:p>
    <w:p w14:paraId="1F241EE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300       0.300            0.918          0.918</w:t>
      </w:r>
    </w:p>
    <w:p w14:paraId="47C20F4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200       0.190            0.919          0.919</w:t>
      </w:r>
    </w:p>
    <w:p w14:paraId="7AD2148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100       0.120            0.920          0.920</w:t>
      </w:r>
    </w:p>
    <w:p w14:paraId="686B50A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50       0.080            0.921          0.921</w:t>
      </w:r>
    </w:p>
    <w:p w14:paraId="78029C3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20       0.020            0.921          0.921</w:t>
      </w:r>
    </w:p>
    <w:p w14:paraId="1730D47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10       0.000            0.922          0.921</w:t>
      </w:r>
    </w:p>
    <w:p w14:paraId="47546A7E" w14:textId="77777777" w:rsidR="00E27EA8" w:rsidRPr="006E4BBB" w:rsidRDefault="00E27EA8" w:rsidP="00733150">
      <w:pPr>
        <w:pStyle w:val="PlainText"/>
        <w:rPr>
          <w:rFonts w:ascii="Courier New" w:hAnsi="Courier New" w:cs="Courier New"/>
          <w:sz w:val="20"/>
          <w:szCs w:val="20"/>
        </w:rPr>
      </w:pPr>
    </w:p>
    <w:p w14:paraId="0C864EA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SRMR (Standardized Root Mean Square Residual)</w:t>
      </w:r>
    </w:p>
    <w:p w14:paraId="1783045A" w14:textId="77777777" w:rsidR="00E27EA8" w:rsidRPr="006E4BBB" w:rsidRDefault="00E27EA8" w:rsidP="00733150">
      <w:pPr>
        <w:pStyle w:val="PlainText"/>
        <w:rPr>
          <w:rFonts w:ascii="Courier New" w:hAnsi="Courier New" w:cs="Courier New"/>
          <w:sz w:val="20"/>
          <w:szCs w:val="20"/>
        </w:rPr>
      </w:pPr>
    </w:p>
    <w:p w14:paraId="184ABB5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Mean                                 0.042</w:t>
      </w:r>
    </w:p>
    <w:p w14:paraId="060135B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td Dev                              0.000</w:t>
      </w:r>
    </w:p>
    <w:p w14:paraId="7775BFA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Number of successful computations      100</w:t>
      </w:r>
    </w:p>
    <w:p w14:paraId="7B459F1C" w14:textId="77777777" w:rsidR="00E27EA8" w:rsidRPr="006E4BBB" w:rsidRDefault="00E27EA8" w:rsidP="00733150">
      <w:pPr>
        <w:pStyle w:val="PlainText"/>
        <w:rPr>
          <w:rFonts w:ascii="Courier New" w:hAnsi="Courier New" w:cs="Courier New"/>
          <w:sz w:val="20"/>
          <w:szCs w:val="20"/>
        </w:rPr>
      </w:pPr>
    </w:p>
    <w:p w14:paraId="38F5FFB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roportions                   Percentiles</w:t>
      </w:r>
    </w:p>
    <w:p w14:paraId="505FE3C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xpected    Observed         Expected       Observed</w:t>
      </w:r>
    </w:p>
    <w:p w14:paraId="09B20A0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90       0.000            0.042          0.042</w:t>
      </w:r>
    </w:p>
    <w:p w14:paraId="0E37AC5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80       0.000            0.042          0.042</w:t>
      </w:r>
    </w:p>
    <w:p w14:paraId="08DBAB3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50       0.000            0.042          0.042</w:t>
      </w:r>
    </w:p>
    <w:p w14:paraId="6E43875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900       0.000            0.042          0.042</w:t>
      </w:r>
    </w:p>
    <w:p w14:paraId="2FABD6D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800       0.000            0.042          0.042</w:t>
      </w:r>
    </w:p>
    <w:p w14:paraId="6E5DE5D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700       0.000            0.042          0.042</w:t>
      </w:r>
    </w:p>
    <w:p w14:paraId="2346A2D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500       0.000            0.042          0.042</w:t>
      </w:r>
    </w:p>
    <w:p w14:paraId="67E1441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300       0.000            0.042          0.042</w:t>
      </w:r>
    </w:p>
    <w:p w14:paraId="47FE964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200       0.000            0.042          0.042</w:t>
      </w:r>
    </w:p>
    <w:p w14:paraId="0CD7ECC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100       0.000            0.042          0.042</w:t>
      </w:r>
    </w:p>
    <w:p w14:paraId="52A4212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50       0.000            0.042          0.042</w:t>
      </w:r>
    </w:p>
    <w:p w14:paraId="7D97D2B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20       0.000            0.042          0.042</w:t>
      </w:r>
    </w:p>
    <w:p w14:paraId="447BAD9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0.010       0.000            0.042          0.042</w:t>
      </w:r>
    </w:p>
    <w:p w14:paraId="57C0590B" w14:textId="77777777" w:rsidR="00E27EA8" w:rsidRPr="006E4BBB" w:rsidRDefault="00E27EA8" w:rsidP="00733150">
      <w:pPr>
        <w:pStyle w:val="PlainText"/>
        <w:rPr>
          <w:rFonts w:ascii="Courier New" w:hAnsi="Courier New" w:cs="Courier New"/>
          <w:sz w:val="20"/>
          <w:szCs w:val="20"/>
        </w:rPr>
      </w:pPr>
    </w:p>
    <w:p w14:paraId="1C5940F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MODEL RESULTS</w:t>
      </w:r>
    </w:p>
    <w:p w14:paraId="271D80D2" w14:textId="77777777" w:rsidR="00AE0FC5" w:rsidRPr="006E4BBB" w:rsidRDefault="00AE0FC5" w:rsidP="00AE0FC5">
      <w:pPr>
        <w:pStyle w:val="PlainText"/>
        <w:rPr>
          <w:rFonts w:ascii="Courier New" w:hAnsi="Courier New" w:cs="Courier New"/>
          <w:sz w:val="20"/>
          <w:szCs w:val="20"/>
        </w:rPr>
      </w:pPr>
    </w:p>
    <w:p w14:paraId="31E3CA4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Two-Tailed   Rate of</w:t>
      </w:r>
    </w:p>
    <w:p w14:paraId="0AD33B3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t>
      </w:r>
      <w:r w:rsidRPr="006E4BBB">
        <w:rPr>
          <w:rFonts w:ascii="Courier New" w:hAnsi="Courier New" w:cs="Courier New"/>
          <w:sz w:val="20"/>
          <w:szCs w:val="20"/>
          <w:lang w:val="fr-FR"/>
        </w:rPr>
        <w:t xml:space="preserve">Estimate       S.E.  Est./S.E.    </w:t>
      </w:r>
      <w:r w:rsidRPr="006E4BBB">
        <w:rPr>
          <w:rFonts w:ascii="Courier New" w:hAnsi="Courier New" w:cs="Courier New"/>
          <w:sz w:val="20"/>
          <w:szCs w:val="20"/>
        </w:rPr>
        <w:t>P-Value    Missing</w:t>
      </w:r>
    </w:p>
    <w:p w14:paraId="64947743" w14:textId="77777777" w:rsidR="00AE0FC5" w:rsidRPr="006E4BBB" w:rsidRDefault="00AE0FC5" w:rsidP="00AE0FC5">
      <w:pPr>
        <w:pStyle w:val="PlainText"/>
        <w:rPr>
          <w:rFonts w:ascii="Courier New" w:hAnsi="Courier New" w:cs="Courier New"/>
          <w:sz w:val="20"/>
          <w:szCs w:val="20"/>
        </w:rPr>
      </w:pPr>
    </w:p>
    <w:p w14:paraId="2EB038F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1   BY</w:t>
      </w:r>
    </w:p>
    <w:p w14:paraId="3985CCE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EMO1T1             1.000      0.000    999.000    999.000      0.000</w:t>
      </w:r>
    </w:p>
    <w:p w14:paraId="5D12486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1             1.821      0.045     40.432      0.000      0.160</w:t>
      </w:r>
    </w:p>
    <w:p w14:paraId="216F8D4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1             2.151      0.055     39.277      0.000      0.225</w:t>
      </w:r>
    </w:p>
    <w:p w14:paraId="4F8AAC3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             1.266      0.031     40.196      0.000      0.183</w:t>
      </w:r>
    </w:p>
    <w:p w14:paraId="15FC8269"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             1.252      0.033     37.878      0.000      0.194</w:t>
      </w:r>
    </w:p>
    <w:p w14:paraId="1323A8E0" w14:textId="77777777" w:rsidR="00AE0FC5" w:rsidRPr="006E4BBB" w:rsidRDefault="00AE0FC5" w:rsidP="00AE0FC5">
      <w:pPr>
        <w:pStyle w:val="PlainText"/>
        <w:rPr>
          <w:rFonts w:ascii="Courier New" w:hAnsi="Courier New" w:cs="Courier New"/>
          <w:sz w:val="20"/>
          <w:szCs w:val="20"/>
          <w:lang w:val="de-DE"/>
        </w:rPr>
      </w:pPr>
    </w:p>
    <w:p w14:paraId="5A124BB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EMO2   BY</w:t>
      </w:r>
    </w:p>
    <w:p w14:paraId="0AEFFAD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             1.000      0.000    999.000    999.000      0.000</w:t>
      </w:r>
    </w:p>
    <w:p w14:paraId="3375A1AE"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1.821      0.045     40.432      0.000      0.160</w:t>
      </w:r>
    </w:p>
    <w:p w14:paraId="42C858D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2.151      0.055     39.277      0.000      0.225</w:t>
      </w:r>
    </w:p>
    <w:p w14:paraId="1B04242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EMO4T2             1.266      0.031     40.196      0.000      0.183</w:t>
      </w:r>
    </w:p>
    <w:p w14:paraId="08EB473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1.252      0.033     37.878      0.000      0.194</w:t>
      </w:r>
    </w:p>
    <w:p w14:paraId="45186738" w14:textId="77777777" w:rsidR="00AE0FC5" w:rsidRPr="006E4BBB" w:rsidRDefault="00AE0FC5" w:rsidP="00AE0FC5">
      <w:pPr>
        <w:pStyle w:val="PlainText"/>
        <w:rPr>
          <w:rFonts w:ascii="Courier New" w:hAnsi="Courier New" w:cs="Courier New"/>
          <w:sz w:val="20"/>
          <w:szCs w:val="20"/>
          <w:lang w:val="de-DE"/>
        </w:rPr>
      </w:pPr>
    </w:p>
    <w:p w14:paraId="543C9F7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EMO3   BY</w:t>
      </w:r>
    </w:p>
    <w:p w14:paraId="34BD928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1.000      0.000    999.000    999.000      0.000</w:t>
      </w:r>
    </w:p>
    <w:p w14:paraId="67AC4FF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1.821      0.045     40.432      0.000      0.160</w:t>
      </w:r>
    </w:p>
    <w:p w14:paraId="5885872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2.151      0.055     39.277      0.000      0.225</w:t>
      </w:r>
    </w:p>
    <w:p w14:paraId="159EF91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1.266      0.031     40.196      0.000      0.183</w:t>
      </w:r>
    </w:p>
    <w:p w14:paraId="0EC71FA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1.252      0.033     37.878      0.000      0.194</w:t>
      </w:r>
    </w:p>
    <w:p w14:paraId="081729C2" w14:textId="77777777" w:rsidR="00AE0FC5" w:rsidRPr="006E4BBB" w:rsidRDefault="00AE0FC5" w:rsidP="00AE0FC5">
      <w:pPr>
        <w:pStyle w:val="PlainText"/>
        <w:rPr>
          <w:rFonts w:ascii="Courier New" w:hAnsi="Courier New" w:cs="Courier New"/>
          <w:sz w:val="20"/>
          <w:szCs w:val="20"/>
          <w:lang w:val="de-DE"/>
        </w:rPr>
      </w:pPr>
    </w:p>
    <w:p w14:paraId="7BA9BF4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REG1   BY</w:t>
      </w:r>
    </w:p>
    <w:p w14:paraId="3A1B214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             1.000      0.000    999.000    999.000      0.000</w:t>
      </w:r>
    </w:p>
    <w:p w14:paraId="3DD802E6"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1.023      0.021     48.140      0.000      0.386</w:t>
      </w:r>
    </w:p>
    <w:p w14:paraId="22F3F93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             0.541      0.012     43.687      0.000      0.286</w:t>
      </w:r>
    </w:p>
    <w:p w14:paraId="04AB72C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             0.457      0.012     36.585      0.000      0.230</w:t>
      </w:r>
    </w:p>
    <w:p w14:paraId="405F8CBE" w14:textId="77777777" w:rsidR="00AE0FC5" w:rsidRPr="006E4BBB" w:rsidRDefault="00AE0FC5" w:rsidP="00AE0FC5">
      <w:pPr>
        <w:pStyle w:val="PlainText"/>
        <w:rPr>
          <w:rFonts w:ascii="Courier New" w:hAnsi="Courier New" w:cs="Courier New"/>
          <w:sz w:val="20"/>
          <w:szCs w:val="20"/>
          <w:lang w:val="de-DE"/>
        </w:rPr>
      </w:pPr>
    </w:p>
    <w:p w14:paraId="2CA73B4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REG2   BY</w:t>
      </w:r>
    </w:p>
    <w:p w14:paraId="269AD07E"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1.000      0.000    999.000    999.000      0.000</w:t>
      </w:r>
    </w:p>
    <w:p w14:paraId="1C3D2B3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1.023      0.021     48.140      0.000      0.386</w:t>
      </w:r>
    </w:p>
    <w:p w14:paraId="71B0CF9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0.541      0.012     43.687      0.000      0.286</w:t>
      </w:r>
    </w:p>
    <w:p w14:paraId="2718236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0.457      0.012     36.585      0.000      0.230</w:t>
      </w:r>
    </w:p>
    <w:p w14:paraId="64120625" w14:textId="77777777" w:rsidR="00AE0FC5" w:rsidRPr="006E4BBB" w:rsidRDefault="00AE0FC5" w:rsidP="00AE0FC5">
      <w:pPr>
        <w:pStyle w:val="PlainText"/>
        <w:rPr>
          <w:rFonts w:ascii="Courier New" w:hAnsi="Courier New" w:cs="Courier New"/>
          <w:sz w:val="20"/>
          <w:szCs w:val="20"/>
          <w:lang w:val="de-DE"/>
        </w:rPr>
      </w:pPr>
    </w:p>
    <w:p w14:paraId="2282A55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REG3   BY</w:t>
      </w:r>
    </w:p>
    <w:p w14:paraId="090DC3A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1.000      0.000    999.000    999.000      0.000</w:t>
      </w:r>
    </w:p>
    <w:p w14:paraId="7018080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1.023      0.021     48.140      0.000      0.386</w:t>
      </w:r>
    </w:p>
    <w:p w14:paraId="64F9DCD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             0.541      0.012     43.687      0.000      0.286</w:t>
      </w:r>
    </w:p>
    <w:p w14:paraId="609B447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             0.457      0.012     36.585      0.000      0.230</w:t>
      </w:r>
    </w:p>
    <w:p w14:paraId="3F9F0AFC" w14:textId="77777777" w:rsidR="00AE0FC5" w:rsidRPr="006E4BBB" w:rsidRDefault="00AE0FC5" w:rsidP="00AE0FC5">
      <w:pPr>
        <w:pStyle w:val="PlainText"/>
        <w:rPr>
          <w:rFonts w:ascii="Courier New" w:hAnsi="Courier New" w:cs="Courier New"/>
          <w:sz w:val="20"/>
          <w:szCs w:val="20"/>
          <w:lang w:val="de-DE"/>
        </w:rPr>
      </w:pPr>
    </w:p>
    <w:p w14:paraId="5375396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I_FAM   BY</w:t>
      </w:r>
    </w:p>
    <w:p w14:paraId="532794F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1.000      0.000    999.000    999.000      0.000</w:t>
      </w:r>
    </w:p>
    <w:p w14:paraId="308B515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1.000      0.000    999.000    999.000      0.000</w:t>
      </w:r>
    </w:p>
    <w:p w14:paraId="6BBCC04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1.000      0.000    999.000    999.000      0.000</w:t>
      </w:r>
    </w:p>
    <w:p w14:paraId="432A9601" w14:textId="77777777" w:rsidR="00AE0FC5" w:rsidRPr="006E4BBB" w:rsidRDefault="00AE0FC5" w:rsidP="00AE0FC5">
      <w:pPr>
        <w:pStyle w:val="PlainText"/>
        <w:rPr>
          <w:rFonts w:ascii="Courier New" w:hAnsi="Courier New" w:cs="Courier New"/>
          <w:sz w:val="20"/>
          <w:szCs w:val="20"/>
          <w:lang w:val="de-DE"/>
        </w:rPr>
      </w:pPr>
    </w:p>
    <w:p w14:paraId="53C96F3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RI_PER   BY</w:t>
      </w:r>
    </w:p>
    <w:p w14:paraId="71BC7C6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1              1.000      0.000    999.000    999.000      0.000</w:t>
      </w:r>
    </w:p>
    <w:p w14:paraId="66FE4D9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2              1.000      0.000    999.000    999.000      0.000</w:t>
      </w:r>
    </w:p>
    <w:p w14:paraId="44F2AA2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PERT3              1.000      0.000    999.000    999.000      0.000</w:t>
      </w:r>
    </w:p>
    <w:p w14:paraId="2C75E139" w14:textId="77777777" w:rsidR="00AE0FC5" w:rsidRPr="006E4BBB" w:rsidRDefault="00AE0FC5" w:rsidP="00AE0FC5">
      <w:pPr>
        <w:pStyle w:val="PlainText"/>
        <w:rPr>
          <w:rFonts w:ascii="Courier New" w:hAnsi="Courier New" w:cs="Courier New"/>
          <w:sz w:val="20"/>
          <w:szCs w:val="20"/>
        </w:rPr>
      </w:pPr>
    </w:p>
    <w:p w14:paraId="414E1FB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1   BY</w:t>
      </w:r>
    </w:p>
    <w:p w14:paraId="6D24CCA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1              1.000      0.000    999.000    999.000      0.000</w:t>
      </w:r>
    </w:p>
    <w:p w14:paraId="37CB526C" w14:textId="77777777" w:rsidR="00AE0FC5" w:rsidRPr="006E4BBB" w:rsidRDefault="00AE0FC5" w:rsidP="00AE0FC5">
      <w:pPr>
        <w:pStyle w:val="PlainText"/>
        <w:rPr>
          <w:rFonts w:ascii="Courier New" w:hAnsi="Courier New" w:cs="Courier New"/>
          <w:sz w:val="20"/>
          <w:szCs w:val="20"/>
        </w:rPr>
      </w:pPr>
    </w:p>
    <w:p w14:paraId="0E25BE8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BY</w:t>
      </w:r>
    </w:p>
    <w:p w14:paraId="590BB50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2              1.000      0.000    999.000    999.000      0.000</w:t>
      </w:r>
    </w:p>
    <w:p w14:paraId="312BF7C0" w14:textId="77777777" w:rsidR="00AE0FC5" w:rsidRPr="006E4BBB" w:rsidRDefault="00AE0FC5" w:rsidP="00AE0FC5">
      <w:pPr>
        <w:pStyle w:val="PlainText"/>
        <w:rPr>
          <w:rFonts w:ascii="Courier New" w:hAnsi="Courier New" w:cs="Courier New"/>
          <w:sz w:val="20"/>
          <w:szCs w:val="20"/>
        </w:rPr>
      </w:pPr>
    </w:p>
    <w:p w14:paraId="7ECC5B6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3   BY</w:t>
      </w:r>
    </w:p>
    <w:p w14:paraId="00DBC31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3              1.000      0.000    999.000    999.000      0.000</w:t>
      </w:r>
    </w:p>
    <w:p w14:paraId="09D8B54F" w14:textId="77777777" w:rsidR="00AE0FC5" w:rsidRPr="006E4BBB" w:rsidRDefault="00AE0FC5" w:rsidP="00AE0FC5">
      <w:pPr>
        <w:pStyle w:val="PlainText"/>
        <w:rPr>
          <w:rFonts w:ascii="Courier New" w:hAnsi="Courier New" w:cs="Courier New"/>
          <w:sz w:val="20"/>
          <w:szCs w:val="20"/>
        </w:rPr>
      </w:pPr>
    </w:p>
    <w:p w14:paraId="59B04AA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1   BY</w:t>
      </w:r>
    </w:p>
    <w:p w14:paraId="5B2CBB6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1              1.000      0.000    999.000    999.000      0.000</w:t>
      </w:r>
    </w:p>
    <w:p w14:paraId="5E1F2328" w14:textId="77777777" w:rsidR="00AE0FC5" w:rsidRPr="006E4BBB" w:rsidRDefault="00AE0FC5" w:rsidP="00AE0FC5">
      <w:pPr>
        <w:pStyle w:val="PlainText"/>
        <w:rPr>
          <w:rFonts w:ascii="Courier New" w:hAnsi="Courier New" w:cs="Courier New"/>
          <w:sz w:val="20"/>
          <w:szCs w:val="20"/>
        </w:rPr>
      </w:pPr>
    </w:p>
    <w:p w14:paraId="6B94983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2   BY</w:t>
      </w:r>
    </w:p>
    <w:p w14:paraId="3EA031E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2              1.000      0.000    999.000    999.000      0.000</w:t>
      </w:r>
    </w:p>
    <w:p w14:paraId="22A81090" w14:textId="77777777" w:rsidR="00AE0FC5" w:rsidRPr="006E4BBB" w:rsidRDefault="00AE0FC5" w:rsidP="00AE0FC5">
      <w:pPr>
        <w:pStyle w:val="PlainText"/>
        <w:rPr>
          <w:rFonts w:ascii="Courier New" w:hAnsi="Courier New" w:cs="Courier New"/>
          <w:sz w:val="20"/>
          <w:szCs w:val="20"/>
        </w:rPr>
      </w:pPr>
    </w:p>
    <w:p w14:paraId="2490386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3   BY</w:t>
      </w:r>
    </w:p>
    <w:p w14:paraId="4BCFD9C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3              1.000      0.000    999.000    999.000      0.000</w:t>
      </w:r>
    </w:p>
    <w:p w14:paraId="7FE34AE9" w14:textId="77777777" w:rsidR="00AE0FC5" w:rsidRPr="006E4BBB" w:rsidRDefault="00AE0FC5" w:rsidP="00AE0FC5">
      <w:pPr>
        <w:pStyle w:val="PlainText"/>
        <w:rPr>
          <w:rFonts w:ascii="Courier New" w:hAnsi="Courier New" w:cs="Courier New"/>
          <w:sz w:val="20"/>
          <w:szCs w:val="20"/>
        </w:rPr>
      </w:pPr>
    </w:p>
    <w:p w14:paraId="4DBDCAC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RI_EMO   BY</w:t>
      </w:r>
    </w:p>
    <w:p w14:paraId="0517F63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1             1.000      0.000    999.000    999.000      0.000</w:t>
      </w:r>
    </w:p>
    <w:p w14:paraId="034CE330"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F_EMO2             1.000      0.000    999.000    999.000      0.000</w:t>
      </w:r>
    </w:p>
    <w:p w14:paraId="37B4680D"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F_EMO3             1.000      0.000    999.000    999.000      0.000</w:t>
      </w:r>
    </w:p>
    <w:p w14:paraId="1F089CBC" w14:textId="77777777" w:rsidR="00AE0FC5" w:rsidRPr="006E4BBB" w:rsidRDefault="00AE0FC5" w:rsidP="00AE0FC5">
      <w:pPr>
        <w:pStyle w:val="PlainText"/>
        <w:rPr>
          <w:rFonts w:ascii="Courier New" w:hAnsi="Courier New" w:cs="Courier New"/>
          <w:sz w:val="20"/>
          <w:szCs w:val="20"/>
          <w:lang w:val="it-IT"/>
        </w:rPr>
      </w:pPr>
    </w:p>
    <w:p w14:paraId="287192E4"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BY</w:t>
      </w:r>
    </w:p>
    <w:p w14:paraId="281D105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F_REG1             1.000      0.000    999.000    999.000      0.000</w:t>
      </w:r>
    </w:p>
    <w:p w14:paraId="7E07C4F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2             1.000      0.000    999.000    999.000      0.000</w:t>
      </w:r>
    </w:p>
    <w:p w14:paraId="0B1B69B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3             1.000      0.000    999.000    999.000      0.000</w:t>
      </w:r>
    </w:p>
    <w:p w14:paraId="35B4017A" w14:textId="77777777" w:rsidR="00AE0FC5" w:rsidRPr="006E4BBB" w:rsidRDefault="00AE0FC5" w:rsidP="00AE0FC5">
      <w:pPr>
        <w:pStyle w:val="PlainText"/>
        <w:rPr>
          <w:rFonts w:ascii="Courier New" w:hAnsi="Courier New" w:cs="Courier New"/>
          <w:sz w:val="20"/>
          <w:szCs w:val="20"/>
        </w:rPr>
      </w:pPr>
    </w:p>
    <w:p w14:paraId="55A9774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1   BY</w:t>
      </w:r>
    </w:p>
    <w:p w14:paraId="6152472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1             1.000      0.000    999.000    999.000      0.000</w:t>
      </w:r>
    </w:p>
    <w:p w14:paraId="2C803A8C" w14:textId="77777777" w:rsidR="00AE0FC5" w:rsidRPr="006E4BBB" w:rsidRDefault="00AE0FC5" w:rsidP="00AE0FC5">
      <w:pPr>
        <w:pStyle w:val="PlainText"/>
        <w:rPr>
          <w:rFonts w:ascii="Courier New" w:hAnsi="Courier New" w:cs="Courier New"/>
          <w:sz w:val="20"/>
          <w:szCs w:val="20"/>
        </w:rPr>
      </w:pPr>
    </w:p>
    <w:p w14:paraId="4E52DA1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2   BY</w:t>
      </w:r>
    </w:p>
    <w:p w14:paraId="5B86486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2             1.000      0.000    999.000    999.000      0.000</w:t>
      </w:r>
    </w:p>
    <w:p w14:paraId="499558C9" w14:textId="77777777" w:rsidR="00AE0FC5" w:rsidRPr="006E4BBB" w:rsidRDefault="00AE0FC5" w:rsidP="00AE0FC5">
      <w:pPr>
        <w:pStyle w:val="PlainText"/>
        <w:rPr>
          <w:rFonts w:ascii="Courier New" w:hAnsi="Courier New" w:cs="Courier New"/>
          <w:sz w:val="20"/>
          <w:szCs w:val="20"/>
        </w:rPr>
      </w:pPr>
    </w:p>
    <w:p w14:paraId="017BF30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3   BY</w:t>
      </w:r>
    </w:p>
    <w:p w14:paraId="0B2755D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3             1.000      0.000    999.000    999.000      0.000</w:t>
      </w:r>
    </w:p>
    <w:p w14:paraId="7F15146F" w14:textId="77777777" w:rsidR="00AE0FC5" w:rsidRPr="006E4BBB" w:rsidRDefault="00AE0FC5" w:rsidP="00AE0FC5">
      <w:pPr>
        <w:pStyle w:val="PlainText"/>
        <w:rPr>
          <w:rFonts w:ascii="Courier New" w:hAnsi="Courier New" w:cs="Courier New"/>
          <w:sz w:val="20"/>
          <w:szCs w:val="20"/>
        </w:rPr>
      </w:pPr>
    </w:p>
    <w:p w14:paraId="66BDF14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1   BY</w:t>
      </w:r>
    </w:p>
    <w:p w14:paraId="1FDE184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1             1.000      0.000    999.000    999.000      0.000</w:t>
      </w:r>
    </w:p>
    <w:p w14:paraId="2655E2FD" w14:textId="77777777" w:rsidR="00AE0FC5" w:rsidRPr="006E4BBB" w:rsidRDefault="00AE0FC5" w:rsidP="00AE0FC5">
      <w:pPr>
        <w:pStyle w:val="PlainText"/>
        <w:rPr>
          <w:rFonts w:ascii="Courier New" w:hAnsi="Courier New" w:cs="Courier New"/>
          <w:sz w:val="20"/>
          <w:szCs w:val="20"/>
        </w:rPr>
      </w:pPr>
    </w:p>
    <w:p w14:paraId="47F1C82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2   BY</w:t>
      </w:r>
    </w:p>
    <w:p w14:paraId="219905A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F_REG2             1.000      0.000    999.000    999.000      0.000</w:t>
      </w:r>
    </w:p>
    <w:p w14:paraId="067B481E" w14:textId="77777777" w:rsidR="00AE0FC5" w:rsidRPr="006E4BBB" w:rsidRDefault="00AE0FC5" w:rsidP="00AE0FC5">
      <w:pPr>
        <w:pStyle w:val="PlainText"/>
        <w:rPr>
          <w:rFonts w:ascii="Courier New" w:hAnsi="Courier New" w:cs="Courier New"/>
          <w:sz w:val="20"/>
          <w:szCs w:val="20"/>
        </w:rPr>
      </w:pPr>
    </w:p>
    <w:p w14:paraId="428A55F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3   BY</w:t>
      </w:r>
    </w:p>
    <w:p w14:paraId="50104E2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3             1.000      0.000    999.000    999.000      0.000</w:t>
      </w:r>
    </w:p>
    <w:p w14:paraId="1C93FAB4" w14:textId="77777777" w:rsidR="00AE0FC5" w:rsidRPr="006E4BBB" w:rsidRDefault="00AE0FC5" w:rsidP="00AE0FC5">
      <w:pPr>
        <w:pStyle w:val="PlainText"/>
        <w:rPr>
          <w:rFonts w:ascii="Courier New" w:hAnsi="Courier New" w:cs="Courier New"/>
          <w:sz w:val="20"/>
          <w:szCs w:val="20"/>
        </w:rPr>
      </w:pPr>
    </w:p>
    <w:p w14:paraId="7405838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2   ON</w:t>
      </w:r>
    </w:p>
    <w:p w14:paraId="1293144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1             0.379      0.060      6.279      0.000      0.304</w:t>
      </w:r>
    </w:p>
    <w:p w14:paraId="2F7EB46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1            -0.027      0.023     -1.165      0.244      0.288</w:t>
      </w:r>
    </w:p>
    <w:p w14:paraId="2ADB928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1             0.004      0.005      0.658      0.510      0.342</w:t>
      </w:r>
    </w:p>
    <w:p w14:paraId="44905CD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1             0.010      0.012      0.891      0.373      0.340</w:t>
      </w:r>
    </w:p>
    <w:p w14:paraId="7145A4BA" w14:textId="77777777" w:rsidR="00AE0FC5" w:rsidRPr="006E4BBB" w:rsidRDefault="00AE0FC5" w:rsidP="00AE0FC5">
      <w:pPr>
        <w:pStyle w:val="PlainText"/>
        <w:rPr>
          <w:rFonts w:ascii="Courier New" w:hAnsi="Courier New" w:cs="Courier New"/>
          <w:sz w:val="20"/>
          <w:szCs w:val="20"/>
        </w:rPr>
      </w:pPr>
    </w:p>
    <w:p w14:paraId="17CD558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3   ON</w:t>
      </w:r>
    </w:p>
    <w:p w14:paraId="3B55F8E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2             0.402      0.052      7.687      0.000      0.346</w:t>
      </w:r>
    </w:p>
    <w:p w14:paraId="6C3B656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2            -0.079      0.029     -2.691      0.007      0.367</w:t>
      </w:r>
    </w:p>
    <w:p w14:paraId="3DAD067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0.002      0.004     -0.372      0.710      0.410</w:t>
      </w:r>
    </w:p>
    <w:p w14:paraId="31DCEC8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2             0.031      0.010      2.959      0.003      0.447</w:t>
      </w:r>
    </w:p>
    <w:p w14:paraId="036BAC5A" w14:textId="77777777" w:rsidR="00AE0FC5" w:rsidRPr="006E4BBB" w:rsidRDefault="00AE0FC5" w:rsidP="00AE0FC5">
      <w:pPr>
        <w:pStyle w:val="PlainText"/>
        <w:rPr>
          <w:rFonts w:ascii="Courier New" w:hAnsi="Courier New" w:cs="Courier New"/>
          <w:sz w:val="20"/>
          <w:szCs w:val="20"/>
        </w:rPr>
      </w:pPr>
    </w:p>
    <w:p w14:paraId="54BFA4F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2   ON</w:t>
      </w:r>
    </w:p>
    <w:p w14:paraId="5728F21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1             0.229      0.050      4.538      0.000      0.435</w:t>
      </w:r>
    </w:p>
    <w:p w14:paraId="58DB81E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1            -0.415      0.091     -4.563      0.000      0.409</w:t>
      </w:r>
    </w:p>
    <w:p w14:paraId="7813E4F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1             0.010      0.010      1.030      0.303      0.316</w:t>
      </w:r>
    </w:p>
    <w:p w14:paraId="2E44CF3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1            -0.037      0.022     -1.694      0.090      0.447</w:t>
      </w:r>
    </w:p>
    <w:p w14:paraId="20CD92CC" w14:textId="77777777" w:rsidR="00AE0FC5" w:rsidRPr="006E4BBB" w:rsidRDefault="00AE0FC5" w:rsidP="00AE0FC5">
      <w:pPr>
        <w:pStyle w:val="PlainText"/>
        <w:rPr>
          <w:rFonts w:ascii="Courier New" w:hAnsi="Courier New" w:cs="Courier New"/>
          <w:sz w:val="20"/>
          <w:szCs w:val="20"/>
        </w:rPr>
      </w:pPr>
    </w:p>
    <w:p w14:paraId="0985699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3   ON</w:t>
      </w:r>
    </w:p>
    <w:p w14:paraId="5E30724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2             0.320      0.070      4.565      0.000      0.428</w:t>
      </w:r>
    </w:p>
    <w:p w14:paraId="039D4FB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2            -0.311      0.101     -3.080      0.002      0.415</w:t>
      </w:r>
    </w:p>
    <w:p w14:paraId="4507AFE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0.006      0.007      0.757      0.449      0.413</w:t>
      </w:r>
    </w:p>
    <w:p w14:paraId="52F38F3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2            -0.045      0.019     -2.408      0.016      0.443</w:t>
      </w:r>
    </w:p>
    <w:p w14:paraId="64C97B68" w14:textId="77777777" w:rsidR="00AE0FC5" w:rsidRPr="006E4BBB" w:rsidRDefault="00AE0FC5" w:rsidP="00AE0FC5">
      <w:pPr>
        <w:pStyle w:val="PlainText"/>
        <w:rPr>
          <w:rFonts w:ascii="Courier New" w:hAnsi="Courier New" w:cs="Courier New"/>
          <w:sz w:val="20"/>
          <w:szCs w:val="20"/>
        </w:rPr>
      </w:pPr>
    </w:p>
    <w:p w14:paraId="2090237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ON</w:t>
      </w:r>
    </w:p>
    <w:p w14:paraId="54AE630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1             0.089      0.028      3.233      0.001      0.569</w:t>
      </w:r>
    </w:p>
    <w:p w14:paraId="4119DD9B"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EMO1            -0.045      0.184     -0.246      0.806      0.362</w:t>
      </w:r>
    </w:p>
    <w:p w14:paraId="185769E3"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REG1             0.275      0.089      3.071      0.002      0.412</w:t>
      </w:r>
    </w:p>
    <w:p w14:paraId="6C85F67D"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1             0.019      0.051      0.366      0.715      0.453</w:t>
      </w:r>
    </w:p>
    <w:p w14:paraId="6A4E0F1F" w14:textId="77777777" w:rsidR="00AE0FC5" w:rsidRPr="006E4BBB" w:rsidRDefault="00AE0FC5" w:rsidP="00AE0FC5">
      <w:pPr>
        <w:pStyle w:val="PlainText"/>
        <w:rPr>
          <w:rFonts w:ascii="Courier New" w:hAnsi="Courier New" w:cs="Courier New"/>
          <w:sz w:val="20"/>
          <w:szCs w:val="20"/>
          <w:lang w:val="it-IT"/>
        </w:rPr>
      </w:pPr>
    </w:p>
    <w:p w14:paraId="4FA6FFE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W_FAM3   ON</w:t>
      </w:r>
    </w:p>
    <w:p w14:paraId="54B3895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0.239      0.018     13.036      0.000      0.636</w:t>
      </w:r>
    </w:p>
    <w:p w14:paraId="06A7F12C"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lastRenderedPageBreak/>
        <w:t xml:space="preserve">    </w:t>
      </w:r>
      <w:r w:rsidRPr="006E4BBB">
        <w:rPr>
          <w:rFonts w:ascii="Courier New" w:hAnsi="Courier New" w:cs="Courier New"/>
          <w:sz w:val="20"/>
          <w:szCs w:val="20"/>
          <w:lang w:val="it-IT"/>
        </w:rPr>
        <w:t>W_EMO2             0.029      0.226      0.127      0.899      0.532</w:t>
      </w:r>
    </w:p>
    <w:p w14:paraId="73DBEB6A"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REG2             0.293      0.136      2.152      0.031      0.536</w:t>
      </w:r>
    </w:p>
    <w:p w14:paraId="56E337D2"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2             0.143      0.051      2.800      0.005      0.505</w:t>
      </w:r>
    </w:p>
    <w:p w14:paraId="65E145EF" w14:textId="77777777" w:rsidR="00AE0FC5" w:rsidRPr="006E4BBB" w:rsidRDefault="00AE0FC5" w:rsidP="00AE0FC5">
      <w:pPr>
        <w:pStyle w:val="PlainText"/>
        <w:rPr>
          <w:rFonts w:ascii="Courier New" w:hAnsi="Courier New" w:cs="Courier New"/>
          <w:sz w:val="20"/>
          <w:szCs w:val="20"/>
          <w:lang w:val="it-IT"/>
        </w:rPr>
      </w:pPr>
    </w:p>
    <w:p w14:paraId="0E44C91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W_PER2   ON</w:t>
      </w:r>
    </w:p>
    <w:p w14:paraId="7FE2C34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1             0.197      0.024      8.113      0.000      0.590</w:t>
      </w:r>
    </w:p>
    <w:p w14:paraId="396A71C8"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1            -0.142      0.076     -1.876      0.061      0.437</w:t>
      </w:r>
    </w:p>
    <w:p w14:paraId="439BCA3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1             0.062      0.035      1.795      0.073      0.458</w:t>
      </w:r>
    </w:p>
    <w:p w14:paraId="4AA9818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1            -0.003      0.007     -0.367      0.714      0.423</w:t>
      </w:r>
    </w:p>
    <w:p w14:paraId="63DB51A3" w14:textId="77777777" w:rsidR="00AE0FC5" w:rsidRPr="006E4BBB" w:rsidRDefault="00AE0FC5" w:rsidP="00AE0FC5">
      <w:pPr>
        <w:pStyle w:val="PlainText"/>
        <w:rPr>
          <w:rFonts w:ascii="Courier New" w:hAnsi="Courier New" w:cs="Courier New"/>
          <w:sz w:val="20"/>
          <w:szCs w:val="20"/>
        </w:rPr>
      </w:pPr>
    </w:p>
    <w:p w14:paraId="6FD7D77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3   ON</w:t>
      </w:r>
    </w:p>
    <w:p w14:paraId="4672F19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2             0.259      0.023     11.370      0.000      0.557</w:t>
      </w:r>
    </w:p>
    <w:p w14:paraId="42AAE83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2            -0.077      0.087     -0.884      0.376      0.434</w:t>
      </w:r>
    </w:p>
    <w:p w14:paraId="319BBFA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2             0.013      0.052      0.245      0.806      0.503</w:t>
      </w:r>
    </w:p>
    <w:p w14:paraId="3F14478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0.013      0.006      2.251      0.024      0.489</w:t>
      </w:r>
    </w:p>
    <w:p w14:paraId="0809DCEB" w14:textId="77777777" w:rsidR="00AE0FC5" w:rsidRPr="006E4BBB" w:rsidRDefault="00AE0FC5" w:rsidP="00AE0FC5">
      <w:pPr>
        <w:pStyle w:val="PlainText"/>
        <w:rPr>
          <w:rFonts w:ascii="Courier New" w:hAnsi="Courier New" w:cs="Courier New"/>
          <w:sz w:val="20"/>
          <w:szCs w:val="20"/>
        </w:rPr>
      </w:pPr>
    </w:p>
    <w:p w14:paraId="7D6CDE0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1   ON</w:t>
      </w:r>
    </w:p>
    <w:p w14:paraId="548F081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06      0.001     -5.546      0.000      0.064</w:t>
      </w:r>
    </w:p>
    <w:p w14:paraId="0E3627E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289      0.014     21.011      0.000      0.053</w:t>
      </w:r>
    </w:p>
    <w:p w14:paraId="4EA5C90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132      0.023     -5.836      0.000      0.139</w:t>
      </w:r>
    </w:p>
    <w:p w14:paraId="491E9C1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144      0.022      6.555      0.000      0.064</w:t>
      </w:r>
    </w:p>
    <w:p w14:paraId="3655EF5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110      0.017      6.353      0.000      0.040</w:t>
      </w:r>
    </w:p>
    <w:p w14:paraId="19CB1101" w14:textId="77777777" w:rsidR="00AE0FC5" w:rsidRPr="006E4BBB" w:rsidRDefault="00AE0FC5" w:rsidP="00AE0FC5">
      <w:pPr>
        <w:pStyle w:val="PlainText"/>
        <w:rPr>
          <w:rFonts w:ascii="Courier New" w:hAnsi="Courier New" w:cs="Courier New"/>
          <w:sz w:val="20"/>
          <w:szCs w:val="20"/>
        </w:rPr>
      </w:pPr>
    </w:p>
    <w:p w14:paraId="1E5822A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2   ON</w:t>
      </w:r>
    </w:p>
    <w:p w14:paraId="3635A7C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396      0.017     23.703      0.000      0.100</w:t>
      </w:r>
    </w:p>
    <w:p w14:paraId="43731C1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223      0.028     -8.045      0.000      0.197</w:t>
      </w:r>
    </w:p>
    <w:p w14:paraId="320A910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191      0.025      7.481      0.000      0.120</w:t>
      </w:r>
    </w:p>
    <w:p w14:paraId="5A6A831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123      0.019      6.475      0.000      0.109</w:t>
      </w:r>
    </w:p>
    <w:p w14:paraId="43352456" w14:textId="77777777" w:rsidR="00AE0FC5" w:rsidRPr="006E4BBB" w:rsidRDefault="00AE0FC5" w:rsidP="00AE0FC5">
      <w:pPr>
        <w:pStyle w:val="PlainText"/>
        <w:rPr>
          <w:rFonts w:ascii="Courier New" w:hAnsi="Courier New" w:cs="Courier New"/>
          <w:sz w:val="20"/>
          <w:szCs w:val="20"/>
        </w:rPr>
      </w:pPr>
    </w:p>
    <w:p w14:paraId="68BFDC8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3   ON</w:t>
      </w:r>
    </w:p>
    <w:p w14:paraId="237CB08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501      0.020     25.334      0.000      0.120</w:t>
      </w:r>
    </w:p>
    <w:p w14:paraId="018C80A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260      0.031     -8.466      0.000      0.221</w:t>
      </w:r>
    </w:p>
    <w:p w14:paraId="062FA80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122      0.028      4.355      0.000      0.193</w:t>
      </w:r>
    </w:p>
    <w:p w14:paraId="6D4E2B4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120      0.019      6.446      0.000      0.153</w:t>
      </w:r>
    </w:p>
    <w:p w14:paraId="6ADFF9A0" w14:textId="77777777" w:rsidR="00AE0FC5" w:rsidRPr="006E4BBB" w:rsidRDefault="00AE0FC5" w:rsidP="00AE0FC5">
      <w:pPr>
        <w:pStyle w:val="PlainText"/>
        <w:rPr>
          <w:rFonts w:ascii="Courier New" w:hAnsi="Courier New" w:cs="Courier New"/>
          <w:sz w:val="20"/>
          <w:szCs w:val="20"/>
        </w:rPr>
      </w:pPr>
    </w:p>
    <w:p w14:paraId="2D78692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1   ON</w:t>
      </w:r>
    </w:p>
    <w:p w14:paraId="7F6805D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ATTAIN             0.010      0.002      5.190      0.000      0.066</w:t>
      </w:r>
    </w:p>
    <w:p w14:paraId="54B5EEA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086      0.029     -3.002      0.003      0.054</w:t>
      </w:r>
    </w:p>
    <w:p w14:paraId="6291C18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273      0.050      5.473      0.000      0.122</w:t>
      </w:r>
    </w:p>
    <w:p w14:paraId="0CB9523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411      0.042     -9.895      0.000      0.077</w:t>
      </w:r>
    </w:p>
    <w:p w14:paraId="3C941ED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261      0.027     -9.594      0.000      0.073</w:t>
      </w:r>
    </w:p>
    <w:p w14:paraId="196EDDB1" w14:textId="77777777" w:rsidR="00AE0FC5" w:rsidRPr="006E4BBB" w:rsidRDefault="00AE0FC5" w:rsidP="00AE0FC5">
      <w:pPr>
        <w:pStyle w:val="PlainText"/>
        <w:rPr>
          <w:rFonts w:ascii="Courier New" w:hAnsi="Courier New" w:cs="Courier New"/>
          <w:sz w:val="20"/>
          <w:szCs w:val="20"/>
        </w:rPr>
      </w:pPr>
    </w:p>
    <w:p w14:paraId="4D3B97C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2   ON</w:t>
      </w:r>
    </w:p>
    <w:p w14:paraId="0239B9C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297      0.027    -10.879      0.000      0.141</w:t>
      </w:r>
    </w:p>
    <w:p w14:paraId="7B97F78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413      0.048      8.680      0.000      0.313</w:t>
      </w:r>
    </w:p>
    <w:p w14:paraId="0FFEFA4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386      0.043     -8.880      0.000      0.184</w:t>
      </w:r>
    </w:p>
    <w:p w14:paraId="43D3CA8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336      0.031    -10.705      0.000      0.160</w:t>
      </w:r>
    </w:p>
    <w:p w14:paraId="2F0EB135" w14:textId="77777777" w:rsidR="00AE0FC5" w:rsidRPr="006E4BBB" w:rsidRDefault="00AE0FC5" w:rsidP="00AE0FC5">
      <w:pPr>
        <w:pStyle w:val="PlainText"/>
        <w:rPr>
          <w:rFonts w:ascii="Courier New" w:hAnsi="Courier New" w:cs="Courier New"/>
          <w:sz w:val="20"/>
          <w:szCs w:val="20"/>
        </w:rPr>
      </w:pPr>
    </w:p>
    <w:p w14:paraId="61B10F4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3   ON</w:t>
      </w:r>
    </w:p>
    <w:p w14:paraId="60A2F1A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494      0.031    -15.754      0.000      0.171</w:t>
      </w:r>
    </w:p>
    <w:p w14:paraId="661D609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481      0.050      9.607      0.000      0.350</w:t>
      </w:r>
    </w:p>
    <w:p w14:paraId="10107C2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292      0.044     -6.660      0.000      0.330</w:t>
      </w:r>
    </w:p>
    <w:p w14:paraId="63775CC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327      0.032    -10.324      0.000      0.247</w:t>
      </w:r>
    </w:p>
    <w:p w14:paraId="752E0C43" w14:textId="77777777" w:rsidR="00AE0FC5" w:rsidRPr="006E4BBB" w:rsidRDefault="00AE0FC5" w:rsidP="00AE0FC5">
      <w:pPr>
        <w:pStyle w:val="PlainText"/>
        <w:rPr>
          <w:rFonts w:ascii="Courier New" w:hAnsi="Courier New" w:cs="Courier New"/>
          <w:sz w:val="20"/>
          <w:szCs w:val="20"/>
        </w:rPr>
      </w:pPr>
    </w:p>
    <w:p w14:paraId="0299505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1    ON</w:t>
      </w:r>
    </w:p>
    <w:p w14:paraId="4EACDA8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39      0.005      8.176      0.000      0.030</w:t>
      </w:r>
    </w:p>
    <w:p w14:paraId="58481F3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317      0.055      5.787      0.000      0.072</w:t>
      </w:r>
    </w:p>
    <w:p w14:paraId="61E3993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53      0.097     -0.550      0.582      0.039</w:t>
      </w:r>
    </w:p>
    <w:p w14:paraId="7378B67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599      0.078     -7.654      0.000      0.073</w:t>
      </w:r>
    </w:p>
    <w:p w14:paraId="78FC6F2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351      0.056     -6.294      0.000      0.032</w:t>
      </w:r>
    </w:p>
    <w:p w14:paraId="07423F69" w14:textId="77777777" w:rsidR="00AE0FC5" w:rsidRPr="006E4BBB" w:rsidRDefault="00AE0FC5" w:rsidP="00AE0FC5">
      <w:pPr>
        <w:pStyle w:val="PlainText"/>
        <w:rPr>
          <w:rFonts w:ascii="Courier New" w:hAnsi="Courier New" w:cs="Courier New"/>
          <w:sz w:val="20"/>
          <w:szCs w:val="20"/>
        </w:rPr>
      </w:pPr>
    </w:p>
    <w:p w14:paraId="138750D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2    ON</w:t>
      </w:r>
    </w:p>
    <w:p w14:paraId="4934728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205      0.070      2.936      0.003      0.093</w:t>
      </w:r>
    </w:p>
    <w:p w14:paraId="7C1AE15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497      0.124      4.004      0.000      0.156</w:t>
      </w:r>
    </w:p>
    <w:p w14:paraId="2E438BD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936      0.104     -8.999      0.000      0.188</w:t>
      </w:r>
    </w:p>
    <w:p w14:paraId="70588AA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551      0.065     -8.497      0.000      0.145</w:t>
      </w:r>
    </w:p>
    <w:p w14:paraId="0FCBF074" w14:textId="77777777" w:rsidR="00AE0FC5" w:rsidRPr="006E4BBB" w:rsidRDefault="00AE0FC5" w:rsidP="00AE0FC5">
      <w:pPr>
        <w:pStyle w:val="PlainText"/>
        <w:rPr>
          <w:rFonts w:ascii="Courier New" w:hAnsi="Courier New" w:cs="Courier New"/>
          <w:sz w:val="20"/>
          <w:szCs w:val="20"/>
        </w:rPr>
      </w:pPr>
    </w:p>
    <w:p w14:paraId="1DD44638"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3    ON</w:t>
      </w:r>
    </w:p>
    <w:p w14:paraId="73968F08"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008      0.077      0.107      0.915      0.123</w:t>
      </w:r>
    </w:p>
    <w:p w14:paraId="71FA2B0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639      0.149      4.303      0.000      0.226</w:t>
      </w:r>
    </w:p>
    <w:p w14:paraId="2552896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756      0.120     -6.284      0.000      0.311</w:t>
      </w:r>
    </w:p>
    <w:p w14:paraId="6A6D519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FSMEVER           -0.753      0.075     -9.987      0.000      0.191</w:t>
      </w:r>
    </w:p>
    <w:p w14:paraId="7EDFD14A" w14:textId="77777777" w:rsidR="00AE0FC5" w:rsidRPr="006E4BBB" w:rsidRDefault="00AE0FC5" w:rsidP="00AE0FC5">
      <w:pPr>
        <w:pStyle w:val="PlainText"/>
        <w:rPr>
          <w:rFonts w:ascii="Courier New" w:hAnsi="Courier New" w:cs="Courier New"/>
          <w:sz w:val="20"/>
          <w:szCs w:val="20"/>
        </w:rPr>
      </w:pPr>
    </w:p>
    <w:p w14:paraId="6B6CF00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1    ON</w:t>
      </w:r>
    </w:p>
    <w:p w14:paraId="4D40346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10      0.002      5.007      0.000      0.043</w:t>
      </w:r>
    </w:p>
    <w:p w14:paraId="3327056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440      0.023     19.002      0.000      0.043</w:t>
      </w:r>
    </w:p>
    <w:p w14:paraId="7B06D37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8      0.036      0.219      0.826      0.066</w:t>
      </w:r>
    </w:p>
    <w:p w14:paraId="4FEAC1D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293      0.037     -7.882      0.000      0.057</w:t>
      </w:r>
    </w:p>
    <w:p w14:paraId="7C1C021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097      0.023     -4.148      0.000      0.039</w:t>
      </w:r>
    </w:p>
    <w:p w14:paraId="59891F25" w14:textId="77777777" w:rsidR="00AE0FC5" w:rsidRPr="006E4BBB" w:rsidRDefault="00AE0FC5" w:rsidP="00AE0FC5">
      <w:pPr>
        <w:pStyle w:val="PlainText"/>
        <w:rPr>
          <w:rFonts w:ascii="Courier New" w:hAnsi="Courier New" w:cs="Courier New"/>
          <w:sz w:val="20"/>
          <w:szCs w:val="20"/>
        </w:rPr>
      </w:pPr>
    </w:p>
    <w:p w14:paraId="7C7CB2C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2    ON</w:t>
      </w:r>
    </w:p>
    <w:p w14:paraId="56E311B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409      0.025     16.361      0.000      0.103</w:t>
      </w:r>
    </w:p>
    <w:p w14:paraId="602BBE3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252      0.037      6.753      0.000      0.225</w:t>
      </w:r>
    </w:p>
    <w:p w14:paraId="092E612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421      0.042     -9.936      0.000      0.190</w:t>
      </w:r>
    </w:p>
    <w:p w14:paraId="535144E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152      0.025     -6.154      0.000      0.148</w:t>
      </w:r>
    </w:p>
    <w:p w14:paraId="6FCDD6F7" w14:textId="77777777" w:rsidR="00AE0FC5" w:rsidRPr="006E4BBB" w:rsidRDefault="00AE0FC5" w:rsidP="00AE0FC5">
      <w:pPr>
        <w:pStyle w:val="PlainText"/>
        <w:rPr>
          <w:rFonts w:ascii="Courier New" w:hAnsi="Courier New" w:cs="Courier New"/>
          <w:sz w:val="20"/>
          <w:szCs w:val="20"/>
        </w:rPr>
      </w:pPr>
    </w:p>
    <w:p w14:paraId="46BCBBA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3    ON</w:t>
      </w:r>
    </w:p>
    <w:p w14:paraId="51774A6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347      0.027     12.943      0.000      0.138</w:t>
      </w:r>
    </w:p>
    <w:p w14:paraId="686F659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369      0.048      7.614      0.000      0.346</w:t>
      </w:r>
    </w:p>
    <w:p w14:paraId="1498D62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385      0.044     -8.773      0.000      0.338</w:t>
      </w:r>
    </w:p>
    <w:p w14:paraId="465B710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187      0.027     -7.029      0.000      0.242</w:t>
      </w:r>
    </w:p>
    <w:p w14:paraId="3D0BE67F" w14:textId="77777777" w:rsidR="00AE0FC5" w:rsidRPr="006E4BBB" w:rsidRDefault="00AE0FC5" w:rsidP="00AE0FC5">
      <w:pPr>
        <w:pStyle w:val="PlainText"/>
        <w:rPr>
          <w:rFonts w:ascii="Courier New" w:hAnsi="Courier New" w:cs="Courier New"/>
          <w:sz w:val="20"/>
          <w:szCs w:val="20"/>
        </w:rPr>
      </w:pPr>
    </w:p>
    <w:p w14:paraId="0C965E8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1   WITH</w:t>
      </w:r>
    </w:p>
    <w:p w14:paraId="7FB4D99F"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REG1            -0.253      0.019    -13.513      0.000      0.273</w:t>
      </w:r>
    </w:p>
    <w:p w14:paraId="580DA9A3"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FAM1            -0.101      0.026     -3.876      0.000      0.371</w:t>
      </w:r>
    </w:p>
    <w:p w14:paraId="1F31BC3E"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1            -0.078      0.011     -7.196      0.000      0.333</w:t>
      </w:r>
    </w:p>
    <w:p w14:paraId="520F4AD3"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0.000      0.000    999.000    999.000      0.000</w:t>
      </w:r>
    </w:p>
    <w:p w14:paraId="2FB65240"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000      0.000    999.000    999.000      0.000</w:t>
      </w:r>
    </w:p>
    <w:p w14:paraId="007E33AD"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FAM             0.000      0.000    999.000    999.000      0.000</w:t>
      </w:r>
    </w:p>
    <w:p w14:paraId="04911FD6"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0.000      0.000    999.000    999.000      0.000</w:t>
      </w:r>
    </w:p>
    <w:p w14:paraId="4E7EF9C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GENDER             0.000      0.000    999.000    999.000      0.000</w:t>
      </w:r>
    </w:p>
    <w:p w14:paraId="78406278"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0      0.000    999.000    999.000      0.000</w:t>
      </w:r>
    </w:p>
    <w:p w14:paraId="590E922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00      0.000    999.000    999.000      0.000</w:t>
      </w:r>
    </w:p>
    <w:p w14:paraId="1F08AB4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000      0.000    999.000    999.000      0.000</w:t>
      </w:r>
    </w:p>
    <w:p w14:paraId="2A9F412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00      0.000    999.000    999.000      0.000</w:t>
      </w:r>
    </w:p>
    <w:p w14:paraId="3A93026E" w14:textId="77777777" w:rsidR="00AE0FC5" w:rsidRPr="006E4BBB" w:rsidRDefault="00AE0FC5" w:rsidP="00AE0FC5">
      <w:pPr>
        <w:pStyle w:val="PlainText"/>
        <w:rPr>
          <w:rFonts w:ascii="Courier New" w:hAnsi="Courier New" w:cs="Courier New"/>
          <w:sz w:val="20"/>
          <w:szCs w:val="20"/>
        </w:rPr>
      </w:pPr>
    </w:p>
    <w:p w14:paraId="34D1159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W_REG1   WITH</w:t>
      </w:r>
    </w:p>
    <w:p w14:paraId="5435532F"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FAM1             0.446      0.054      8.249      0.000      0.382</w:t>
      </w:r>
    </w:p>
    <w:p w14:paraId="1CC5276A"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1             0.205      0.020     10.435      0.000      0.328</w:t>
      </w:r>
    </w:p>
    <w:p w14:paraId="5285D237"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0.000      0.000    999.000    999.000      0.000</w:t>
      </w:r>
    </w:p>
    <w:p w14:paraId="72DE7779"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000      0.000    999.000    999.000      0.000</w:t>
      </w:r>
    </w:p>
    <w:p w14:paraId="5B9A4196"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FAM             0.000      0.000    999.000    999.000      0.000</w:t>
      </w:r>
    </w:p>
    <w:p w14:paraId="47D2EF3C"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0.000      0.000    999.000    999.000      0.000</w:t>
      </w:r>
    </w:p>
    <w:p w14:paraId="02309F2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GENDER             0.000      0.000    999.000    999.000      0.000</w:t>
      </w:r>
    </w:p>
    <w:p w14:paraId="1E5734A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0      0.000    999.000    999.000      0.000</w:t>
      </w:r>
    </w:p>
    <w:p w14:paraId="128C949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00      0.000    999.000    999.000      0.000</w:t>
      </w:r>
    </w:p>
    <w:p w14:paraId="362D10C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000      0.000    999.000    999.000      0.000</w:t>
      </w:r>
    </w:p>
    <w:p w14:paraId="79E8F39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00      0.000    999.000    999.000      0.000</w:t>
      </w:r>
    </w:p>
    <w:p w14:paraId="78D6A1A7" w14:textId="77777777" w:rsidR="00AE0FC5" w:rsidRPr="006E4BBB" w:rsidRDefault="00AE0FC5" w:rsidP="00AE0FC5">
      <w:pPr>
        <w:pStyle w:val="PlainText"/>
        <w:rPr>
          <w:rFonts w:ascii="Courier New" w:hAnsi="Courier New" w:cs="Courier New"/>
          <w:sz w:val="20"/>
          <w:szCs w:val="20"/>
        </w:rPr>
      </w:pPr>
    </w:p>
    <w:p w14:paraId="5D0478C8"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1   WITH</w:t>
      </w:r>
    </w:p>
    <w:p w14:paraId="0F9A66E7"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PER1             0.485      0.039     12.403      0.000      0.355</w:t>
      </w:r>
    </w:p>
    <w:p w14:paraId="316A6204"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0.000      0.000    999.000    999.000      0.000</w:t>
      </w:r>
    </w:p>
    <w:p w14:paraId="593F12D6"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000      0.000    999.000    999.000      0.000</w:t>
      </w:r>
    </w:p>
    <w:p w14:paraId="63C27E59"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FAM             0.000      0.000    999.000    999.000      0.000</w:t>
      </w:r>
    </w:p>
    <w:p w14:paraId="3775F7AC"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0.000      0.000    999.000    999.000      0.000</w:t>
      </w:r>
    </w:p>
    <w:p w14:paraId="43AB4512"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GENDER             0.000      0.000    999.000    999.000      0.000</w:t>
      </w:r>
    </w:p>
    <w:p w14:paraId="1C85973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ETHNICBI           0.000      0.000    999.000    999.000      0.000</w:t>
      </w:r>
    </w:p>
    <w:p w14:paraId="4C07AE8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00      0.000    999.000    999.000      0.000</w:t>
      </w:r>
    </w:p>
    <w:p w14:paraId="5DBED00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000      0.000    999.000    999.000      0.000</w:t>
      </w:r>
    </w:p>
    <w:p w14:paraId="7C3E65D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00      0.000    999.000    999.000      0.000</w:t>
      </w:r>
    </w:p>
    <w:p w14:paraId="00D6D5A3" w14:textId="77777777" w:rsidR="00AE0FC5" w:rsidRPr="006E4BBB" w:rsidRDefault="00AE0FC5" w:rsidP="00AE0FC5">
      <w:pPr>
        <w:pStyle w:val="PlainText"/>
        <w:rPr>
          <w:rFonts w:ascii="Courier New" w:hAnsi="Courier New" w:cs="Courier New"/>
          <w:sz w:val="20"/>
          <w:szCs w:val="20"/>
        </w:rPr>
      </w:pPr>
    </w:p>
    <w:p w14:paraId="4CCE758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2   WITH</w:t>
      </w:r>
    </w:p>
    <w:p w14:paraId="278089E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2            -0.244      0.011    -22.055      0.000      0.222</w:t>
      </w:r>
    </w:p>
    <w:p w14:paraId="0938170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0.148      0.023     -6.335      0.000      0.288</w:t>
      </w:r>
    </w:p>
    <w:p w14:paraId="47D8176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2            -0.069      0.009     -7.957      0.000      0.225</w:t>
      </w:r>
    </w:p>
    <w:p w14:paraId="480766B2" w14:textId="77777777" w:rsidR="00AE0FC5" w:rsidRPr="006E4BBB" w:rsidRDefault="00AE0FC5" w:rsidP="00AE0FC5">
      <w:pPr>
        <w:pStyle w:val="PlainText"/>
        <w:rPr>
          <w:rFonts w:ascii="Courier New" w:hAnsi="Courier New" w:cs="Courier New"/>
          <w:sz w:val="20"/>
          <w:szCs w:val="20"/>
        </w:rPr>
      </w:pPr>
    </w:p>
    <w:p w14:paraId="5EFB9A0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2   WITH</w:t>
      </w:r>
    </w:p>
    <w:p w14:paraId="7551A0F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0.481      0.043     11.289      0.000      0.401</w:t>
      </w:r>
    </w:p>
    <w:p w14:paraId="5798FF1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2             0.172      0.015     11.570      0.000      0.362</w:t>
      </w:r>
    </w:p>
    <w:p w14:paraId="237E1934" w14:textId="77777777" w:rsidR="00AE0FC5" w:rsidRPr="006E4BBB" w:rsidRDefault="00AE0FC5" w:rsidP="00AE0FC5">
      <w:pPr>
        <w:pStyle w:val="PlainText"/>
        <w:rPr>
          <w:rFonts w:ascii="Courier New" w:hAnsi="Courier New" w:cs="Courier New"/>
          <w:sz w:val="20"/>
          <w:szCs w:val="20"/>
        </w:rPr>
      </w:pPr>
    </w:p>
    <w:p w14:paraId="3799943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WITH</w:t>
      </w:r>
    </w:p>
    <w:p w14:paraId="19D6ED6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W_PER2             0.642      0.048     13.432      0.000      0.208</w:t>
      </w:r>
    </w:p>
    <w:p w14:paraId="655E3479" w14:textId="77777777" w:rsidR="00AE0FC5" w:rsidRPr="006E4BBB" w:rsidRDefault="00AE0FC5" w:rsidP="00AE0FC5">
      <w:pPr>
        <w:pStyle w:val="PlainText"/>
        <w:rPr>
          <w:rFonts w:ascii="Courier New" w:hAnsi="Courier New" w:cs="Courier New"/>
          <w:sz w:val="20"/>
          <w:szCs w:val="20"/>
        </w:rPr>
      </w:pPr>
    </w:p>
    <w:p w14:paraId="6A0FFEA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3   WITH</w:t>
      </w:r>
    </w:p>
    <w:p w14:paraId="02A9B18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3            -0.255      0.010    -25.207      0.000      0.313</w:t>
      </w:r>
    </w:p>
    <w:p w14:paraId="430B4B0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3            -0.186      0.019     -9.894      0.000      0.439</w:t>
      </w:r>
    </w:p>
    <w:p w14:paraId="23490E2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3            -0.055      0.008     -6.696      0.000      0.461</w:t>
      </w:r>
    </w:p>
    <w:p w14:paraId="44AFCB46" w14:textId="77777777" w:rsidR="00AE0FC5" w:rsidRPr="006E4BBB" w:rsidRDefault="00AE0FC5" w:rsidP="00AE0FC5">
      <w:pPr>
        <w:pStyle w:val="PlainText"/>
        <w:rPr>
          <w:rFonts w:ascii="Courier New" w:hAnsi="Courier New" w:cs="Courier New"/>
          <w:sz w:val="20"/>
          <w:szCs w:val="20"/>
        </w:rPr>
      </w:pPr>
    </w:p>
    <w:p w14:paraId="27161A9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3   WITH</w:t>
      </w:r>
    </w:p>
    <w:p w14:paraId="1607DF3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3             0.558      0.035     15.743      0.000      0.363</w:t>
      </w:r>
    </w:p>
    <w:p w14:paraId="470BF7B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3             0.165      0.013     12.327      0.000      0.451</w:t>
      </w:r>
    </w:p>
    <w:p w14:paraId="312ABEB6" w14:textId="77777777" w:rsidR="00AE0FC5" w:rsidRPr="006E4BBB" w:rsidRDefault="00AE0FC5" w:rsidP="00AE0FC5">
      <w:pPr>
        <w:pStyle w:val="PlainText"/>
        <w:rPr>
          <w:rFonts w:ascii="Courier New" w:hAnsi="Courier New" w:cs="Courier New"/>
          <w:sz w:val="20"/>
          <w:szCs w:val="20"/>
        </w:rPr>
      </w:pPr>
    </w:p>
    <w:p w14:paraId="4FE30B6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3   WITH</w:t>
      </w:r>
    </w:p>
    <w:p w14:paraId="543A6775"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PER3             0.760      0.029     25.831      0.000      0.339</w:t>
      </w:r>
    </w:p>
    <w:p w14:paraId="5F9FCDF1" w14:textId="77777777" w:rsidR="00AE0FC5" w:rsidRPr="006E4BBB" w:rsidRDefault="00AE0FC5" w:rsidP="00AE0FC5">
      <w:pPr>
        <w:pStyle w:val="PlainText"/>
        <w:rPr>
          <w:rFonts w:ascii="Courier New" w:hAnsi="Courier New" w:cs="Courier New"/>
          <w:sz w:val="20"/>
          <w:szCs w:val="20"/>
          <w:lang w:val="it-IT"/>
        </w:rPr>
      </w:pPr>
    </w:p>
    <w:p w14:paraId="10AC799C"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WITH</w:t>
      </w:r>
    </w:p>
    <w:p w14:paraId="43C20E18"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1             0.000      0.000    999.000    999.000      0.000</w:t>
      </w:r>
    </w:p>
    <w:p w14:paraId="06A37FF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GENDER             0.000      0.000    999.000    999.000      0.000</w:t>
      </w:r>
    </w:p>
    <w:p w14:paraId="4970167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0      0.000    999.000    999.000      0.000</w:t>
      </w:r>
    </w:p>
    <w:p w14:paraId="6C1BC6B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00      0.000    999.000    999.000      0.000</w:t>
      </w:r>
    </w:p>
    <w:p w14:paraId="00A3971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000      0.000    999.000    999.000      0.000</w:t>
      </w:r>
    </w:p>
    <w:p w14:paraId="1EE7951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00      0.000    999.000    999.000      0.000</w:t>
      </w:r>
    </w:p>
    <w:p w14:paraId="354F3706" w14:textId="77777777" w:rsidR="00AE0FC5" w:rsidRPr="006E4BBB" w:rsidRDefault="00AE0FC5" w:rsidP="00AE0FC5">
      <w:pPr>
        <w:pStyle w:val="PlainText"/>
        <w:rPr>
          <w:rFonts w:ascii="Courier New" w:hAnsi="Courier New" w:cs="Courier New"/>
          <w:sz w:val="20"/>
          <w:szCs w:val="20"/>
        </w:rPr>
      </w:pPr>
    </w:p>
    <w:p w14:paraId="3AFEB1D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RI_REG   WITH</w:t>
      </w:r>
    </w:p>
    <w:p w14:paraId="57F9605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1             0.000      0.000    999.000    999.000      0.000</w:t>
      </w:r>
    </w:p>
    <w:p w14:paraId="14F1692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000      0.000    999.000    999.000      0.000</w:t>
      </w:r>
    </w:p>
    <w:p w14:paraId="0C5BF9E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0      0.000    999.000    999.000      0.000</w:t>
      </w:r>
    </w:p>
    <w:p w14:paraId="3F8FBD2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00      0.000    999.000    999.000      0.000</w:t>
      </w:r>
    </w:p>
    <w:p w14:paraId="0857987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000      0.000    999.000    999.000      0.000</w:t>
      </w:r>
    </w:p>
    <w:p w14:paraId="2381FD2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00      0.000    999.000    999.000      0.000</w:t>
      </w:r>
    </w:p>
    <w:p w14:paraId="4CD8AF48"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RI_EMO            -0.210      0.018    -11.844      0.000      0.261</w:t>
      </w:r>
    </w:p>
    <w:p w14:paraId="2FC94442" w14:textId="77777777" w:rsidR="00AE0FC5" w:rsidRPr="006E4BBB" w:rsidRDefault="00AE0FC5" w:rsidP="00AE0FC5">
      <w:pPr>
        <w:pStyle w:val="PlainText"/>
        <w:rPr>
          <w:rFonts w:ascii="Courier New" w:hAnsi="Courier New" w:cs="Courier New"/>
          <w:sz w:val="20"/>
          <w:szCs w:val="20"/>
        </w:rPr>
      </w:pPr>
    </w:p>
    <w:p w14:paraId="574C6F6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RI_FAM   WITH</w:t>
      </w:r>
    </w:p>
    <w:p w14:paraId="2A5B34B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1             0.000      0.000    999.000    999.000      0.000</w:t>
      </w:r>
    </w:p>
    <w:p w14:paraId="0802FA7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000      0.000    999.000    999.000      0.000</w:t>
      </w:r>
    </w:p>
    <w:p w14:paraId="754FB63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0      0.000    999.000    999.000      0.000</w:t>
      </w:r>
    </w:p>
    <w:p w14:paraId="0E0D658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00      0.000    999.000    999.000      0.000</w:t>
      </w:r>
    </w:p>
    <w:p w14:paraId="32FC729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FSMEVER            0.000      0.000    999.000    999.000      0.000</w:t>
      </w:r>
    </w:p>
    <w:p w14:paraId="19C3D09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00      0.000    999.000    999.000      0.000</w:t>
      </w:r>
    </w:p>
    <w:p w14:paraId="0825CEE8"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RI_EMO            -0.193      0.028     -6.888      0.000      0.299</w:t>
      </w:r>
    </w:p>
    <w:p w14:paraId="2D7F478A"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499      0.054      9.171      0.000      0.338</w:t>
      </w:r>
    </w:p>
    <w:p w14:paraId="06E847E3" w14:textId="77777777" w:rsidR="00AE0FC5" w:rsidRPr="006E4BBB" w:rsidRDefault="00AE0FC5" w:rsidP="00AE0FC5">
      <w:pPr>
        <w:pStyle w:val="PlainText"/>
        <w:rPr>
          <w:rFonts w:ascii="Courier New" w:hAnsi="Courier New" w:cs="Courier New"/>
          <w:sz w:val="20"/>
          <w:szCs w:val="20"/>
          <w:lang w:val="it-IT"/>
        </w:rPr>
      </w:pPr>
    </w:p>
    <w:p w14:paraId="181A7F46"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WITH</w:t>
      </w:r>
    </w:p>
    <w:p w14:paraId="4B914F8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W_PER1             0.000      0.000    999.000    999.000      0.000</w:t>
      </w:r>
    </w:p>
    <w:p w14:paraId="20A6047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000      0.000    999.000    999.000      0.000</w:t>
      </w:r>
    </w:p>
    <w:p w14:paraId="1C05B86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0      0.000    999.000    999.000      0.000</w:t>
      </w:r>
    </w:p>
    <w:p w14:paraId="227EF36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00      0.000    999.000    999.000      0.000</w:t>
      </w:r>
    </w:p>
    <w:p w14:paraId="7B4B5BB3"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FSMEVER            0.000      0.000    999.000    999.000      0.000</w:t>
      </w:r>
    </w:p>
    <w:p w14:paraId="1509DA37"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ATTAIN             0.000      0.000    999.000    999.000      0.000</w:t>
      </w:r>
    </w:p>
    <w:p w14:paraId="360530F2"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0.110      0.011    -10.353      0.000      0.321</w:t>
      </w:r>
    </w:p>
    <w:p w14:paraId="003379E7"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203      0.020     10.293      0.000      0.314</w:t>
      </w:r>
    </w:p>
    <w:p w14:paraId="51D8390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RI_FAM             0.644      0.037     17.265      0.000      0.382</w:t>
      </w:r>
    </w:p>
    <w:p w14:paraId="6F11B962" w14:textId="77777777" w:rsidR="00AE0FC5" w:rsidRPr="006E4BBB" w:rsidRDefault="00AE0FC5" w:rsidP="00AE0FC5">
      <w:pPr>
        <w:pStyle w:val="PlainText"/>
        <w:rPr>
          <w:rFonts w:ascii="Courier New" w:hAnsi="Courier New" w:cs="Courier New"/>
          <w:sz w:val="20"/>
          <w:szCs w:val="20"/>
        </w:rPr>
      </w:pPr>
    </w:p>
    <w:p w14:paraId="1601D10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1   WITH</w:t>
      </w:r>
    </w:p>
    <w:p w14:paraId="5EBCA6B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000      0.000    999.000    999.000      0.000</w:t>
      </w:r>
    </w:p>
    <w:p w14:paraId="0654F55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0      0.000    999.000    999.000      0.000</w:t>
      </w:r>
    </w:p>
    <w:p w14:paraId="045557F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00      0.000    999.000    999.000      0.000</w:t>
      </w:r>
    </w:p>
    <w:p w14:paraId="591D33A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000      0.000    999.000    999.000      0.000</w:t>
      </w:r>
    </w:p>
    <w:p w14:paraId="5053E7C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0.000      0.000    999.000    999.000      0.000</w:t>
      </w:r>
    </w:p>
    <w:p w14:paraId="3DEFDA7E" w14:textId="77777777" w:rsidR="00AE0FC5" w:rsidRPr="006E4BBB" w:rsidRDefault="00AE0FC5" w:rsidP="00AE0FC5">
      <w:pPr>
        <w:pStyle w:val="PlainText"/>
        <w:rPr>
          <w:rFonts w:ascii="Courier New" w:hAnsi="Courier New" w:cs="Courier New"/>
          <w:sz w:val="20"/>
          <w:szCs w:val="20"/>
        </w:rPr>
      </w:pPr>
    </w:p>
    <w:p w14:paraId="359DF0C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MO1T1   WITH</w:t>
      </w:r>
    </w:p>
    <w:p w14:paraId="072A2C4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EMO1T2             0.489      0.011     43.012      0.000      0.170</w:t>
      </w:r>
    </w:p>
    <w:p w14:paraId="77F1658C"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428      0.013     32.090      0.000      0.317</w:t>
      </w:r>
    </w:p>
    <w:p w14:paraId="02D1B030" w14:textId="77777777" w:rsidR="00AE0FC5" w:rsidRPr="006E4BBB" w:rsidRDefault="00AE0FC5" w:rsidP="00AE0FC5">
      <w:pPr>
        <w:pStyle w:val="PlainText"/>
        <w:rPr>
          <w:rFonts w:ascii="Courier New" w:hAnsi="Courier New" w:cs="Courier New"/>
          <w:sz w:val="20"/>
          <w:szCs w:val="20"/>
          <w:lang w:val="de-DE"/>
        </w:rPr>
      </w:pPr>
    </w:p>
    <w:p w14:paraId="4160CC86"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   WITH</w:t>
      </w:r>
    </w:p>
    <w:p w14:paraId="3992F52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514      0.013     41.059      0.000      0.296</w:t>
      </w:r>
    </w:p>
    <w:p w14:paraId="55D43DD9" w14:textId="77777777" w:rsidR="00AE0FC5" w:rsidRPr="006E4BBB" w:rsidRDefault="00AE0FC5" w:rsidP="00AE0FC5">
      <w:pPr>
        <w:pStyle w:val="PlainText"/>
        <w:rPr>
          <w:rFonts w:ascii="Courier New" w:hAnsi="Courier New" w:cs="Courier New"/>
          <w:sz w:val="20"/>
          <w:szCs w:val="20"/>
          <w:lang w:val="de-DE"/>
        </w:rPr>
      </w:pPr>
    </w:p>
    <w:p w14:paraId="4A5595C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1   WITH</w:t>
      </w:r>
    </w:p>
    <w:p w14:paraId="505F0AD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0.399      0.017     23.320      0.000      0.209</w:t>
      </w:r>
    </w:p>
    <w:p w14:paraId="692FD25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347      0.019     17.823      0.000      0.250</w:t>
      </w:r>
    </w:p>
    <w:p w14:paraId="6AA62814" w14:textId="77777777" w:rsidR="00AE0FC5" w:rsidRPr="006E4BBB" w:rsidRDefault="00AE0FC5" w:rsidP="00AE0FC5">
      <w:pPr>
        <w:pStyle w:val="PlainText"/>
        <w:rPr>
          <w:rFonts w:ascii="Courier New" w:hAnsi="Courier New" w:cs="Courier New"/>
          <w:sz w:val="20"/>
          <w:szCs w:val="20"/>
          <w:lang w:val="de-DE"/>
        </w:rPr>
      </w:pPr>
    </w:p>
    <w:p w14:paraId="035C6F7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WITH</w:t>
      </w:r>
    </w:p>
    <w:p w14:paraId="0C2E01A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469      0.019     25.175      0.000      0.342</w:t>
      </w:r>
    </w:p>
    <w:p w14:paraId="5C022514" w14:textId="77777777" w:rsidR="00AE0FC5" w:rsidRPr="006E4BBB" w:rsidRDefault="00AE0FC5" w:rsidP="00AE0FC5">
      <w:pPr>
        <w:pStyle w:val="PlainText"/>
        <w:rPr>
          <w:rFonts w:ascii="Courier New" w:hAnsi="Courier New" w:cs="Courier New"/>
          <w:sz w:val="20"/>
          <w:szCs w:val="20"/>
          <w:lang w:val="de-DE"/>
        </w:rPr>
      </w:pPr>
    </w:p>
    <w:p w14:paraId="5955600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EMO3T1   WITH</w:t>
      </w:r>
    </w:p>
    <w:p w14:paraId="3B52F99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0.176      0.025      6.957      0.000      0.208</w:t>
      </w:r>
    </w:p>
    <w:p w14:paraId="793DDD09"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0.083      0.026      3.205      0.001      0.365</w:t>
      </w:r>
    </w:p>
    <w:p w14:paraId="55559189" w14:textId="77777777" w:rsidR="00AE0FC5" w:rsidRPr="006E4BBB" w:rsidRDefault="00AE0FC5" w:rsidP="00AE0FC5">
      <w:pPr>
        <w:pStyle w:val="PlainText"/>
        <w:rPr>
          <w:rFonts w:ascii="Courier New" w:hAnsi="Courier New" w:cs="Courier New"/>
          <w:sz w:val="20"/>
          <w:szCs w:val="20"/>
          <w:lang w:val="de-DE"/>
        </w:rPr>
      </w:pPr>
    </w:p>
    <w:p w14:paraId="4EBD2AEE"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WITH</w:t>
      </w:r>
    </w:p>
    <w:p w14:paraId="4A24D77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0.208      0.026      8.028      0.000      0.376</w:t>
      </w:r>
    </w:p>
    <w:p w14:paraId="026A8C08" w14:textId="77777777" w:rsidR="00AE0FC5" w:rsidRPr="006E4BBB" w:rsidRDefault="00AE0FC5" w:rsidP="00AE0FC5">
      <w:pPr>
        <w:pStyle w:val="PlainText"/>
        <w:rPr>
          <w:rFonts w:ascii="Courier New" w:hAnsi="Courier New" w:cs="Courier New"/>
          <w:sz w:val="20"/>
          <w:szCs w:val="20"/>
          <w:lang w:val="de-DE"/>
        </w:rPr>
      </w:pPr>
    </w:p>
    <w:p w14:paraId="4C8AD14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   WITH</w:t>
      </w:r>
    </w:p>
    <w:p w14:paraId="048C018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0.364      0.014     26.494      0.000      0.193</w:t>
      </w:r>
    </w:p>
    <w:p w14:paraId="0A23ED1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292      0.015     19.476      0.000      0.292</w:t>
      </w:r>
    </w:p>
    <w:p w14:paraId="1F4A682A" w14:textId="77777777" w:rsidR="00AE0FC5" w:rsidRPr="006E4BBB" w:rsidRDefault="00AE0FC5" w:rsidP="00AE0FC5">
      <w:pPr>
        <w:pStyle w:val="PlainText"/>
        <w:rPr>
          <w:rFonts w:ascii="Courier New" w:hAnsi="Courier New" w:cs="Courier New"/>
          <w:sz w:val="20"/>
          <w:szCs w:val="20"/>
          <w:lang w:val="de-DE"/>
        </w:rPr>
      </w:pPr>
    </w:p>
    <w:p w14:paraId="048AD59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WITH</w:t>
      </w:r>
    </w:p>
    <w:p w14:paraId="5D30125C"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434      0.015     29.030      0.000      0.370</w:t>
      </w:r>
    </w:p>
    <w:p w14:paraId="183D48D6" w14:textId="77777777" w:rsidR="00AE0FC5" w:rsidRPr="006E4BBB" w:rsidRDefault="00AE0FC5" w:rsidP="00AE0FC5">
      <w:pPr>
        <w:pStyle w:val="PlainText"/>
        <w:rPr>
          <w:rFonts w:ascii="Courier New" w:hAnsi="Courier New" w:cs="Courier New"/>
          <w:sz w:val="20"/>
          <w:szCs w:val="20"/>
          <w:lang w:val="de-DE"/>
        </w:rPr>
      </w:pPr>
    </w:p>
    <w:p w14:paraId="0220056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   WITH</w:t>
      </w:r>
    </w:p>
    <w:p w14:paraId="217CC53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0.449      0.014     32.080      0.000      0.174</w:t>
      </w:r>
    </w:p>
    <w:p w14:paraId="4AA7C08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381      0.016     24.352      0.000      0.239</w:t>
      </w:r>
    </w:p>
    <w:p w14:paraId="2091E631" w14:textId="77777777" w:rsidR="00AE0FC5" w:rsidRPr="006E4BBB" w:rsidRDefault="00AE0FC5" w:rsidP="00AE0FC5">
      <w:pPr>
        <w:pStyle w:val="PlainText"/>
        <w:rPr>
          <w:rFonts w:ascii="Courier New" w:hAnsi="Courier New" w:cs="Courier New"/>
          <w:sz w:val="20"/>
          <w:szCs w:val="20"/>
          <w:lang w:val="de-DE"/>
        </w:rPr>
      </w:pPr>
    </w:p>
    <w:p w14:paraId="1838B5E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WITH</w:t>
      </w:r>
    </w:p>
    <w:p w14:paraId="52A7191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474      0.015     31.218      0.000      0.300</w:t>
      </w:r>
    </w:p>
    <w:p w14:paraId="6F7952DA" w14:textId="77777777" w:rsidR="00AE0FC5" w:rsidRPr="006E4BBB" w:rsidRDefault="00AE0FC5" w:rsidP="00AE0FC5">
      <w:pPr>
        <w:pStyle w:val="PlainText"/>
        <w:rPr>
          <w:rFonts w:ascii="Courier New" w:hAnsi="Courier New" w:cs="Courier New"/>
          <w:sz w:val="20"/>
          <w:szCs w:val="20"/>
          <w:lang w:val="de-DE"/>
        </w:rPr>
      </w:pPr>
    </w:p>
    <w:p w14:paraId="1C6C5F7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   WITH</w:t>
      </w:r>
    </w:p>
    <w:p w14:paraId="049661C6"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0.204      0.017     12.292      0.000      0.283</w:t>
      </w:r>
    </w:p>
    <w:p w14:paraId="183195B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0.190      0.018     10.344      0.000      0.299</w:t>
      </w:r>
    </w:p>
    <w:p w14:paraId="414A3EF7" w14:textId="77777777" w:rsidR="00AE0FC5" w:rsidRPr="006E4BBB" w:rsidRDefault="00AE0FC5" w:rsidP="00AE0FC5">
      <w:pPr>
        <w:pStyle w:val="PlainText"/>
        <w:rPr>
          <w:rFonts w:ascii="Courier New" w:hAnsi="Courier New" w:cs="Courier New"/>
          <w:sz w:val="20"/>
          <w:szCs w:val="20"/>
          <w:lang w:val="de-DE"/>
        </w:rPr>
      </w:pPr>
    </w:p>
    <w:p w14:paraId="585E524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WITH</w:t>
      </w:r>
    </w:p>
    <w:p w14:paraId="3586A796"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0.258      0.017     15.074      0.000      0.395</w:t>
      </w:r>
    </w:p>
    <w:p w14:paraId="09D7F7C4" w14:textId="77777777" w:rsidR="00AE0FC5" w:rsidRPr="006E4BBB" w:rsidRDefault="00AE0FC5" w:rsidP="00AE0FC5">
      <w:pPr>
        <w:pStyle w:val="PlainText"/>
        <w:rPr>
          <w:rFonts w:ascii="Courier New" w:hAnsi="Courier New" w:cs="Courier New"/>
          <w:sz w:val="20"/>
          <w:szCs w:val="20"/>
          <w:lang w:val="de-DE"/>
        </w:rPr>
      </w:pPr>
    </w:p>
    <w:p w14:paraId="3D48DE9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WITH</w:t>
      </w:r>
    </w:p>
    <w:p w14:paraId="2F9100A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0.100      0.015      6.747      0.000      0.351</w:t>
      </w:r>
    </w:p>
    <w:p w14:paraId="68D2FBC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092      0.017      5.281      0.000      0.414</w:t>
      </w:r>
    </w:p>
    <w:p w14:paraId="0111FDD4" w14:textId="77777777" w:rsidR="00AE0FC5" w:rsidRPr="006E4BBB" w:rsidRDefault="00AE0FC5" w:rsidP="00AE0FC5">
      <w:pPr>
        <w:pStyle w:val="PlainText"/>
        <w:rPr>
          <w:rFonts w:ascii="Courier New" w:hAnsi="Courier New" w:cs="Courier New"/>
          <w:sz w:val="20"/>
          <w:szCs w:val="20"/>
          <w:lang w:val="de-DE"/>
        </w:rPr>
      </w:pPr>
    </w:p>
    <w:p w14:paraId="2A435D26"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WITH</w:t>
      </w:r>
    </w:p>
    <w:p w14:paraId="755937F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141      0.016      8.833      0.000      0.435</w:t>
      </w:r>
    </w:p>
    <w:p w14:paraId="7AC42CA5" w14:textId="77777777" w:rsidR="00AE0FC5" w:rsidRPr="006E4BBB" w:rsidRDefault="00AE0FC5" w:rsidP="00AE0FC5">
      <w:pPr>
        <w:pStyle w:val="PlainText"/>
        <w:rPr>
          <w:rFonts w:ascii="Courier New" w:hAnsi="Courier New" w:cs="Courier New"/>
          <w:sz w:val="20"/>
          <w:szCs w:val="20"/>
          <w:lang w:val="de-DE"/>
        </w:rPr>
      </w:pPr>
    </w:p>
    <w:p w14:paraId="52F1A39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   WITH</w:t>
      </w:r>
    </w:p>
    <w:p w14:paraId="1B1C9B4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0.314      0.012     26.189      0.000      0.225</w:t>
      </w:r>
    </w:p>
    <w:p w14:paraId="337D2BE9"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             0.258      0.012     21.066      0.000      0.348</w:t>
      </w:r>
    </w:p>
    <w:p w14:paraId="640A69ED" w14:textId="77777777" w:rsidR="00AE0FC5" w:rsidRPr="006E4BBB" w:rsidRDefault="00AE0FC5" w:rsidP="00AE0FC5">
      <w:pPr>
        <w:pStyle w:val="PlainText"/>
        <w:rPr>
          <w:rFonts w:ascii="Courier New" w:hAnsi="Courier New" w:cs="Courier New"/>
          <w:sz w:val="20"/>
          <w:szCs w:val="20"/>
          <w:lang w:val="de-DE"/>
        </w:rPr>
      </w:pPr>
    </w:p>
    <w:p w14:paraId="7E8E929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WITH</w:t>
      </w:r>
    </w:p>
    <w:p w14:paraId="3E9AC7D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             0.367      0.011     33.179      0.000      0.423</w:t>
      </w:r>
    </w:p>
    <w:p w14:paraId="52F0FE89" w14:textId="77777777" w:rsidR="00AE0FC5" w:rsidRPr="006E4BBB" w:rsidRDefault="00AE0FC5" w:rsidP="00AE0FC5">
      <w:pPr>
        <w:pStyle w:val="PlainText"/>
        <w:rPr>
          <w:rFonts w:ascii="Courier New" w:hAnsi="Courier New" w:cs="Courier New"/>
          <w:sz w:val="20"/>
          <w:szCs w:val="20"/>
          <w:lang w:val="de-DE"/>
        </w:rPr>
      </w:pPr>
    </w:p>
    <w:p w14:paraId="0261A48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   WITH</w:t>
      </w:r>
    </w:p>
    <w:p w14:paraId="76F202A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REG6T2             0.124      0.010     12.536      0.000      0.279</w:t>
      </w:r>
    </w:p>
    <w:p w14:paraId="3D5C5CD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             0.086      0.012      7.118      0.000      0.430</w:t>
      </w:r>
    </w:p>
    <w:p w14:paraId="1B62A06A" w14:textId="77777777" w:rsidR="00AE0FC5" w:rsidRPr="006E4BBB" w:rsidRDefault="00AE0FC5" w:rsidP="00AE0FC5">
      <w:pPr>
        <w:pStyle w:val="PlainText"/>
        <w:rPr>
          <w:rFonts w:ascii="Courier New" w:hAnsi="Courier New" w:cs="Courier New"/>
          <w:sz w:val="20"/>
          <w:szCs w:val="20"/>
          <w:lang w:val="de-DE"/>
        </w:rPr>
      </w:pPr>
    </w:p>
    <w:p w14:paraId="31B0C319"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WITH</w:t>
      </w:r>
    </w:p>
    <w:p w14:paraId="65395F96"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             0.166      0.012     14.096      0.000      0.370</w:t>
      </w:r>
    </w:p>
    <w:p w14:paraId="6514DE99" w14:textId="77777777" w:rsidR="00AE0FC5" w:rsidRPr="006E4BBB" w:rsidRDefault="00AE0FC5" w:rsidP="00AE0FC5">
      <w:pPr>
        <w:pStyle w:val="PlainText"/>
        <w:rPr>
          <w:rFonts w:ascii="Courier New" w:hAnsi="Courier New" w:cs="Courier New"/>
          <w:sz w:val="20"/>
          <w:szCs w:val="20"/>
          <w:lang w:val="de-DE"/>
        </w:rPr>
      </w:pPr>
    </w:p>
    <w:p w14:paraId="6CAC7D0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SEN      WITH</w:t>
      </w:r>
    </w:p>
    <w:p w14:paraId="30447F0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1      0.002     -0.404      0.686      0.003</w:t>
      </w:r>
    </w:p>
    <w:p w14:paraId="4EC93C14" w14:textId="77777777" w:rsidR="00AE0FC5" w:rsidRPr="006E4BBB" w:rsidRDefault="00AE0FC5" w:rsidP="00AE0FC5">
      <w:pPr>
        <w:pStyle w:val="PlainText"/>
        <w:rPr>
          <w:rFonts w:ascii="Courier New" w:hAnsi="Courier New" w:cs="Courier New"/>
          <w:sz w:val="20"/>
          <w:szCs w:val="20"/>
        </w:rPr>
      </w:pPr>
    </w:p>
    <w:p w14:paraId="1912A8A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WITH</w:t>
      </w:r>
    </w:p>
    <w:p w14:paraId="7BDBE86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31      0.006      5.212      0.000      0.014</w:t>
      </w:r>
    </w:p>
    <w:p w14:paraId="3E6F8EE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20      0.002     10.134      0.000      0.001</w:t>
      </w:r>
    </w:p>
    <w:p w14:paraId="58CB46A8" w14:textId="77777777" w:rsidR="00AE0FC5" w:rsidRPr="006E4BBB" w:rsidRDefault="00AE0FC5" w:rsidP="00AE0FC5">
      <w:pPr>
        <w:pStyle w:val="PlainText"/>
        <w:rPr>
          <w:rFonts w:ascii="Courier New" w:hAnsi="Courier New" w:cs="Courier New"/>
          <w:sz w:val="20"/>
          <w:szCs w:val="20"/>
        </w:rPr>
      </w:pPr>
    </w:p>
    <w:p w14:paraId="09628116"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WITH</w:t>
      </w:r>
    </w:p>
    <w:p w14:paraId="22FEEB9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002      0.010      0.205      0.837      0.021</w:t>
      </w:r>
    </w:p>
    <w:p w14:paraId="28A15F2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021      0.002     -9.624      0.000      0.002</w:t>
      </w:r>
    </w:p>
    <w:p w14:paraId="51CBCD01"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001      0.004     -0.255      0.799      0.001</w:t>
      </w:r>
    </w:p>
    <w:p w14:paraId="128492E8" w14:textId="77777777" w:rsidR="00AE0FC5" w:rsidRPr="006E4BBB" w:rsidRDefault="00AE0FC5" w:rsidP="00AE0FC5">
      <w:pPr>
        <w:pStyle w:val="PlainText"/>
        <w:rPr>
          <w:rFonts w:ascii="Courier New" w:hAnsi="Courier New" w:cs="Courier New"/>
          <w:sz w:val="20"/>
          <w:szCs w:val="20"/>
        </w:rPr>
      </w:pPr>
    </w:p>
    <w:p w14:paraId="0304853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WITH</w:t>
      </w:r>
    </w:p>
    <w:p w14:paraId="5F76FB3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0.535      0.079      6.741      0.000      0.024</w:t>
      </w:r>
    </w:p>
    <w:p w14:paraId="728FAF2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916      0.047    -19.492      0.000      0.009</w:t>
      </w:r>
    </w:p>
    <w:p w14:paraId="0D3FD4B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703      0.069    -10.221      0.000      0.005</w:t>
      </w:r>
    </w:p>
    <w:p w14:paraId="64D0776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351      0.100      3.507      0.000      0.019</w:t>
      </w:r>
    </w:p>
    <w:p w14:paraId="2C826F9C" w14:textId="77777777" w:rsidR="00AE0FC5" w:rsidRPr="006E4BBB" w:rsidRDefault="00AE0FC5" w:rsidP="00AE0FC5">
      <w:pPr>
        <w:pStyle w:val="PlainText"/>
        <w:rPr>
          <w:rFonts w:ascii="Courier New" w:hAnsi="Courier New" w:cs="Courier New"/>
          <w:sz w:val="20"/>
          <w:szCs w:val="20"/>
        </w:rPr>
      </w:pPr>
    </w:p>
    <w:p w14:paraId="2300737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Means</w:t>
      </w:r>
    </w:p>
    <w:p w14:paraId="6359594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ETHNICBI           1.258      0.033     38.253      0.000      0.000</w:t>
      </w:r>
    </w:p>
    <w:p w14:paraId="75C26DC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SEN                0.126      0.007     16.860      0.000      0.000</w:t>
      </w:r>
    </w:p>
    <w:p w14:paraId="3EFA509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367      0.018     20.071      0.000      0.000</w:t>
      </w:r>
    </w:p>
    <w:p w14:paraId="23F2C73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1.529      0.020     75.163      0.000      0.000</w:t>
      </w:r>
    </w:p>
    <w:p w14:paraId="33D237D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102.969      0.326    316.144      0.000      0.000</w:t>
      </w:r>
    </w:p>
    <w:p w14:paraId="22B5144A" w14:textId="77777777" w:rsidR="00AE0FC5" w:rsidRPr="006E4BBB" w:rsidRDefault="00AE0FC5" w:rsidP="00AE0FC5">
      <w:pPr>
        <w:pStyle w:val="PlainText"/>
        <w:rPr>
          <w:rFonts w:ascii="Courier New" w:hAnsi="Courier New" w:cs="Courier New"/>
          <w:sz w:val="20"/>
          <w:szCs w:val="20"/>
        </w:rPr>
      </w:pPr>
    </w:p>
    <w:p w14:paraId="17D824E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Intercepts</w:t>
      </w:r>
    </w:p>
    <w:p w14:paraId="5A0CEA2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1             13.579      0.468     28.997      0.000      0.032</w:t>
      </w:r>
    </w:p>
    <w:p w14:paraId="3C80403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2             17.041      0.174     97.669      0.000      0.150</w:t>
      </w:r>
    </w:p>
    <w:p w14:paraId="1F2BB06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3             17.009      0.202     84.280      0.000      0.240</w:t>
      </w:r>
    </w:p>
    <w:p w14:paraId="6A1C45D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1              3.587      0.201     17.810      0.000      0.041</w:t>
      </w:r>
    </w:p>
    <w:p w14:paraId="59B17B0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2              4.386      0.058     75.448      0.000      0.202</w:t>
      </w:r>
    </w:p>
    <w:p w14:paraId="08C91DB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PERT3              4.330      0.064     67.344      0.000      0.358</w:t>
      </w:r>
    </w:p>
    <w:p w14:paraId="268610C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1             0.000      0.000    999.000    999.000      0.000</w:t>
      </w:r>
    </w:p>
    <w:p w14:paraId="003F9D6F"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2            -0.688      0.117     -5.870      0.000      0.071</w:t>
      </w:r>
    </w:p>
    <w:p w14:paraId="238762B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EMO3            -0.727      0.114     -6.374      0.000      0.085</w:t>
      </w:r>
    </w:p>
    <w:p w14:paraId="1BE2296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1             0.000      0.000    999.000    999.000      0.000</w:t>
      </w:r>
    </w:p>
    <w:p w14:paraId="4E5BE588"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2             1.108      0.195      5.685      0.000      0.092</w:t>
      </w:r>
    </w:p>
    <w:p w14:paraId="36816F5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F_REG3             1.250      0.200      6.251      0.000      0.107</w:t>
      </w:r>
    </w:p>
    <w:p w14:paraId="1E985942" w14:textId="77777777" w:rsidR="00AE0FC5" w:rsidRPr="006E4BBB" w:rsidRDefault="00AE0FC5" w:rsidP="00AE0FC5">
      <w:pPr>
        <w:pStyle w:val="PlainText"/>
        <w:rPr>
          <w:rFonts w:ascii="Courier New" w:hAnsi="Courier New" w:cs="Courier New"/>
          <w:sz w:val="20"/>
          <w:szCs w:val="20"/>
          <w:lang w:val="de-DE"/>
        </w:rPr>
      </w:pPr>
    </w:p>
    <w:p w14:paraId="55A502D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Thresholds</w:t>
      </w:r>
    </w:p>
    <w:p w14:paraId="366B692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1$1          -0.486      0.114     -4.263      0.000      0.049</w:t>
      </w:r>
    </w:p>
    <w:p w14:paraId="51AD854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1$2           0.799      0.113      7.043      0.000      0.049</w:t>
      </w:r>
    </w:p>
    <w:p w14:paraId="08DE267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1$1          -1.250      0.205     -6.083      0.000      0.051</w:t>
      </w:r>
    </w:p>
    <w:p w14:paraId="4D7790B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1$2           0.345      0.205      1.682      0.092      0.049</w:t>
      </w:r>
    </w:p>
    <w:p w14:paraId="7EF8316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1$1          -0.382      0.244     -1.567      0.117      0.049</w:t>
      </w:r>
    </w:p>
    <w:p w14:paraId="128CCDC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1$2           1.431      0.245      5.850      0.000      0.048</w:t>
      </w:r>
    </w:p>
    <w:p w14:paraId="3EBE56EE"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1          -1.154      0.144     -8.033      0.000      0.051</w:t>
      </w:r>
    </w:p>
    <w:p w14:paraId="2719BEEE"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2           0.319      0.142      2.249      0.024      0.051</w:t>
      </w:r>
    </w:p>
    <w:p w14:paraId="21BE7B7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1          -0.298      0.143     -2.090      0.037      0.048</w:t>
      </w:r>
    </w:p>
    <w:p w14:paraId="2393574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2           1.044      0.142      7.364      0.000      0.050</w:t>
      </w:r>
    </w:p>
    <w:p w14:paraId="668715F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1          -0.998      0.189     -5.287      0.000      0.048</w:t>
      </w:r>
    </w:p>
    <w:p w14:paraId="67630EF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2          -0.532      0.188     -2.827      0.005      0.048</w:t>
      </w:r>
    </w:p>
    <w:p w14:paraId="5E419F8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3           0.014      0.188      0.072      0.942      0.048</w:t>
      </w:r>
    </w:p>
    <w:p w14:paraId="1690CAD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4           0.709      0.190      3.741      0.000      0.048</w:t>
      </w:r>
    </w:p>
    <w:p w14:paraId="4BC17B2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5           1.211      0.189      6.412      0.000      0.049</w:t>
      </w:r>
    </w:p>
    <w:p w14:paraId="589F89F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6           2.022      0.187     10.798      0.000      0.052</w:t>
      </w:r>
    </w:p>
    <w:p w14:paraId="7B7BFAE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1          -0.755      0.190     -3.965      0.000      0.048</w:t>
      </w:r>
    </w:p>
    <w:p w14:paraId="5E546E2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2           0.015      0.189      0.080      0.936      0.048</w:t>
      </w:r>
    </w:p>
    <w:p w14:paraId="6812443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3           0.597      0.189      3.152      0.002      0.048</w:t>
      </w:r>
    </w:p>
    <w:p w14:paraId="1FCF52A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4           1.229      0.190      6.451      0.000      0.048</w:t>
      </w:r>
    </w:p>
    <w:p w14:paraId="6FA2FA1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5           1.672      0.190      8.823      0.000      0.048</w:t>
      </w:r>
    </w:p>
    <w:p w14:paraId="5A60C58E"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6           2.402      0.189     12.741      0.000      0.052</w:t>
      </w:r>
    </w:p>
    <w:p w14:paraId="4D87AED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REG4T1$1          -0.906      0.106     -8.551      0.000      0.045</w:t>
      </w:r>
    </w:p>
    <w:p w14:paraId="694AD77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2          -0.420      0.106     -3.960      0.000      0.044</w:t>
      </w:r>
    </w:p>
    <w:p w14:paraId="773942B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3          -0.032      0.105     -0.308      0.758      0.045</w:t>
      </w:r>
    </w:p>
    <w:p w14:paraId="6AC0D5FE"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4           0.411      0.107      3.859      0.000      0.044</w:t>
      </w:r>
    </w:p>
    <w:p w14:paraId="02DE72F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5           0.709      0.105      6.734      0.000      0.045</w:t>
      </w:r>
    </w:p>
    <w:p w14:paraId="2AEDA46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6           1.199      0.103     11.671      0.000      0.048</w:t>
      </w:r>
    </w:p>
    <w:p w14:paraId="79C8FD7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1          -1.054      0.086    -12.265      0.000      0.045</w:t>
      </w:r>
    </w:p>
    <w:p w14:paraId="2EB11E0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2          -0.603      0.084     -7.157      0.000      0.048</w:t>
      </w:r>
    </w:p>
    <w:p w14:paraId="5BDA550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3          -0.218      0.084     -2.597      0.009      0.049</w:t>
      </w:r>
    </w:p>
    <w:p w14:paraId="61FDB16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4           0.380      0.084      4.520      0.000      0.051</w:t>
      </w:r>
    </w:p>
    <w:p w14:paraId="5C8AD86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5           0.765      0.084      9.079      0.000      0.053</w:t>
      </w:r>
    </w:p>
    <w:p w14:paraId="559C3B5C"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6           1.272      0.085     15.036      0.000      0.052</w:t>
      </w:r>
    </w:p>
    <w:p w14:paraId="659E19C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1          -0.486      0.114     -4.263      0.000      0.049</w:t>
      </w:r>
    </w:p>
    <w:p w14:paraId="7D4ED91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2           0.799      0.113      7.043      0.000      0.049</w:t>
      </w:r>
    </w:p>
    <w:p w14:paraId="54EAB78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1          -1.250      0.205     -6.083      0.000      0.051</w:t>
      </w:r>
    </w:p>
    <w:p w14:paraId="4B90434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2           0.345      0.205      1.682      0.092      0.049</w:t>
      </w:r>
    </w:p>
    <w:p w14:paraId="78712D2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1          -0.382      0.244     -1.567      0.117      0.049</w:t>
      </w:r>
    </w:p>
    <w:p w14:paraId="28DE9D9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2           1.431      0.245      5.850      0.000      0.048</w:t>
      </w:r>
    </w:p>
    <w:p w14:paraId="7F4FA08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1          -1.154      0.144     -8.033      0.000      0.051</w:t>
      </w:r>
    </w:p>
    <w:p w14:paraId="2CCD9D7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2           0.319      0.142      2.249      0.024      0.051</w:t>
      </w:r>
    </w:p>
    <w:p w14:paraId="671E394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1          -0.298      0.143     -2.090      0.037      0.048</w:t>
      </w:r>
    </w:p>
    <w:p w14:paraId="0D88B709"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2           1.044      0.142      7.364      0.000      0.050</w:t>
      </w:r>
    </w:p>
    <w:p w14:paraId="50E27E0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1          -0.998      0.189     -5.287      0.000      0.048</w:t>
      </w:r>
    </w:p>
    <w:p w14:paraId="1C08CCE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2          -0.532      0.188     -2.827      0.005      0.048</w:t>
      </w:r>
    </w:p>
    <w:p w14:paraId="18A85F0E"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3           0.014      0.188      0.072      0.942      0.048</w:t>
      </w:r>
    </w:p>
    <w:p w14:paraId="0E535FF9"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4           0.709      0.190      3.741      0.000      0.048</w:t>
      </w:r>
    </w:p>
    <w:p w14:paraId="2F959CA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5           1.211      0.189      6.412      0.000      0.049</w:t>
      </w:r>
    </w:p>
    <w:p w14:paraId="19A7EAF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6           2.022      0.187     10.798      0.000      0.052</w:t>
      </w:r>
    </w:p>
    <w:p w14:paraId="59EEE5D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1          -0.755      0.190     -3.965      0.000      0.048</w:t>
      </w:r>
    </w:p>
    <w:p w14:paraId="3CF3711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2           0.015      0.189      0.080      0.936      0.048</w:t>
      </w:r>
    </w:p>
    <w:p w14:paraId="624599D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REG3T2$3           0.597      0.189      3.152      0.002      0.048</w:t>
      </w:r>
    </w:p>
    <w:p w14:paraId="232B2F2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4           1.229      0.190      6.451      0.000      0.048</w:t>
      </w:r>
    </w:p>
    <w:p w14:paraId="4ABC126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5           1.672      0.190      8.823      0.000      0.048</w:t>
      </w:r>
    </w:p>
    <w:p w14:paraId="2C19E3B6"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6           2.402      0.189     12.741      0.000      0.052</w:t>
      </w:r>
    </w:p>
    <w:p w14:paraId="78419A1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1          -0.906      0.106     -8.551      0.000      0.045</w:t>
      </w:r>
    </w:p>
    <w:p w14:paraId="07C1C13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2          -0.420      0.106     -3.960      0.000      0.044</w:t>
      </w:r>
    </w:p>
    <w:p w14:paraId="2F1F53A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3          -0.032      0.105     -0.308      0.758      0.045</w:t>
      </w:r>
    </w:p>
    <w:p w14:paraId="5FD8BEE6"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4           0.411      0.107      3.859      0.000      0.044</w:t>
      </w:r>
    </w:p>
    <w:p w14:paraId="1920753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5           0.709      0.105      6.734      0.000      0.045</w:t>
      </w:r>
    </w:p>
    <w:p w14:paraId="0D3D9BE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6           1.199      0.103     11.671      0.000      0.048</w:t>
      </w:r>
    </w:p>
    <w:p w14:paraId="0F925CA9"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1          -1.054      0.086    -12.265      0.000      0.045</w:t>
      </w:r>
    </w:p>
    <w:p w14:paraId="7CF9894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2          -0.603      0.084     -7.157      0.000      0.048</w:t>
      </w:r>
    </w:p>
    <w:p w14:paraId="0C14200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3          -0.218      0.084     -2.597      0.009      0.049</w:t>
      </w:r>
    </w:p>
    <w:p w14:paraId="7B1D0E5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4           0.380      0.084      4.520      0.000      0.051</w:t>
      </w:r>
    </w:p>
    <w:p w14:paraId="24BC3E75"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5           0.765      0.084      9.079      0.000      0.053</w:t>
      </w:r>
    </w:p>
    <w:p w14:paraId="64B4C4FA"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6           1.272      0.085     15.036      0.000      0.052</w:t>
      </w:r>
    </w:p>
    <w:p w14:paraId="05F586B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1          -0.486      0.114     -4.263      0.000      0.049</w:t>
      </w:r>
    </w:p>
    <w:p w14:paraId="373CB59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2           0.799      0.113      7.043      0.000      0.049</w:t>
      </w:r>
    </w:p>
    <w:p w14:paraId="2F0EA59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1          -1.250      0.205     -6.083      0.000      0.051</w:t>
      </w:r>
    </w:p>
    <w:p w14:paraId="5FF4506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2           0.345      0.205      1.682      0.092      0.049</w:t>
      </w:r>
    </w:p>
    <w:p w14:paraId="3ABC52A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1          -0.382      0.244     -1.567      0.117      0.049</w:t>
      </w:r>
    </w:p>
    <w:p w14:paraId="65BAEFE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2           1.431      0.245      5.850      0.000      0.048</w:t>
      </w:r>
    </w:p>
    <w:p w14:paraId="4F9390E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1          -1.154      0.144     -8.033      0.000      0.051</w:t>
      </w:r>
    </w:p>
    <w:p w14:paraId="6B2B733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2           0.319      0.142      2.249      0.024      0.051</w:t>
      </w:r>
    </w:p>
    <w:p w14:paraId="7CEF073F"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1          -0.298      0.143     -2.090      0.037      0.048</w:t>
      </w:r>
    </w:p>
    <w:p w14:paraId="78F6042E"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2           1.044      0.142      7.364      0.000      0.050</w:t>
      </w:r>
    </w:p>
    <w:p w14:paraId="110B422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1          -0.998      0.189     -5.287      0.000      0.048</w:t>
      </w:r>
    </w:p>
    <w:p w14:paraId="77F50211"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2          -0.532      0.188     -2.827      0.005      0.048</w:t>
      </w:r>
    </w:p>
    <w:p w14:paraId="0D5D3FB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3           0.014      0.188      0.072      0.942      0.048</w:t>
      </w:r>
    </w:p>
    <w:p w14:paraId="4D61F49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4           0.709      0.190      3.741      0.000      0.048</w:t>
      </w:r>
    </w:p>
    <w:p w14:paraId="41F05B82"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REG1T3$5           1.211      0.189      6.412      0.000      0.049</w:t>
      </w:r>
    </w:p>
    <w:p w14:paraId="3CF3553B"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6           2.022      0.187     10.798      0.000      0.052</w:t>
      </w:r>
    </w:p>
    <w:p w14:paraId="5E198B7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1          -0.755      0.190     -3.965      0.000      0.048</w:t>
      </w:r>
    </w:p>
    <w:p w14:paraId="1507C4E0"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2           0.015      0.189      0.080      0.936      0.048</w:t>
      </w:r>
    </w:p>
    <w:p w14:paraId="66186FC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3           0.597      0.189      3.152      0.002      0.048</w:t>
      </w:r>
    </w:p>
    <w:p w14:paraId="5285448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4           1.229      0.190      6.451      0.000      0.048</w:t>
      </w:r>
    </w:p>
    <w:p w14:paraId="5DA25544"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5           1.672      0.190      8.823      0.000      0.048</w:t>
      </w:r>
    </w:p>
    <w:p w14:paraId="37ADFF5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6           2.402      0.189     12.741      0.000      0.052</w:t>
      </w:r>
    </w:p>
    <w:p w14:paraId="2928E307"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1          -0.906      0.106     -8.551      0.000      0.045</w:t>
      </w:r>
    </w:p>
    <w:p w14:paraId="209A4F26"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2          -0.420      0.106     -3.960      0.000      0.044</w:t>
      </w:r>
    </w:p>
    <w:p w14:paraId="5ADB22D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3          -0.032      0.105     -0.308      0.758      0.045</w:t>
      </w:r>
    </w:p>
    <w:p w14:paraId="23D4A19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4           0.411      0.107      3.859      0.000      0.044</w:t>
      </w:r>
    </w:p>
    <w:p w14:paraId="2F4817FD"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5           0.709      0.105      6.734      0.000      0.045</w:t>
      </w:r>
    </w:p>
    <w:p w14:paraId="7BCD2198"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6           1.199      0.103     11.671      0.000      0.048</w:t>
      </w:r>
    </w:p>
    <w:p w14:paraId="078EB883"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1          -1.054      0.086    -12.265      0.000      0.045</w:t>
      </w:r>
    </w:p>
    <w:p w14:paraId="09492979" w14:textId="77777777" w:rsidR="00AE0FC5" w:rsidRPr="006E4BBB" w:rsidRDefault="00AE0FC5" w:rsidP="00AE0FC5">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2          -0.603      0.084     -7.157      0.000      0.048</w:t>
      </w:r>
    </w:p>
    <w:p w14:paraId="56C8BD0E" w14:textId="77777777" w:rsidR="00AE0FC5" w:rsidRPr="006E4BBB" w:rsidRDefault="00AE0FC5" w:rsidP="00AE0FC5">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6T3$3          -0.218      0.084     -2.597      0.009      0.049</w:t>
      </w:r>
    </w:p>
    <w:p w14:paraId="6E09A178" w14:textId="77777777" w:rsidR="00AE0FC5" w:rsidRPr="006E4BBB" w:rsidRDefault="00AE0FC5" w:rsidP="00AE0FC5">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4           0.380      0.084      4.520      0.000      0.051</w:t>
      </w:r>
    </w:p>
    <w:p w14:paraId="02845B34" w14:textId="77777777" w:rsidR="00AE0FC5" w:rsidRPr="006E4BBB" w:rsidRDefault="00AE0FC5" w:rsidP="00AE0FC5">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5           0.765      0.084      9.079      0.000      0.053</w:t>
      </w:r>
    </w:p>
    <w:p w14:paraId="2AAB8EDE" w14:textId="77777777" w:rsidR="00AE0FC5" w:rsidRPr="006E4BBB" w:rsidRDefault="00AE0FC5" w:rsidP="00AE0FC5">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6           1.272      0.085     15.036      0.000      0.052</w:t>
      </w:r>
    </w:p>
    <w:p w14:paraId="12949E3D" w14:textId="77777777" w:rsidR="00AE0FC5" w:rsidRPr="006E4BBB" w:rsidRDefault="00AE0FC5" w:rsidP="00AE0FC5">
      <w:pPr>
        <w:pStyle w:val="PlainText"/>
        <w:rPr>
          <w:rFonts w:ascii="Courier New" w:hAnsi="Courier New" w:cs="Courier New"/>
          <w:sz w:val="20"/>
          <w:szCs w:val="20"/>
          <w:lang w:val="fr-FR"/>
        </w:rPr>
      </w:pPr>
    </w:p>
    <w:p w14:paraId="6A874E7E" w14:textId="77777777" w:rsidR="00AE0FC5" w:rsidRPr="006E4BBB" w:rsidRDefault="00AE0FC5" w:rsidP="00AE0FC5">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Variances</w:t>
      </w:r>
    </w:p>
    <w:p w14:paraId="63DB2AC9" w14:textId="77777777" w:rsidR="00AE0FC5" w:rsidRPr="006E4BBB" w:rsidRDefault="00AE0FC5" w:rsidP="00AE0FC5">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0.151      0.018      8.529      0.000      0.095</w:t>
      </w:r>
    </w:p>
    <w:p w14:paraId="6A055A4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fr-FR"/>
        </w:rPr>
        <w:t xml:space="preserve">    </w:t>
      </w:r>
      <w:r w:rsidRPr="006E4BBB">
        <w:rPr>
          <w:rFonts w:ascii="Courier New" w:hAnsi="Courier New" w:cs="Courier New"/>
          <w:sz w:val="20"/>
          <w:szCs w:val="20"/>
        </w:rPr>
        <w:t>SEN                0.097      0.007     14.589      0.000      0.015</w:t>
      </w:r>
    </w:p>
    <w:p w14:paraId="6A64456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SMEVER            0.230      0.005     44.678      0.000      0.001</w:t>
      </w:r>
    </w:p>
    <w:p w14:paraId="23C77FCC"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GENDER             0.249      0.001    214.298      0.000      0.000</w:t>
      </w:r>
    </w:p>
    <w:p w14:paraId="377E86D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ATTAIN            43.344      1.611     26.904      0.000      0.000</w:t>
      </w:r>
    </w:p>
    <w:p w14:paraId="0C085FE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RI_EMO             0.164      0.013     12.879      0.000      0.301</w:t>
      </w:r>
    </w:p>
    <w:p w14:paraId="3854847A"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RI_REG             0.501      0.040     12.525      0.000      0.298</w:t>
      </w:r>
    </w:p>
    <w:p w14:paraId="1D6B0873"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FAM             3.081      0.135     22.788      0.000      0.393</w:t>
      </w:r>
    </w:p>
    <w:p w14:paraId="2E2FEC3C"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0.430      0.021     20.803      0.000      0.371</w:t>
      </w:r>
    </w:p>
    <w:p w14:paraId="7F868612"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lastRenderedPageBreak/>
        <w:t xml:space="preserve">    </w:t>
      </w:r>
      <w:r w:rsidRPr="006E4BBB">
        <w:rPr>
          <w:rFonts w:ascii="Courier New" w:hAnsi="Courier New" w:cs="Courier New"/>
          <w:sz w:val="20"/>
          <w:szCs w:val="20"/>
        </w:rPr>
        <w:t>W_EMO1             0.188      0.013     14.301      0.000      0.239</w:t>
      </w:r>
    </w:p>
    <w:p w14:paraId="66D25D4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1             0.808      0.050     16.292      0.000      0.312</w:t>
      </w:r>
    </w:p>
    <w:p w14:paraId="2F51F0B8"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1             4.249      0.133     32.030      0.000      0.449</w:t>
      </w:r>
    </w:p>
    <w:p w14:paraId="758CA0F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PER1             0.787      0.024     33.172      0.000      0.296</w:t>
      </w:r>
    </w:p>
    <w:p w14:paraId="2F078FE0" w14:textId="77777777" w:rsidR="00AE0FC5" w:rsidRPr="006E4BBB" w:rsidRDefault="00AE0FC5" w:rsidP="00AE0FC5">
      <w:pPr>
        <w:pStyle w:val="PlainText"/>
        <w:rPr>
          <w:rFonts w:ascii="Courier New" w:hAnsi="Courier New" w:cs="Courier New"/>
          <w:sz w:val="20"/>
          <w:szCs w:val="20"/>
        </w:rPr>
      </w:pPr>
    </w:p>
    <w:p w14:paraId="5027591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Residual Variances</w:t>
      </w:r>
    </w:p>
    <w:p w14:paraId="1092BE7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1              0.000      0.000    999.000    999.000      0.000</w:t>
      </w:r>
    </w:p>
    <w:p w14:paraId="68A1007D"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2              0.000      0.000    999.000    999.000      0.000</w:t>
      </w:r>
    </w:p>
    <w:p w14:paraId="039CBCE4"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AMT3              0.000      0.000    999.000    999.000      0.000</w:t>
      </w:r>
    </w:p>
    <w:p w14:paraId="2F072583"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1              0.000      0.000    999.000    999.000      0.000</w:t>
      </w:r>
    </w:p>
    <w:p w14:paraId="4036CC4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PERT2              0.000      0.000    999.000    999.000      0.000</w:t>
      </w:r>
    </w:p>
    <w:p w14:paraId="1147E11E"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PERT3              0.000      0.000    999.000    999.000      0.000</w:t>
      </w:r>
    </w:p>
    <w:p w14:paraId="0D93F226"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F_EMO1             0.000      0.000    999.000    999.000      0.000</w:t>
      </w:r>
    </w:p>
    <w:p w14:paraId="7FBD62C2"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F_EMO2             0.000      0.000    999.000    999.000      0.000</w:t>
      </w:r>
    </w:p>
    <w:p w14:paraId="1F82AD35"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F_EMO3             0.000      0.000    999.000    999.000      0.000</w:t>
      </w:r>
    </w:p>
    <w:p w14:paraId="733B8020"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1             0.000      0.000    999.000    999.000      0.000</w:t>
      </w:r>
    </w:p>
    <w:p w14:paraId="4CAF3C7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2             0.000      0.000    999.000    999.000      0.000</w:t>
      </w:r>
    </w:p>
    <w:p w14:paraId="79AF9059"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F_REG3             0.000      0.000    999.000    999.000      0.000</w:t>
      </w:r>
    </w:p>
    <w:p w14:paraId="5F418E7B"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2             0.197      0.010     18.930      0.000      0.203</w:t>
      </w:r>
    </w:p>
    <w:p w14:paraId="7103F11A"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EMO3             0.205      0.010     20.155      0.000      0.230</w:t>
      </w:r>
    </w:p>
    <w:p w14:paraId="3F456C47"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2             0.603      0.032     18.739      0.000      0.236</w:t>
      </w:r>
    </w:p>
    <w:p w14:paraId="6557C71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REG3             0.584      0.029     19.959      0.000      0.345</w:t>
      </w:r>
    </w:p>
    <w:p w14:paraId="737EB63E" w14:textId="77777777" w:rsidR="00AE0FC5" w:rsidRPr="006E4BBB" w:rsidRDefault="00AE0FC5" w:rsidP="00AE0FC5">
      <w:pPr>
        <w:pStyle w:val="PlainText"/>
        <w:rPr>
          <w:rFonts w:ascii="Courier New" w:hAnsi="Courier New" w:cs="Courier New"/>
          <w:sz w:val="20"/>
          <w:szCs w:val="20"/>
        </w:rPr>
      </w:pPr>
      <w:r w:rsidRPr="006E4BBB">
        <w:rPr>
          <w:rFonts w:ascii="Courier New" w:hAnsi="Courier New" w:cs="Courier New"/>
          <w:sz w:val="20"/>
          <w:szCs w:val="20"/>
        </w:rPr>
        <w:t xml:space="preserve">    W_FAM2             5.532      0.164     33.787      0.000      0.356</w:t>
      </w:r>
    </w:p>
    <w:p w14:paraId="5F225B63"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FAM3             6.376      0.105     60.862      0.000      0.498</w:t>
      </w:r>
    </w:p>
    <w:p w14:paraId="4418D056"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2             0.787      0.022     35.976      0.000      0.175</w:t>
      </w:r>
    </w:p>
    <w:p w14:paraId="06FD5840" w14:textId="77777777" w:rsidR="00AE0FC5" w:rsidRPr="006E4BBB" w:rsidRDefault="00AE0FC5" w:rsidP="00AE0FC5">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3             0.819      0.017     49.052      0.000      0.260</w:t>
      </w:r>
    </w:p>
    <w:p w14:paraId="402F3D08" w14:textId="77777777" w:rsidR="00AE0FC5" w:rsidRPr="006E4BBB" w:rsidRDefault="00AE0FC5" w:rsidP="00AE0FC5">
      <w:pPr>
        <w:pStyle w:val="PlainText"/>
        <w:rPr>
          <w:rFonts w:ascii="Courier New" w:hAnsi="Courier New" w:cs="Courier New"/>
          <w:sz w:val="20"/>
          <w:szCs w:val="20"/>
          <w:lang w:val="it-IT"/>
        </w:rPr>
      </w:pPr>
    </w:p>
    <w:p w14:paraId="0924E240" w14:textId="77777777" w:rsidR="00E27EA8" w:rsidRPr="006E4BBB" w:rsidRDefault="00E27EA8" w:rsidP="00733150">
      <w:pPr>
        <w:pStyle w:val="PlainText"/>
        <w:rPr>
          <w:rFonts w:ascii="Courier New" w:hAnsi="Courier New" w:cs="Courier New"/>
          <w:sz w:val="20"/>
          <w:szCs w:val="20"/>
          <w:lang w:val="it-IT"/>
        </w:rPr>
      </w:pPr>
    </w:p>
    <w:p w14:paraId="67087043" w14:textId="77777777" w:rsidR="00E27EA8" w:rsidRPr="006E4BBB" w:rsidRDefault="00E27EA8" w:rsidP="00733150">
      <w:pPr>
        <w:pStyle w:val="PlainText"/>
        <w:rPr>
          <w:rFonts w:ascii="Courier New" w:hAnsi="Courier New" w:cs="Courier New"/>
          <w:sz w:val="20"/>
          <w:szCs w:val="20"/>
          <w:lang w:val="it-IT"/>
        </w:rPr>
      </w:pPr>
    </w:p>
    <w:p w14:paraId="49C7B15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STANDARDIZED MODEL RESULTS</w:t>
      </w:r>
    </w:p>
    <w:p w14:paraId="0CEAA814" w14:textId="77777777" w:rsidR="00E27EA8" w:rsidRPr="006E4BBB" w:rsidRDefault="00E27EA8" w:rsidP="00733150">
      <w:pPr>
        <w:pStyle w:val="PlainText"/>
        <w:rPr>
          <w:rFonts w:ascii="Courier New" w:hAnsi="Courier New" w:cs="Courier New"/>
          <w:sz w:val="20"/>
          <w:szCs w:val="20"/>
        </w:rPr>
      </w:pPr>
    </w:p>
    <w:p w14:paraId="213EC276" w14:textId="77777777" w:rsidR="00E27EA8" w:rsidRPr="006E4BBB" w:rsidRDefault="00E27EA8" w:rsidP="00733150">
      <w:pPr>
        <w:pStyle w:val="PlainText"/>
        <w:rPr>
          <w:rFonts w:ascii="Courier New" w:hAnsi="Courier New" w:cs="Courier New"/>
          <w:sz w:val="20"/>
          <w:szCs w:val="20"/>
        </w:rPr>
      </w:pPr>
    </w:p>
    <w:p w14:paraId="7FB6EF5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STDYX Standardization</w:t>
      </w:r>
    </w:p>
    <w:p w14:paraId="280A0CCB" w14:textId="77777777" w:rsidR="00E27EA8" w:rsidRPr="006E4BBB" w:rsidRDefault="00E27EA8" w:rsidP="00733150">
      <w:pPr>
        <w:pStyle w:val="PlainText"/>
        <w:rPr>
          <w:rFonts w:ascii="Courier New" w:hAnsi="Courier New" w:cs="Courier New"/>
          <w:sz w:val="20"/>
          <w:szCs w:val="20"/>
        </w:rPr>
      </w:pPr>
    </w:p>
    <w:p w14:paraId="2499963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Two-Tailed   Rate of</w:t>
      </w:r>
    </w:p>
    <w:p w14:paraId="3323DCD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w:t>
      </w:r>
      <w:r w:rsidRPr="006E4BBB">
        <w:rPr>
          <w:rFonts w:ascii="Courier New" w:hAnsi="Courier New" w:cs="Courier New"/>
          <w:sz w:val="20"/>
          <w:szCs w:val="20"/>
          <w:lang w:val="fr-FR"/>
        </w:rPr>
        <w:t xml:space="preserve">Estimate       S.E.  Est./S.E.    </w:t>
      </w:r>
      <w:r w:rsidRPr="006E4BBB">
        <w:rPr>
          <w:rFonts w:ascii="Courier New" w:hAnsi="Courier New" w:cs="Courier New"/>
          <w:sz w:val="20"/>
          <w:szCs w:val="20"/>
        </w:rPr>
        <w:t>P-Value    Missing</w:t>
      </w:r>
    </w:p>
    <w:p w14:paraId="01DB4A45" w14:textId="77777777" w:rsidR="00E27EA8" w:rsidRPr="006E4BBB" w:rsidRDefault="00E27EA8" w:rsidP="00733150">
      <w:pPr>
        <w:pStyle w:val="PlainText"/>
        <w:rPr>
          <w:rFonts w:ascii="Courier New" w:hAnsi="Courier New" w:cs="Courier New"/>
          <w:sz w:val="20"/>
          <w:szCs w:val="20"/>
        </w:rPr>
      </w:pPr>
    </w:p>
    <w:p w14:paraId="54BCF4B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1   BY</w:t>
      </w:r>
    </w:p>
    <w:p w14:paraId="7004B41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EMO1T1             0.526      0.007     71.782      0.000      0.143</w:t>
      </w:r>
    </w:p>
    <w:p w14:paraId="7F7D121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1             0.748      0.006    133.330      0.000      0.115</w:t>
      </w:r>
    </w:p>
    <w:p w14:paraId="7C2C10C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1             0.799      0.006    132.471      0.000      0.211</w:t>
      </w:r>
    </w:p>
    <w:p w14:paraId="418CE8C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             0.616      0.006     97.946      0.000      0.131</w:t>
      </w:r>
    </w:p>
    <w:p w14:paraId="55CAFA9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             0.612      0.008     79.499      0.000      0.141</w:t>
      </w:r>
    </w:p>
    <w:p w14:paraId="66FBC2E6" w14:textId="77777777" w:rsidR="00E27EA8" w:rsidRPr="006E4BBB" w:rsidRDefault="00E27EA8" w:rsidP="00733150">
      <w:pPr>
        <w:pStyle w:val="PlainText"/>
        <w:rPr>
          <w:rFonts w:ascii="Courier New" w:hAnsi="Courier New" w:cs="Courier New"/>
          <w:sz w:val="20"/>
          <w:szCs w:val="20"/>
          <w:lang w:val="de-DE"/>
        </w:rPr>
      </w:pPr>
    </w:p>
    <w:p w14:paraId="6370E82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EMO2   BY</w:t>
      </w:r>
    </w:p>
    <w:p w14:paraId="7D8781B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             0.554      0.007     75.403      0.000      0.181</w:t>
      </w:r>
    </w:p>
    <w:p w14:paraId="5287A63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0.771      0.005    158.385      0.000      0.196</w:t>
      </w:r>
    </w:p>
    <w:p w14:paraId="38FF6A8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0.820      0.006    144.471      0.000      0.221</w:t>
      </w:r>
    </w:p>
    <w:p w14:paraId="39A5ECB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0.644      0.007     94.737      0.000      0.205</w:t>
      </w:r>
    </w:p>
    <w:p w14:paraId="2D77337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0.640      0.008     81.694      0.000      0.163</w:t>
      </w:r>
    </w:p>
    <w:p w14:paraId="50FE809F" w14:textId="77777777" w:rsidR="00E27EA8" w:rsidRPr="006E4BBB" w:rsidRDefault="00E27EA8" w:rsidP="00733150">
      <w:pPr>
        <w:pStyle w:val="PlainText"/>
        <w:rPr>
          <w:rFonts w:ascii="Courier New" w:hAnsi="Courier New" w:cs="Courier New"/>
          <w:sz w:val="20"/>
          <w:szCs w:val="20"/>
          <w:lang w:val="de-DE"/>
        </w:rPr>
      </w:pPr>
    </w:p>
    <w:p w14:paraId="4E99418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EMO3   BY</w:t>
      </w:r>
    </w:p>
    <w:p w14:paraId="6873DC3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578      0.008     72.112      0.000      0.204</w:t>
      </w:r>
    </w:p>
    <w:p w14:paraId="3FD413B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790      0.006    135.087      0.000      0.219</w:t>
      </w:r>
    </w:p>
    <w:p w14:paraId="4604C58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0.836      0.006    146.566      0.000      0.232</w:t>
      </w:r>
    </w:p>
    <w:p w14:paraId="401B479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668      0.007     97.075      0.000      0.274</w:t>
      </w:r>
    </w:p>
    <w:p w14:paraId="7195C9A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663      0.008     86.712      0.000      0.222</w:t>
      </w:r>
    </w:p>
    <w:p w14:paraId="1A67455F" w14:textId="77777777" w:rsidR="00E27EA8" w:rsidRPr="006E4BBB" w:rsidRDefault="00E27EA8" w:rsidP="00733150">
      <w:pPr>
        <w:pStyle w:val="PlainText"/>
        <w:rPr>
          <w:rFonts w:ascii="Courier New" w:hAnsi="Courier New" w:cs="Courier New"/>
          <w:sz w:val="20"/>
          <w:szCs w:val="20"/>
          <w:lang w:val="de-DE"/>
        </w:rPr>
      </w:pPr>
    </w:p>
    <w:p w14:paraId="06DD1EA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REG1   BY</w:t>
      </w:r>
    </w:p>
    <w:p w14:paraId="6BEE085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             0.760      0.006    131.624      0.000      0.277</w:t>
      </w:r>
    </w:p>
    <w:p w14:paraId="25C3E93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0.767      0.005    143.399      0.000      0.255</w:t>
      </w:r>
    </w:p>
    <w:p w14:paraId="67D6F8E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             0.535      0.006     83.994      0.000      0.207</w:t>
      </w:r>
    </w:p>
    <w:p w14:paraId="3D17EE3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             0.472      0.007     70.611      0.000      0.164</w:t>
      </w:r>
    </w:p>
    <w:p w14:paraId="5A1B9411" w14:textId="77777777" w:rsidR="00E27EA8" w:rsidRPr="006E4BBB" w:rsidRDefault="00E27EA8" w:rsidP="00733150">
      <w:pPr>
        <w:pStyle w:val="PlainText"/>
        <w:rPr>
          <w:rFonts w:ascii="Courier New" w:hAnsi="Courier New" w:cs="Courier New"/>
          <w:sz w:val="20"/>
          <w:szCs w:val="20"/>
          <w:lang w:val="de-DE"/>
        </w:rPr>
      </w:pPr>
    </w:p>
    <w:p w14:paraId="6F0C3E5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REG2   BY</w:t>
      </w:r>
    </w:p>
    <w:p w14:paraId="43BFAA1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0.753      0.006    126.270      0.000      0.204</w:t>
      </w:r>
    </w:p>
    <w:p w14:paraId="2AEC967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0.760      0.006    130.301      0.000      0.307</w:t>
      </w:r>
    </w:p>
    <w:p w14:paraId="5154F47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0.526      0.007     77.308      0.000      0.278</w:t>
      </w:r>
    </w:p>
    <w:p w14:paraId="43349ED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0.463      0.008     58.870      0.000      0.223</w:t>
      </w:r>
    </w:p>
    <w:p w14:paraId="54BEEE8E" w14:textId="77777777" w:rsidR="00E27EA8" w:rsidRPr="006E4BBB" w:rsidRDefault="00E27EA8" w:rsidP="00733150">
      <w:pPr>
        <w:pStyle w:val="PlainText"/>
        <w:rPr>
          <w:rFonts w:ascii="Courier New" w:hAnsi="Courier New" w:cs="Courier New"/>
          <w:sz w:val="20"/>
          <w:szCs w:val="20"/>
          <w:lang w:val="de-DE"/>
        </w:rPr>
      </w:pPr>
    </w:p>
    <w:p w14:paraId="3BD2A3D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_REG3   BY</w:t>
      </w:r>
    </w:p>
    <w:p w14:paraId="1AE52CC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REG1T3             0.758      0.006    126.144      0.000      0.291</w:t>
      </w:r>
    </w:p>
    <w:p w14:paraId="64F4944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766      0.006    131.381      0.000      0.359</w:t>
      </w:r>
    </w:p>
    <w:p w14:paraId="15EA5A6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             0.533      0.007     77.614      0.000      0.348</w:t>
      </w:r>
    </w:p>
    <w:p w14:paraId="5A9A70F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             0.470      0.008     60.367      0.000      0.324</w:t>
      </w:r>
    </w:p>
    <w:p w14:paraId="71EB9362" w14:textId="77777777" w:rsidR="00E27EA8" w:rsidRPr="006E4BBB" w:rsidRDefault="00E27EA8" w:rsidP="00733150">
      <w:pPr>
        <w:pStyle w:val="PlainText"/>
        <w:rPr>
          <w:rFonts w:ascii="Courier New" w:hAnsi="Courier New" w:cs="Courier New"/>
          <w:sz w:val="20"/>
          <w:szCs w:val="20"/>
          <w:lang w:val="de-DE"/>
        </w:rPr>
      </w:pPr>
    </w:p>
    <w:p w14:paraId="7581FB8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I_FAM   BY</w:t>
      </w:r>
    </w:p>
    <w:p w14:paraId="169B5DA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0.638      0.013     49.894      0.000      0.485</w:t>
      </w:r>
    </w:p>
    <w:p w14:paraId="6164DA5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0.586      0.013     44.636      0.000      0.443</w:t>
      </w:r>
    </w:p>
    <w:p w14:paraId="7519DD9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0.548      0.010     55.647      0.000      0.504</w:t>
      </w:r>
    </w:p>
    <w:p w14:paraId="7C564EA7" w14:textId="77777777" w:rsidR="00E27EA8" w:rsidRPr="006E4BBB" w:rsidRDefault="00E27EA8" w:rsidP="00733150">
      <w:pPr>
        <w:pStyle w:val="PlainText"/>
        <w:rPr>
          <w:rFonts w:ascii="Courier New" w:hAnsi="Courier New" w:cs="Courier New"/>
          <w:sz w:val="20"/>
          <w:szCs w:val="20"/>
          <w:lang w:val="de-DE"/>
        </w:rPr>
      </w:pPr>
    </w:p>
    <w:p w14:paraId="16145F6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RI_PER   BY</w:t>
      </w:r>
    </w:p>
    <w:p w14:paraId="269D645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0.576      0.013     44.841      0.000      0.437</w:t>
      </w:r>
    </w:p>
    <w:p w14:paraId="7F200B1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2              0.564      0.013     42.641      0.000      0.387</w:t>
      </w:r>
    </w:p>
    <w:p w14:paraId="0B5754B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3              0.555      0.012     46.635      0.000      0.433</w:t>
      </w:r>
    </w:p>
    <w:p w14:paraId="305AC495" w14:textId="77777777" w:rsidR="00E27EA8" w:rsidRPr="006E4BBB" w:rsidRDefault="00E27EA8" w:rsidP="00733150">
      <w:pPr>
        <w:pStyle w:val="PlainText"/>
        <w:rPr>
          <w:rFonts w:ascii="Courier New" w:hAnsi="Courier New" w:cs="Courier New"/>
          <w:sz w:val="20"/>
          <w:szCs w:val="20"/>
        </w:rPr>
      </w:pPr>
    </w:p>
    <w:p w14:paraId="25344D8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1   BY</w:t>
      </w:r>
    </w:p>
    <w:p w14:paraId="628E7C1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1              0.749      0.011     68.361      0.000      0.473</w:t>
      </w:r>
    </w:p>
    <w:p w14:paraId="0F3AA472" w14:textId="77777777" w:rsidR="00E27EA8" w:rsidRPr="006E4BBB" w:rsidRDefault="00E27EA8" w:rsidP="00733150">
      <w:pPr>
        <w:pStyle w:val="PlainText"/>
        <w:rPr>
          <w:rFonts w:ascii="Courier New" w:hAnsi="Courier New" w:cs="Courier New"/>
          <w:sz w:val="20"/>
          <w:szCs w:val="20"/>
        </w:rPr>
      </w:pPr>
    </w:p>
    <w:p w14:paraId="57C35E1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BY</w:t>
      </w:r>
    </w:p>
    <w:p w14:paraId="7CFD666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2              0.795      0.010     78.962      0.000      0.414</w:t>
      </w:r>
    </w:p>
    <w:p w14:paraId="204F6E24" w14:textId="77777777" w:rsidR="00E27EA8" w:rsidRPr="006E4BBB" w:rsidRDefault="00E27EA8" w:rsidP="00733150">
      <w:pPr>
        <w:pStyle w:val="PlainText"/>
        <w:rPr>
          <w:rFonts w:ascii="Courier New" w:hAnsi="Courier New" w:cs="Courier New"/>
          <w:sz w:val="20"/>
          <w:szCs w:val="20"/>
        </w:rPr>
      </w:pPr>
    </w:p>
    <w:p w14:paraId="22412F6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3   BY</w:t>
      </w:r>
    </w:p>
    <w:p w14:paraId="39C3369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3              0.822      0.007    116.961      0.000      0.446</w:t>
      </w:r>
    </w:p>
    <w:p w14:paraId="1112FC7B" w14:textId="77777777" w:rsidR="00E27EA8" w:rsidRPr="006E4BBB" w:rsidRDefault="00E27EA8" w:rsidP="00733150">
      <w:pPr>
        <w:pStyle w:val="PlainText"/>
        <w:rPr>
          <w:rFonts w:ascii="Courier New" w:hAnsi="Courier New" w:cs="Courier New"/>
          <w:sz w:val="20"/>
          <w:szCs w:val="20"/>
        </w:rPr>
      </w:pPr>
    </w:p>
    <w:p w14:paraId="206CAD3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1   BY</w:t>
      </w:r>
    </w:p>
    <w:p w14:paraId="043CCE4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0.779      0.010     79.387      0.000      0.404</w:t>
      </w:r>
    </w:p>
    <w:p w14:paraId="2BC12F7D" w14:textId="77777777" w:rsidR="00E27EA8" w:rsidRPr="006E4BBB" w:rsidRDefault="00E27EA8" w:rsidP="00733150">
      <w:pPr>
        <w:pStyle w:val="PlainText"/>
        <w:rPr>
          <w:rFonts w:ascii="Courier New" w:hAnsi="Courier New" w:cs="Courier New"/>
          <w:sz w:val="20"/>
          <w:szCs w:val="20"/>
        </w:rPr>
      </w:pPr>
    </w:p>
    <w:p w14:paraId="2D4797C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2   BY</w:t>
      </w:r>
    </w:p>
    <w:p w14:paraId="2E960D6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2              0.788      0.010     76.873      0.000      0.362</w:t>
      </w:r>
    </w:p>
    <w:p w14:paraId="4D8BE72D" w14:textId="77777777" w:rsidR="00E27EA8" w:rsidRPr="006E4BBB" w:rsidRDefault="00E27EA8" w:rsidP="00733150">
      <w:pPr>
        <w:pStyle w:val="PlainText"/>
        <w:rPr>
          <w:rFonts w:ascii="Courier New" w:hAnsi="Courier New" w:cs="Courier New"/>
          <w:sz w:val="20"/>
          <w:szCs w:val="20"/>
        </w:rPr>
      </w:pPr>
    </w:p>
    <w:p w14:paraId="0B30983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3   BY</w:t>
      </w:r>
    </w:p>
    <w:p w14:paraId="624D55C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3              0.798      0.009     88.058      0.000      0.386</w:t>
      </w:r>
    </w:p>
    <w:p w14:paraId="4BE038D6" w14:textId="77777777" w:rsidR="00E27EA8" w:rsidRPr="006E4BBB" w:rsidRDefault="00E27EA8" w:rsidP="00733150">
      <w:pPr>
        <w:pStyle w:val="PlainText"/>
        <w:rPr>
          <w:rFonts w:ascii="Courier New" w:hAnsi="Courier New" w:cs="Courier New"/>
          <w:sz w:val="20"/>
          <w:szCs w:val="20"/>
        </w:rPr>
      </w:pPr>
    </w:p>
    <w:p w14:paraId="73F1548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I_EMO   BY</w:t>
      </w:r>
    </w:p>
    <w:p w14:paraId="0C441F9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1             0.656      0.022     29.408      0.000      0.312</w:t>
      </w:r>
    </w:p>
    <w:p w14:paraId="2C7C1927"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F_EMO2             0.609      0.023     27.048      0.000      0.296</w:t>
      </w:r>
    </w:p>
    <w:p w14:paraId="2FDDC356"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F_EMO3             0.572      0.020     29.223      0.000      0.284</w:t>
      </w:r>
    </w:p>
    <w:p w14:paraId="699B8FBC" w14:textId="77777777" w:rsidR="00E27EA8" w:rsidRPr="006E4BBB" w:rsidRDefault="00E27EA8" w:rsidP="00733150">
      <w:pPr>
        <w:pStyle w:val="PlainText"/>
        <w:rPr>
          <w:rFonts w:ascii="Courier New" w:hAnsi="Courier New" w:cs="Courier New"/>
          <w:sz w:val="20"/>
          <w:szCs w:val="20"/>
          <w:lang w:val="it-IT"/>
        </w:rPr>
      </w:pPr>
    </w:p>
    <w:p w14:paraId="0FE602CE"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BY</w:t>
      </w:r>
    </w:p>
    <w:p w14:paraId="060654B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F_REG1             0.605      0.023     26.740      0.000      0.317</w:t>
      </w:r>
    </w:p>
    <w:p w14:paraId="3BEC5C4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F_REG2             0.619      0.024     26.041      0.000      0.300</w:t>
      </w:r>
    </w:p>
    <w:p w14:paraId="759BDB7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3             0.608      0.022     27.186      0.000      0.328</w:t>
      </w:r>
    </w:p>
    <w:p w14:paraId="773E4FDF" w14:textId="77777777" w:rsidR="00E27EA8" w:rsidRPr="006E4BBB" w:rsidRDefault="00E27EA8" w:rsidP="00733150">
      <w:pPr>
        <w:pStyle w:val="PlainText"/>
        <w:rPr>
          <w:rFonts w:ascii="Courier New" w:hAnsi="Courier New" w:cs="Courier New"/>
          <w:sz w:val="20"/>
          <w:szCs w:val="20"/>
        </w:rPr>
      </w:pPr>
    </w:p>
    <w:p w14:paraId="2C8B055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1   BY</w:t>
      </w:r>
    </w:p>
    <w:p w14:paraId="6C58A0A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1             0.701      0.021     34.056      0.000      0.323</w:t>
      </w:r>
    </w:p>
    <w:p w14:paraId="1F186D3B" w14:textId="77777777" w:rsidR="00E27EA8" w:rsidRPr="006E4BBB" w:rsidRDefault="00E27EA8" w:rsidP="00733150">
      <w:pPr>
        <w:pStyle w:val="PlainText"/>
        <w:rPr>
          <w:rFonts w:ascii="Courier New" w:hAnsi="Courier New" w:cs="Courier New"/>
          <w:sz w:val="20"/>
          <w:szCs w:val="20"/>
        </w:rPr>
      </w:pPr>
    </w:p>
    <w:p w14:paraId="0723316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2   BY</w:t>
      </w:r>
    </w:p>
    <w:p w14:paraId="6C2ADC0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2             0.719      0.020     36.251      0.000      0.291</w:t>
      </w:r>
    </w:p>
    <w:p w14:paraId="43483822" w14:textId="77777777" w:rsidR="00E27EA8" w:rsidRPr="006E4BBB" w:rsidRDefault="00E27EA8" w:rsidP="00733150">
      <w:pPr>
        <w:pStyle w:val="PlainText"/>
        <w:rPr>
          <w:rFonts w:ascii="Courier New" w:hAnsi="Courier New" w:cs="Courier New"/>
          <w:sz w:val="20"/>
          <w:szCs w:val="20"/>
        </w:rPr>
      </w:pPr>
    </w:p>
    <w:p w14:paraId="449E5BB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3   BY</w:t>
      </w:r>
    </w:p>
    <w:p w14:paraId="0A31AD3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3             0.726      0.016     45.646      0.000      0.275</w:t>
      </w:r>
    </w:p>
    <w:p w14:paraId="2ECEC4C3" w14:textId="77777777" w:rsidR="00E27EA8" w:rsidRPr="006E4BBB" w:rsidRDefault="00E27EA8" w:rsidP="00733150">
      <w:pPr>
        <w:pStyle w:val="PlainText"/>
        <w:rPr>
          <w:rFonts w:ascii="Courier New" w:hAnsi="Courier New" w:cs="Courier New"/>
          <w:sz w:val="20"/>
          <w:szCs w:val="20"/>
        </w:rPr>
      </w:pPr>
    </w:p>
    <w:p w14:paraId="4D5F460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1   BY</w:t>
      </w:r>
    </w:p>
    <w:p w14:paraId="5B0D740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1             0.768      0.018     42.795      0.000      0.311</w:t>
      </w:r>
    </w:p>
    <w:p w14:paraId="2E29C87A" w14:textId="77777777" w:rsidR="00E27EA8" w:rsidRPr="006E4BBB" w:rsidRDefault="00E27EA8" w:rsidP="00733150">
      <w:pPr>
        <w:pStyle w:val="PlainText"/>
        <w:rPr>
          <w:rFonts w:ascii="Courier New" w:hAnsi="Courier New" w:cs="Courier New"/>
          <w:sz w:val="20"/>
          <w:szCs w:val="20"/>
        </w:rPr>
      </w:pPr>
    </w:p>
    <w:p w14:paraId="13FCBB2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2   BY</w:t>
      </w:r>
    </w:p>
    <w:p w14:paraId="61A5726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2             0.745      0.020     36.669      0.000      0.294</w:t>
      </w:r>
    </w:p>
    <w:p w14:paraId="2323D1EF" w14:textId="77777777" w:rsidR="00E27EA8" w:rsidRPr="006E4BBB" w:rsidRDefault="00E27EA8" w:rsidP="00733150">
      <w:pPr>
        <w:pStyle w:val="PlainText"/>
        <w:rPr>
          <w:rFonts w:ascii="Courier New" w:hAnsi="Courier New" w:cs="Courier New"/>
          <w:sz w:val="20"/>
          <w:szCs w:val="20"/>
        </w:rPr>
      </w:pPr>
    </w:p>
    <w:p w14:paraId="30398DD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3   BY</w:t>
      </w:r>
    </w:p>
    <w:p w14:paraId="2B03975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3             0.738      0.019     38.791      0.000      0.349</w:t>
      </w:r>
    </w:p>
    <w:p w14:paraId="43D2F3AC" w14:textId="77777777" w:rsidR="00E27EA8" w:rsidRPr="006E4BBB" w:rsidRDefault="00E27EA8" w:rsidP="00733150">
      <w:pPr>
        <w:pStyle w:val="PlainText"/>
        <w:rPr>
          <w:rFonts w:ascii="Courier New" w:hAnsi="Courier New" w:cs="Courier New"/>
          <w:sz w:val="20"/>
          <w:szCs w:val="20"/>
        </w:rPr>
      </w:pPr>
    </w:p>
    <w:p w14:paraId="0EDAF75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2   ON</w:t>
      </w:r>
    </w:p>
    <w:p w14:paraId="0150512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1             0.343      0.053      6.467      0.000      0.320</w:t>
      </w:r>
    </w:p>
    <w:p w14:paraId="0145F8A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1            -0.051      0.045     -1.148      0.251      0.288</w:t>
      </w:r>
    </w:p>
    <w:p w14:paraId="7460A39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1             0.015      0.023      0.658      0.511      0.341</w:t>
      </w:r>
    </w:p>
    <w:p w14:paraId="3A71A2E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1             0.019      0.021      0.892      0.372      0.340</w:t>
      </w:r>
    </w:p>
    <w:p w14:paraId="34842402" w14:textId="77777777" w:rsidR="00E27EA8" w:rsidRPr="006E4BBB" w:rsidRDefault="00E27EA8" w:rsidP="00733150">
      <w:pPr>
        <w:pStyle w:val="PlainText"/>
        <w:rPr>
          <w:rFonts w:ascii="Courier New" w:hAnsi="Courier New" w:cs="Courier New"/>
          <w:sz w:val="20"/>
          <w:szCs w:val="20"/>
        </w:rPr>
      </w:pPr>
    </w:p>
    <w:p w14:paraId="4C66264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3   ON</w:t>
      </w:r>
    </w:p>
    <w:p w14:paraId="05D6A16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2             0.374      0.050      7.490      0.000      0.333</w:t>
      </w:r>
    </w:p>
    <w:p w14:paraId="15FA7D5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2            -0.131      0.049     -2.651      0.008      0.360</w:t>
      </w:r>
    </w:p>
    <w:p w14:paraId="45A7C17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0.007      0.020     -0.372      0.710      0.411</w:t>
      </w:r>
    </w:p>
    <w:p w14:paraId="4FB6791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2             0.055      0.018      2.982      0.003      0.453</w:t>
      </w:r>
    </w:p>
    <w:p w14:paraId="264FD599" w14:textId="77777777" w:rsidR="00E27EA8" w:rsidRPr="006E4BBB" w:rsidRDefault="00E27EA8" w:rsidP="00733150">
      <w:pPr>
        <w:pStyle w:val="PlainText"/>
        <w:rPr>
          <w:rFonts w:ascii="Courier New" w:hAnsi="Courier New" w:cs="Courier New"/>
          <w:sz w:val="20"/>
          <w:szCs w:val="20"/>
        </w:rPr>
      </w:pPr>
    </w:p>
    <w:p w14:paraId="5FC2268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2   ON</w:t>
      </w:r>
    </w:p>
    <w:p w14:paraId="364DAC2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1             0.241      0.052      4.619      0.000      0.444</w:t>
      </w:r>
    </w:p>
    <w:p w14:paraId="5CD1AE6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1            -0.212      0.048     -4.414      0.000      0.424</w:t>
      </w:r>
    </w:p>
    <w:p w14:paraId="731C90A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1             0.025      0.024      1.028      0.304      0.316</w:t>
      </w:r>
    </w:p>
    <w:p w14:paraId="29E5BAA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1            -0.038      0.022     -1.712      0.087      0.451</w:t>
      </w:r>
    </w:p>
    <w:p w14:paraId="6D36287A" w14:textId="77777777" w:rsidR="00E27EA8" w:rsidRPr="006E4BBB" w:rsidRDefault="00E27EA8" w:rsidP="00733150">
      <w:pPr>
        <w:pStyle w:val="PlainText"/>
        <w:rPr>
          <w:rFonts w:ascii="Courier New" w:hAnsi="Courier New" w:cs="Courier New"/>
          <w:sz w:val="20"/>
          <w:szCs w:val="20"/>
        </w:rPr>
      </w:pPr>
    </w:p>
    <w:p w14:paraId="51BBB6A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3   ON</w:t>
      </w:r>
    </w:p>
    <w:p w14:paraId="295BC31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W_REG2             0.317      0.070      4.543      0.000      0.410</w:t>
      </w:r>
    </w:p>
    <w:p w14:paraId="40593F8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2            -0.174      0.059     -2.963      0.003      0.403</w:t>
      </w:r>
    </w:p>
    <w:p w14:paraId="3AE7BC0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0.016      0.021      0.756      0.450      0.411</w:t>
      </w:r>
    </w:p>
    <w:p w14:paraId="6725D83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2            -0.048      0.020     -2.458      0.014      0.454</w:t>
      </w:r>
    </w:p>
    <w:p w14:paraId="31E3ED14" w14:textId="77777777" w:rsidR="00E27EA8" w:rsidRPr="006E4BBB" w:rsidRDefault="00E27EA8" w:rsidP="00733150">
      <w:pPr>
        <w:pStyle w:val="PlainText"/>
        <w:rPr>
          <w:rFonts w:ascii="Courier New" w:hAnsi="Courier New" w:cs="Courier New"/>
          <w:sz w:val="20"/>
          <w:szCs w:val="20"/>
        </w:rPr>
      </w:pPr>
    </w:p>
    <w:p w14:paraId="100AD5D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ON</w:t>
      </w:r>
    </w:p>
    <w:p w14:paraId="0ABB183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1             0.077      0.024      3.247      0.001      0.574</w:t>
      </w:r>
    </w:p>
    <w:p w14:paraId="469DA24B"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EMO1            -0.008      0.033     -0.248      0.804      0.362</w:t>
      </w:r>
    </w:p>
    <w:p w14:paraId="2867F1B0"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REG1             0.104      0.034      3.039      0.002      0.399</w:t>
      </w:r>
    </w:p>
    <w:p w14:paraId="36AFA9A1"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1             0.007      0.019      0.368      0.713      0.453</w:t>
      </w:r>
    </w:p>
    <w:p w14:paraId="0C0B6447" w14:textId="77777777" w:rsidR="00E27EA8" w:rsidRPr="006E4BBB" w:rsidRDefault="00E27EA8" w:rsidP="00733150">
      <w:pPr>
        <w:pStyle w:val="PlainText"/>
        <w:rPr>
          <w:rFonts w:ascii="Courier New" w:hAnsi="Courier New" w:cs="Courier New"/>
          <w:sz w:val="20"/>
          <w:szCs w:val="20"/>
          <w:lang w:val="it-IT"/>
        </w:rPr>
      </w:pPr>
    </w:p>
    <w:p w14:paraId="2C12A2A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W_FAM3   ON</w:t>
      </w:r>
    </w:p>
    <w:p w14:paraId="61F6B69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0.216      0.017     12.410      0.000      0.580</w:t>
      </w:r>
    </w:p>
    <w:p w14:paraId="50C8659F"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EMO2             0.005      0.041      0.125      0.900      0.532</w:t>
      </w:r>
    </w:p>
    <w:p w14:paraId="32EF74A1"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REG2             0.095      0.044      2.153      0.031      0.538</w:t>
      </w:r>
    </w:p>
    <w:p w14:paraId="275A2599"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2             0.050      0.018      2.767      0.006      0.501</w:t>
      </w:r>
    </w:p>
    <w:p w14:paraId="486121A5" w14:textId="77777777" w:rsidR="00E27EA8" w:rsidRPr="006E4BBB" w:rsidRDefault="00E27EA8" w:rsidP="00733150">
      <w:pPr>
        <w:pStyle w:val="PlainText"/>
        <w:rPr>
          <w:rFonts w:ascii="Courier New" w:hAnsi="Courier New" w:cs="Courier New"/>
          <w:sz w:val="20"/>
          <w:szCs w:val="20"/>
          <w:lang w:val="it-IT"/>
        </w:rPr>
      </w:pPr>
    </w:p>
    <w:p w14:paraId="5154803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W_PER2   ON</w:t>
      </w:r>
    </w:p>
    <w:p w14:paraId="31C7D6E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1             0.191      0.023      8.156      0.000      0.601</w:t>
      </w:r>
    </w:p>
    <w:p w14:paraId="5A8C781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1            -0.067      0.036     -1.881      0.060      0.443</w:t>
      </w:r>
    </w:p>
    <w:p w14:paraId="59E712B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1             0.061      0.034      1.796      0.072      0.457</w:t>
      </w:r>
    </w:p>
    <w:p w14:paraId="10C50D6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1            -0.006      0.016     -0.367      0.714      0.422</w:t>
      </w:r>
    </w:p>
    <w:p w14:paraId="72A11BD6" w14:textId="77777777" w:rsidR="00E27EA8" w:rsidRPr="006E4BBB" w:rsidRDefault="00E27EA8" w:rsidP="00733150">
      <w:pPr>
        <w:pStyle w:val="PlainText"/>
        <w:rPr>
          <w:rFonts w:ascii="Courier New" w:hAnsi="Courier New" w:cs="Courier New"/>
          <w:sz w:val="20"/>
          <w:szCs w:val="20"/>
        </w:rPr>
      </w:pPr>
    </w:p>
    <w:p w14:paraId="29B5C9A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3   ON</w:t>
      </w:r>
    </w:p>
    <w:p w14:paraId="3E057DC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2             0.252      0.023     11.179      0.000      0.537</w:t>
      </w:r>
    </w:p>
    <w:p w14:paraId="73B830E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2            -0.039      0.044     -0.882      0.378      0.435</w:t>
      </w:r>
    </w:p>
    <w:p w14:paraId="7C38414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2             0.012      0.047      0.248      0.804      0.504</w:t>
      </w:r>
    </w:p>
    <w:p w14:paraId="152CAE9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0.033      0.015      2.229      0.026      0.486</w:t>
      </w:r>
    </w:p>
    <w:p w14:paraId="6E328515" w14:textId="77777777" w:rsidR="00E27EA8" w:rsidRPr="006E4BBB" w:rsidRDefault="00E27EA8" w:rsidP="00733150">
      <w:pPr>
        <w:pStyle w:val="PlainText"/>
        <w:rPr>
          <w:rFonts w:ascii="Courier New" w:hAnsi="Courier New" w:cs="Courier New"/>
          <w:sz w:val="20"/>
          <w:szCs w:val="20"/>
        </w:rPr>
      </w:pPr>
    </w:p>
    <w:p w14:paraId="2328799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1   ON</w:t>
      </w:r>
    </w:p>
    <w:p w14:paraId="62CDF64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66      0.012     -5.450      0.000      0.060</w:t>
      </w:r>
    </w:p>
    <w:p w14:paraId="126D691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233      0.010     23.274      0.000      0.035</w:t>
      </w:r>
    </w:p>
    <w:p w14:paraId="0A648D4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83      0.015     -5.592      0.000      0.078</w:t>
      </w:r>
    </w:p>
    <w:p w14:paraId="4E8C263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73      0.011      6.582      0.000      0.058</w:t>
      </w:r>
    </w:p>
    <w:p w14:paraId="71A40FB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85      0.013      6.616      0.000      0.041</w:t>
      </w:r>
    </w:p>
    <w:p w14:paraId="3DFC78C3" w14:textId="77777777" w:rsidR="00E27EA8" w:rsidRPr="006E4BBB" w:rsidRDefault="00E27EA8" w:rsidP="00733150">
      <w:pPr>
        <w:pStyle w:val="PlainText"/>
        <w:rPr>
          <w:rFonts w:ascii="Courier New" w:hAnsi="Courier New" w:cs="Courier New"/>
          <w:sz w:val="20"/>
          <w:szCs w:val="20"/>
        </w:rPr>
      </w:pPr>
    </w:p>
    <w:p w14:paraId="19B1A63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F_EMO2   ON</w:t>
      </w:r>
    </w:p>
    <w:p w14:paraId="4F412EA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297      0.011     25.877      0.000      0.086</w:t>
      </w:r>
    </w:p>
    <w:p w14:paraId="12A7340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130      0.017     -7.798      0.000      0.101</w:t>
      </w:r>
    </w:p>
    <w:p w14:paraId="3384B4D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89      0.012      7.397      0.000      0.113</w:t>
      </w:r>
    </w:p>
    <w:p w14:paraId="051A2E9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89      0.013      6.715      0.000      0.112</w:t>
      </w:r>
    </w:p>
    <w:p w14:paraId="587B11B4" w14:textId="77777777" w:rsidR="00E27EA8" w:rsidRPr="006E4BBB" w:rsidRDefault="00E27EA8" w:rsidP="00733150">
      <w:pPr>
        <w:pStyle w:val="PlainText"/>
        <w:rPr>
          <w:rFonts w:ascii="Courier New" w:hAnsi="Courier New" w:cs="Courier New"/>
          <w:sz w:val="20"/>
          <w:szCs w:val="20"/>
        </w:rPr>
      </w:pPr>
    </w:p>
    <w:p w14:paraId="046309F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3   ON</w:t>
      </w:r>
    </w:p>
    <w:p w14:paraId="6682584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353      0.012     30.630      0.000      0.120</w:t>
      </w:r>
    </w:p>
    <w:p w14:paraId="31820FF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143      0.017     -8.333      0.000      0.123</w:t>
      </w:r>
    </w:p>
    <w:p w14:paraId="65AC0F1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54      0.012      4.396      0.000      0.196</w:t>
      </w:r>
    </w:p>
    <w:p w14:paraId="14CC99D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81      0.012      6.754      0.000      0.156</w:t>
      </w:r>
    </w:p>
    <w:p w14:paraId="08367977" w14:textId="77777777" w:rsidR="00E27EA8" w:rsidRPr="006E4BBB" w:rsidRDefault="00E27EA8" w:rsidP="00733150">
      <w:pPr>
        <w:pStyle w:val="PlainText"/>
        <w:rPr>
          <w:rFonts w:ascii="Courier New" w:hAnsi="Courier New" w:cs="Courier New"/>
          <w:sz w:val="20"/>
          <w:szCs w:val="20"/>
        </w:rPr>
      </w:pPr>
    </w:p>
    <w:p w14:paraId="2CDE921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1   ON</w:t>
      </w:r>
    </w:p>
    <w:p w14:paraId="7197373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55      0.010      5.336      0.000      0.069</w:t>
      </w:r>
    </w:p>
    <w:p w14:paraId="512F633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037      0.012     -3.001      0.003      0.054</w:t>
      </w:r>
    </w:p>
    <w:p w14:paraId="21FF4F5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90      0.017      5.256      0.000      0.061</w:t>
      </w:r>
    </w:p>
    <w:p w14:paraId="5A9476B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110      0.011     -9.903      0.000      0.062</w:t>
      </w:r>
    </w:p>
    <w:p w14:paraId="0C9AC20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107      0.011    -10.068      0.000      0.064</w:t>
      </w:r>
    </w:p>
    <w:p w14:paraId="2811D923" w14:textId="77777777" w:rsidR="00E27EA8" w:rsidRPr="006E4BBB" w:rsidRDefault="00E27EA8" w:rsidP="00733150">
      <w:pPr>
        <w:pStyle w:val="PlainText"/>
        <w:rPr>
          <w:rFonts w:ascii="Courier New" w:hAnsi="Courier New" w:cs="Courier New"/>
          <w:sz w:val="20"/>
          <w:szCs w:val="20"/>
        </w:rPr>
      </w:pPr>
    </w:p>
    <w:p w14:paraId="4FC3EAB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2   ON</w:t>
      </w:r>
    </w:p>
    <w:p w14:paraId="2A0FF72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130      0.012    -10.986      0.000      0.135</w:t>
      </w:r>
    </w:p>
    <w:p w14:paraId="418A2F8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140      0.017      8.334      0.000      0.158</w:t>
      </w:r>
    </w:p>
    <w:p w14:paraId="6D4DE7A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105      0.012     -9.055      0.000      0.176</w:t>
      </w:r>
    </w:p>
    <w:p w14:paraId="60BD699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141      0.012    -11.414      0.000      0.168</w:t>
      </w:r>
    </w:p>
    <w:p w14:paraId="5D893B18" w14:textId="77777777" w:rsidR="00E27EA8" w:rsidRPr="006E4BBB" w:rsidRDefault="00E27EA8" w:rsidP="00733150">
      <w:pPr>
        <w:pStyle w:val="PlainText"/>
        <w:rPr>
          <w:rFonts w:ascii="Courier New" w:hAnsi="Courier New" w:cs="Courier New"/>
          <w:sz w:val="20"/>
          <w:szCs w:val="20"/>
        </w:rPr>
      </w:pPr>
    </w:p>
    <w:p w14:paraId="74ACF51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3   ON</w:t>
      </w:r>
    </w:p>
    <w:p w14:paraId="2A443AD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212      0.013    -16.350      0.000      0.172</w:t>
      </w:r>
    </w:p>
    <w:p w14:paraId="16932EB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160      0.018      9.115      0.000      0.191</w:t>
      </w:r>
    </w:p>
    <w:p w14:paraId="2773003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78      0.012     -6.655      0.000      0.316</w:t>
      </w:r>
    </w:p>
    <w:p w14:paraId="01DAFAA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135      0.013    -10.777      0.000      0.262</w:t>
      </w:r>
    </w:p>
    <w:p w14:paraId="48CE512D" w14:textId="77777777" w:rsidR="00E27EA8" w:rsidRPr="006E4BBB" w:rsidRDefault="00E27EA8" w:rsidP="00733150">
      <w:pPr>
        <w:pStyle w:val="PlainText"/>
        <w:rPr>
          <w:rFonts w:ascii="Courier New" w:hAnsi="Courier New" w:cs="Courier New"/>
          <w:sz w:val="20"/>
          <w:szCs w:val="20"/>
        </w:rPr>
      </w:pPr>
    </w:p>
    <w:p w14:paraId="2E0CFEE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1    ON</w:t>
      </w:r>
    </w:p>
    <w:p w14:paraId="439B75F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93      0.012      8.030      0.000      0.028</w:t>
      </w:r>
    </w:p>
    <w:p w14:paraId="3E09C90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057      0.010      5.809      0.000      0.072</w:t>
      </w:r>
    </w:p>
    <w:p w14:paraId="187280F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7      0.014     -0.553      0.580      0.038</w:t>
      </w:r>
    </w:p>
    <w:p w14:paraId="7BC95E2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68      0.010     -7.126      0.000      0.059</w:t>
      </w:r>
    </w:p>
    <w:p w14:paraId="772D549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FSMEVER           -0.061      0.010     -6.371      0.000      0.034</w:t>
      </w:r>
    </w:p>
    <w:p w14:paraId="2112B950" w14:textId="77777777" w:rsidR="00E27EA8" w:rsidRPr="006E4BBB" w:rsidRDefault="00E27EA8" w:rsidP="00733150">
      <w:pPr>
        <w:pStyle w:val="PlainText"/>
        <w:rPr>
          <w:rFonts w:ascii="Courier New" w:hAnsi="Courier New" w:cs="Courier New"/>
          <w:sz w:val="20"/>
          <w:szCs w:val="20"/>
        </w:rPr>
      </w:pPr>
    </w:p>
    <w:p w14:paraId="665BFC2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2    ON</w:t>
      </w:r>
    </w:p>
    <w:p w14:paraId="71E5C9B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034      0.012      2.940      0.003      0.093</w:t>
      </w:r>
    </w:p>
    <w:p w14:paraId="1779933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64      0.015      4.179      0.000      0.127</w:t>
      </w:r>
    </w:p>
    <w:p w14:paraId="2E11249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98      0.010     -9.717      0.000      0.195</w:t>
      </w:r>
    </w:p>
    <w:p w14:paraId="62B62BA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88      0.010     -8.928      0.000      0.152</w:t>
      </w:r>
    </w:p>
    <w:p w14:paraId="01B62567" w14:textId="77777777" w:rsidR="00E27EA8" w:rsidRPr="006E4BBB" w:rsidRDefault="00E27EA8" w:rsidP="00733150">
      <w:pPr>
        <w:pStyle w:val="PlainText"/>
        <w:rPr>
          <w:rFonts w:ascii="Courier New" w:hAnsi="Courier New" w:cs="Courier New"/>
          <w:sz w:val="20"/>
          <w:szCs w:val="20"/>
        </w:rPr>
      </w:pPr>
    </w:p>
    <w:p w14:paraId="43C5919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3    ON</w:t>
      </w:r>
    </w:p>
    <w:p w14:paraId="0D6E6DE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001      0.012      0.106      0.915      0.123</w:t>
      </w:r>
    </w:p>
    <w:p w14:paraId="607A011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77      0.017      4.598      0.000      0.197</w:t>
      </w:r>
    </w:p>
    <w:p w14:paraId="4387C91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74      0.011     -6.655      0.000      0.329</w:t>
      </w:r>
    </w:p>
    <w:p w14:paraId="4B3A17A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113      0.011    -10.665      0.000      0.203</w:t>
      </w:r>
    </w:p>
    <w:p w14:paraId="0EAA2029" w14:textId="77777777" w:rsidR="00E27EA8" w:rsidRPr="006E4BBB" w:rsidRDefault="00E27EA8" w:rsidP="00733150">
      <w:pPr>
        <w:pStyle w:val="PlainText"/>
        <w:rPr>
          <w:rFonts w:ascii="Courier New" w:hAnsi="Courier New" w:cs="Courier New"/>
          <w:sz w:val="20"/>
          <w:szCs w:val="20"/>
        </w:rPr>
      </w:pPr>
    </w:p>
    <w:p w14:paraId="2FA08B1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ON</w:t>
      </w:r>
    </w:p>
    <w:p w14:paraId="3D0545D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59      0.012      4.958      0.000      0.042</w:t>
      </w:r>
    </w:p>
    <w:p w14:paraId="0E559B2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193      0.010     19.340      0.000      0.044</w:t>
      </w:r>
    </w:p>
    <w:p w14:paraId="052D202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3      0.012      0.219      0.826      0.066</w:t>
      </w:r>
    </w:p>
    <w:p w14:paraId="2F371F8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80      0.010     -7.855      0.000      0.053</w:t>
      </w:r>
    </w:p>
    <w:p w14:paraId="70C07F9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41      0.010     -4.207      0.000      0.040</w:t>
      </w:r>
    </w:p>
    <w:p w14:paraId="23EAA024" w14:textId="77777777" w:rsidR="00E27EA8" w:rsidRPr="006E4BBB" w:rsidRDefault="00E27EA8" w:rsidP="00733150">
      <w:pPr>
        <w:pStyle w:val="PlainText"/>
        <w:rPr>
          <w:rFonts w:ascii="Courier New" w:hAnsi="Courier New" w:cs="Courier New"/>
          <w:sz w:val="20"/>
          <w:szCs w:val="20"/>
        </w:rPr>
      </w:pPr>
    </w:p>
    <w:p w14:paraId="7B0E3D0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2    ON</w:t>
      </w:r>
    </w:p>
    <w:p w14:paraId="6C48E97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176      0.010     17.039      0.000      0.112</w:t>
      </w:r>
    </w:p>
    <w:p w14:paraId="44329BF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84      0.012      6.846      0.000      0.160</w:t>
      </w:r>
    </w:p>
    <w:p w14:paraId="6495D25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113      0.010    -10.932      0.000      0.208</w:t>
      </w:r>
    </w:p>
    <w:p w14:paraId="62B3CA6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63      0.010     -6.385      0.000      0.155</w:t>
      </w:r>
    </w:p>
    <w:p w14:paraId="26695126" w14:textId="77777777" w:rsidR="00E27EA8" w:rsidRPr="006E4BBB" w:rsidRDefault="00E27EA8" w:rsidP="00733150">
      <w:pPr>
        <w:pStyle w:val="PlainText"/>
        <w:rPr>
          <w:rFonts w:ascii="Courier New" w:hAnsi="Courier New" w:cs="Courier New"/>
          <w:sz w:val="20"/>
          <w:szCs w:val="20"/>
        </w:rPr>
      </w:pPr>
    </w:p>
    <w:p w14:paraId="315AF65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3    ON</w:t>
      </w:r>
    </w:p>
    <w:p w14:paraId="09A887A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147      0.011     13.394      0.000      0.142</w:t>
      </w:r>
    </w:p>
    <w:p w14:paraId="2167C4D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121      0.015      7.846      0.000      0.258</w:t>
      </w:r>
    </w:p>
    <w:p w14:paraId="24F6488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102      0.011     -9.597      0.000      0.374</w:t>
      </w:r>
    </w:p>
    <w:p w14:paraId="17499BF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76      0.010     -7.320      0.000      0.257</w:t>
      </w:r>
    </w:p>
    <w:p w14:paraId="7DF137A8" w14:textId="77777777" w:rsidR="00E27EA8" w:rsidRPr="006E4BBB" w:rsidRDefault="00E27EA8" w:rsidP="00733150">
      <w:pPr>
        <w:pStyle w:val="PlainText"/>
        <w:rPr>
          <w:rFonts w:ascii="Courier New" w:hAnsi="Courier New" w:cs="Courier New"/>
          <w:sz w:val="20"/>
          <w:szCs w:val="20"/>
        </w:rPr>
      </w:pPr>
    </w:p>
    <w:p w14:paraId="29F11B9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1   WITH</w:t>
      </w:r>
    </w:p>
    <w:p w14:paraId="21BB8D7A"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REG1            -0.649      0.024    -27.302      0.000      0.320</w:t>
      </w:r>
    </w:p>
    <w:p w14:paraId="332F4834"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FAM1            -0.113      0.028     -4.090      0.000      0.373</w:t>
      </w:r>
    </w:p>
    <w:p w14:paraId="37F1C649"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lastRenderedPageBreak/>
        <w:t xml:space="preserve">    W_PER1            -0.203      0.025     -8.003      0.000      0.379</w:t>
      </w:r>
    </w:p>
    <w:p w14:paraId="5150BEBA"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0.000      0.000      0.000      1.000      0.000</w:t>
      </w:r>
    </w:p>
    <w:p w14:paraId="21B1C81A"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000      0.000      0.000      1.000      0.000</w:t>
      </w:r>
    </w:p>
    <w:p w14:paraId="3C5661D1"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FAM             0.000      0.000      0.000      1.000      0.000</w:t>
      </w:r>
    </w:p>
    <w:p w14:paraId="58F356A2"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0.000      0.000      0.000      1.000      0.000</w:t>
      </w:r>
    </w:p>
    <w:p w14:paraId="0A4F582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GENDER             0.000      0.000      0.000      1.000      0.000</w:t>
      </w:r>
    </w:p>
    <w:p w14:paraId="20F6693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0      0.000      0.000      1.000      0.000</w:t>
      </w:r>
    </w:p>
    <w:p w14:paraId="282F965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00      0.000      0.000      1.000      0.000</w:t>
      </w:r>
    </w:p>
    <w:p w14:paraId="44A81B6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00      0.000      0.000      1.000      0.000</w:t>
      </w:r>
    </w:p>
    <w:p w14:paraId="0030A31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00      0.000      0.000      1.000      0.000</w:t>
      </w:r>
    </w:p>
    <w:p w14:paraId="64EDDE01" w14:textId="77777777" w:rsidR="00E27EA8" w:rsidRPr="006E4BBB" w:rsidRDefault="00E27EA8" w:rsidP="00733150">
      <w:pPr>
        <w:pStyle w:val="PlainText"/>
        <w:rPr>
          <w:rFonts w:ascii="Courier New" w:hAnsi="Courier New" w:cs="Courier New"/>
          <w:sz w:val="20"/>
          <w:szCs w:val="20"/>
        </w:rPr>
      </w:pPr>
    </w:p>
    <w:p w14:paraId="146ACA1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1   WITH</w:t>
      </w:r>
    </w:p>
    <w:p w14:paraId="5FD7DB00"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FAM1             0.240      0.024      9.942      0.000      0.407</w:t>
      </w:r>
    </w:p>
    <w:p w14:paraId="76F9787F"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1             0.256      0.022     11.606      0.000      0.360</w:t>
      </w:r>
    </w:p>
    <w:p w14:paraId="5B9096BF"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0.000      0.000      0.000      1.000      0.000</w:t>
      </w:r>
    </w:p>
    <w:p w14:paraId="54F40BE8"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000      0.000      0.000      1.000      0.000</w:t>
      </w:r>
    </w:p>
    <w:p w14:paraId="31799A0D"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FAM             0.000      0.000      0.000      1.000      0.000</w:t>
      </w:r>
    </w:p>
    <w:p w14:paraId="2117A53D"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0.000      0.000      0.000      1.000      0.000</w:t>
      </w:r>
    </w:p>
    <w:p w14:paraId="232AD7B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GENDER             0.000      0.000      0.000      1.000      0.000</w:t>
      </w:r>
    </w:p>
    <w:p w14:paraId="3DA1ACE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0      0.000      0.000      1.000      0.000</w:t>
      </w:r>
    </w:p>
    <w:p w14:paraId="7E728FE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00      0.000      0.000      1.000      0.000</w:t>
      </w:r>
    </w:p>
    <w:p w14:paraId="0C06778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00      0.000      0.000      1.000      0.000</w:t>
      </w:r>
    </w:p>
    <w:p w14:paraId="6F24CA0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00      0.000      0.000      1.000      0.000</w:t>
      </w:r>
    </w:p>
    <w:p w14:paraId="7166CFF8" w14:textId="77777777" w:rsidR="00E27EA8" w:rsidRPr="006E4BBB" w:rsidRDefault="00E27EA8" w:rsidP="00733150">
      <w:pPr>
        <w:pStyle w:val="PlainText"/>
        <w:rPr>
          <w:rFonts w:ascii="Courier New" w:hAnsi="Courier New" w:cs="Courier New"/>
          <w:sz w:val="20"/>
          <w:szCs w:val="20"/>
        </w:rPr>
      </w:pPr>
    </w:p>
    <w:p w14:paraId="1045591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1   WITH</w:t>
      </w:r>
    </w:p>
    <w:p w14:paraId="4F780599"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PER1             0.265      0.017     15.225      0.000      0.372</w:t>
      </w:r>
    </w:p>
    <w:p w14:paraId="4A7B9F8A"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0.000      0.000      0.000      1.000      0.000</w:t>
      </w:r>
    </w:p>
    <w:p w14:paraId="03A44CA0"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000      0.000      0.000      1.000      0.000</w:t>
      </w:r>
    </w:p>
    <w:p w14:paraId="511C4148"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FAM             0.000      0.000      0.000      1.000      0.000</w:t>
      </w:r>
    </w:p>
    <w:p w14:paraId="440158F9"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0.000      0.000      0.000      1.000      0.000</w:t>
      </w:r>
    </w:p>
    <w:p w14:paraId="02BF1EEE"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GENDER             0.000      0.000      0.000      1.000      0.000</w:t>
      </w:r>
    </w:p>
    <w:p w14:paraId="7912351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ETHNICBI           0.000      0.000      0.000      1.000      0.000</w:t>
      </w:r>
    </w:p>
    <w:p w14:paraId="4A8BF97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SEN                0.000      0.000      0.000      1.000      0.000</w:t>
      </w:r>
    </w:p>
    <w:p w14:paraId="76EE450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00      0.000      0.000      1.000      0.000</w:t>
      </w:r>
    </w:p>
    <w:p w14:paraId="2DDB5F4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00      0.000      0.000      1.000      0.000</w:t>
      </w:r>
    </w:p>
    <w:p w14:paraId="53E4290C" w14:textId="77777777" w:rsidR="00E27EA8" w:rsidRPr="006E4BBB" w:rsidRDefault="00E27EA8" w:rsidP="00733150">
      <w:pPr>
        <w:pStyle w:val="PlainText"/>
        <w:rPr>
          <w:rFonts w:ascii="Courier New" w:hAnsi="Courier New" w:cs="Courier New"/>
          <w:sz w:val="20"/>
          <w:szCs w:val="20"/>
        </w:rPr>
      </w:pPr>
    </w:p>
    <w:p w14:paraId="730798E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2   WITH</w:t>
      </w:r>
    </w:p>
    <w:p w14:paraId="0581FD8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2            -0.708      0.022    -31.505      0.000      0.277</w:t>
      </w:r>
    </w:p>
    <w:p w14:paraId="66E830F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0.142      0.022     -6.426      0.000      0.275</w:t>
      </w:r>
    </w:p>
    <w:p w14:paraId="74AC009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2            -0.174      0.022     -7.887      0.000      0.214</w:t>
      </w:r>
    </w:p>
    <w:p w14:paraId="059ED6C1" w14:textId="77777777" w:rsidR="00E27EA8" w:rsidRPr="006E4BBB" w:rsidRDefault="00E27EA8" w:rsidP="00733150">
      <w:pPr>
        <w:pStyle w:val="PlainText"/>
        <w:rPr>
          <w:rFonts w:ascii="Courier New" w:hAnsi="Courier New" w:cs="Courier New"/>
          <w:sz w:val="20"/>
          <w:szCs w:val="20"/>
        </w:rPr>
      </w:pPr>
    </w:p>
    <w:p w14:paraId="39A16B6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2   WITH</w:t>
      </w:r>
    </w:p>
    <w:p w14:paraId="00A123B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0.263      0.020     12.964      0.000      0.441</w:t>
      </w:r>
    </w:p>
    <w:p w14:paraId="40E49F5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2             0.249      0.020     12.510      0.000      0.385</w:t>
      </w:r>
    </w:p>
    <w:p w14:paraId="1DC0ACDD" w14:textId="77777777" w:rsidR="00E27EA8" w:rsidRPr="006E4BBB" w:rsidRDefault="00E27EA8" w:rsidP="00733150">
      <w:pPr>
        <w:pStyle w:val="PlainText"/>
        <w:rPr>
          <w:rFonts w:ascii="Courier New" w:hAnsi="Courier New" w:cs="Courier New"/>
          <w:sz w:val="20"/>
          <w:szCs w:val="20"/>
        </w:rPr>
      </w:pPr>
    </w:p>
    <w:p w14:paraId="03B44F5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WITH</w:t>
      </w:r>
    </w:p>
    <w:p w14:paraId="375460C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2             0.308      0.017     17.861      0.000      0.248</w:t>
      </w:r>
    </w:p>
    <w:p w14:paraId="3B1241AF" w14:textId="77777777" w:rsidR="00E27EA8" w:rsidRPr="006E4BBB" w:rsidRDefault="00E27EA8" w:rsidP="00733150">
      <w:pPr>
        <w:pStyle w:val="PlainText"/>
        <w:rPr>
          <w:rFonts w:ascii="Courier New" w:hAnsi="Courier New" w:cs="Courier New"/>
          <w:sz w:val="20"/>
          <w:szCs w:val="20"/>
        </w:rPr>
      </w:pPr>
    </w:p>
    <w:p w14:paraId="466EACA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3   WITH</w:t>
      </w:r>
    </w:p>
    <w:p w14:paraId="1EE2EAA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3            -0.738      0.021    -35.057      0.000      0.484</w:t>
      </w:r>
    </w:p>
    <w:p w14:paraId="0250A39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3            -0.163      0.016    -10.050      0.000      0.458</w:t>
      </w:r>
    </w:p>
    <w:p w14:paraId="6A9FD38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3            -0.133      0.020     -6.672      0.000      0.448</w:t>
      </w:r>
    </w:p>
    <w:p w14:paraId="1082EACB" w14:textId="77777777" w:rsidR="00E27EA8" w:rsidRPr="006E4BBB" w:rsidRDefault="00E27EA8" w:rsidP="00733150">
      <w:pPr>
        <w:pStyle w:val="PlainText"/>
        <w:rPr>
          <w:rFonts w:ascii="Courier New" w:hAnsi="Courier New" w:cs="Courier New"/>
          <w:sz w:val="20"/>
          <w:szCs w:val="20"/>
        </w:rPr>
      </w:pPr>
    </w:p>
    <w:p w14:paraId="097624D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3   WITH</w:t>
      </w:r>
    </w:p>
    <w:p w14:paraId="146F532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3             0.289      0.017     16.958      0.000      0.403</w:t>
      </w:r>
    </w:p>
    <w:p w14:paraId="0DD6926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3             0.238      0.018     13.218      0.000      0.445</w:t>
      </w:r>
    </w:p>
    <w:p w14:paraId="7BBA7371" w14:textId="77777777" w:rsidR="00E27EA8" w:rsidRPr="006E4BBB" w:rsidRDefault="00E27EA8" w:rsidP="00733150">
      <w:pPr>
        <w:pStyle w:val="PlainText"/>
        <w:rPr>
          <w:rFonts w:ascii="Courier New" w:hAnsi="Courier New" w:cs="Courier New"/>
          <w:sz w:val="20"/>
          <w:szCs w:val="20"/>
        </w:rPr>
      </w:pPr>
    </w:p>
    <w:p w14:paraId="3AEBBEF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3   WITH</w:t>
      </w:r>
    </w:p>
    <w:p w14:paraId="01091E5D"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PER3             0.332      0.010     32.118      0.000      0.384</w:t>
      </w:r>
    </w:p>
    <w:p w14:paraId="55DE7E18" w14:textId="77777777" w:rsidR="00E27EA8" w:rsidRPr="006E4BBB" w:rsidRDefault="00E27EA8" w:rsidP="00733150">
      <w:pPr>
        <w:pStyle w:val="PlainText"/>
        <w:rPr>
          <w:rFonts w:ascii="Courier New" w:hAnsi="Courier New" w:cs="Courier New"/>
          <w:sz w:val="20"/>
          <w:szCs w:val="20"/>
          <w:lang w:val="it-IT"/>
        </w:rPr>
      </w:pPr>
    </w:p>
    <w:p w14:paraId="53985448"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WITH</w:t>
      </w:r>
    </w:p>
    <w:p w14:paraId="15E6333D"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1             0.000      0.000      0.000      1.000      0.000</w:t>
      </w:r>
    </w:p>
    <w:p w14:paraId="3B485FE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GENDER             0.000      0.000      0.000      1.000      0.000</w:t>
      </w:r>
    </w:p>
    <w:p w14:paraId="629442B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0      0.000      0.000      1.000      0.000</w:t>
      </w:r>
    </w:p>
    <w:p w14:paraId="6CCF39F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00      0.000      0.000      1.000      0.000</w:t>
      </w:r>
    </w:p>
    <w:p w14:paraId="64F0C03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00      0.000      0.000      1.000      0.000</w:t>
      </w:r>
    </w:p>
    <w:p w14:paraId="030B742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00      0.000      0.000      1.000      0.000</w:t>
      </w:r>
    </w:p>
    <w:p w14:paraId="6972972F" w14:textId="77777777" w:rsidR="00E27EA8" w:rsidRPr="006E4BBB" w:rsidRDefault="00E27EA8" w:rsidP="00733150">
      <w:pPr>
        <w:pStyle w:val="PlainText"/>
        <w:rPr>
          <w:rFonts w:ascii="Courier New" w:hAnsi="Courier New" w:cs="Courier New"/>
          <w:sz w:val="20"/>
          <w:szCs w:val="20"/>
        </w:rPr>
      </w:pPr>
    </w:p>
    <w:p w14:paraId="6C1EE2A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I_REG   WITH</w:t>
      </w:r>
    </w:p>
    <w:p w14:paraId="77EB20A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1             0.000      0.000      0.000      1.000      0.000</w:t>
      </w:r>
    </w:p>
    <w:p w14:paraId="1251633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GENDER             0.000      0.000      0.000      1.000      0.000</w:t>
      </w:r>
    </w:p>
    <w:p w14:paraId="575905A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0      0.000      0.000      1.000      0.000</w:t>
      </w:r>
    </w:p>
    <w:p w14:paraId="0D39F5F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00      0.000      0.000      1.000      0.000</w:t>
      </w:r>
    </w:p>
    <w:p w14:paraId="039DBD9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00      0.000      0.000      1.000      0.000</w:t>
      </w:r>
    </w:p>
    <w:p w14:paraId="557F919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00      0.000      0.000      1.000      0.000</w:t>
      </w:r>
    </w:p>
    <w:p w14:paraId="1A02179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I_EMO            -0.732      0.028    -26.399      0.000      0.355</w:t>
      </w:r>
    </w:p>
    <w:p w14:paraId="5D50CB3C" w14:textId="77777777" w:rsidR="00E27EA8" w:rsidRPr="006E4BBB" w:rsidRDefault="00E27EA8" w:rsidP="00733150">
      <w:pPr>
        <w:pStyle w:val="PlainText"/>
        <w:rPr>
          <w:rFonts w:ascii="Courier New" w:hAnsi="Courier New" w:cs="Courier New"/>
          <w:sz w:val="20"/>
          <w:szCs w:val="20"/>
        </w:rPr>
      </w:pPr>
    </w:p>
    <w:p w14:paraId="7F91978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I_FAM   WITH</w:t>
      </w:r>
    </w:p>
    <w:p w14:paraId="0F6F3B5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1             0.000      0.000      0.000      1.000      0.000</w:t>
      </w:r>
    </w:p>
    <w:p w14:paraId="394420B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000      0.000      0.000      1.000      0.000</w:t>
      </w:r>
    </w:p>
    <w:p w14:paraId="05A706F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0      0.000      0.000      1.000      0.000</w:t>
      </w:r>
    </w:p>
    <w:p w14:paraId="73C2CAF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00      0.000      0.000      1.000      0.000</w:t>
      </w:r>
    </w:p>
    <w:p w14:paraId="12F1E13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00      0.000      0.000      1.000      0.000</w:t>
      </w:r>
    </w:p>
    <w:p w14:paraId="6458DEC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0.000      0.000      0.000      1.000      0.000</w:t>
      </w:r>
    </w:p>
    <w:p w14:paraId="406676AB"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RI_EMO            -0.271      0.035     -7.820      0.000      0.300</w:t>
      </w:r>
    </w:p>
    <w:p w14:paraId="35E34ED2"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402      0.035     11.642      0.000      0.356</w:t>
      </w:r>
    </w:p>
    <w:p w14:paraId="6C5399D0" w14:textId="77777777" w:rsidR="00E27EA8" w:rsidRPr="006E4BBB" w:rsidRDefault="00E27EA8" w:rsidP="00733150">
      <w:pPr>
        <w:pStyle w:val="PlainText"/>
        <w:rPr>
          <w:rFonts w:ascii="Courier New" w:hAnsi="Courier New" w:cs="Courier New"/>
          <w:sz w:val="20"/>
          <w:szCs w:val="20"/>
          <w:lang w:val="it-IT"/>
        </w:rPr>
      </w:pPr>
    </w:p>
    <w:p w14:paraId="5E40C45C"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WITH</w:t>
      </w:r>
    </w:p>
    <w:p w14:paraId="75B9EAB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W_PER1             0.000      0.000      0.000      1.000      0.000</w:t>
      </w:r>
    </w:p>
    <w:p w14:paraId="786F556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000      0.000      0.000      1.000      0.000</w:t>
      </w:r>
    </w:p>
    <w:p w14:paraId="622B933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0      0.000      0.000      1.000      0.000</w:t>
      </w:r>
    </w:p>
    <w:p w14:paraId="3CBAFC7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00      0.000      0.000      1.000      0.000</w:t>
      </w:r>
    </w:p>
    <w:p w14:paraId="6C7370FC"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FSMEVER            0.000      0.000      0.000      1.000      0.000</w:t>
      </w:r>
    </w:p>
    <w:p w14:paraId="23C27001"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ATTAIN             0.000      0.000      0.000      1.000      0.000</w:t>
      </w:r>
    </w:p>
    <w:p w14:paraId="754FA4F6"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EMO            -0.413      0.034    -12.033      0.000      0.412</w:t>
      </w:r>
    </w:p>
    <w:p w14:paraId="0B785FF7"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REG             0.439      0.037     11.938      0.000      0.419</w:t>
      </w:r>
    </w:p>
    <w:p w14:paraId="24063E1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RI_FAM             0.560      0.022     25.675      0.000      0.432</w:t>
      </w:r>
    </w:p>
    <w:p w14:paraId="1E894E34" w14:textId="77777777" w:rsidR="00E27EA8" w:rsidRPr="006E4BBB" w:rsidRDefault="00E27EA8" w:rsidP="00733150">
      <w:pPr>
        <w:pStyle w:val="PlainText"/>
        <w:rPr>
          <w:rFonts w:ascii="Courier New" w:hAnsi="Courier New" w:cs="Courier New"/>
          <w:sz w:val="20"/>
          <w:szCs w:val="20"/>
        </w:rPr>
      </w:pPr>
    </w:p>
    <w:p w14:paraId="1489E3C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1   WITH</w:t>
      </w:r>
    </w:p>
    <w:p w14:paraId="08F5112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000      0.000      0.000      1.000      0.000</w:t>
      </w:r>
    </w:p>
    <w:p w14:paraId="3CA0E628"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0      0.000      0.000      1.000      0.000</w:t>
      </w:r>
    </w:p>
    <w:p w14:paraId="03AA5B3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000      0.000      0.000      1.000      0.000</w:t>
      </w:r>
    </w:p>
    <w:p w14:paraId="3979CF7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00      0.000      0.000      1.000      0.000</w:t>
      </w:r>
    </w:p>
    <w:p w14:paraId="11186EC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ATTAIN             0.000      0.000      0.000      1.000      0.000</w:t>
      </w:r>
    </w:p>
    <w:p w14:paraId="715DC53E" w14:textId="77777777" w:rsidR="00E27EA8" w:rsidRPr="006E4BBB" w:rsidRDefault="00E27EA8" w:rsidP="00733150">
      <w:pPr>
        <w:pStyle w:val="PlainText"/>
        <w:rPr>
          <w:rFonts w:ascii="Courier New" w:hAnsi="Courier New" w:cs="Courier New"/>
          <w:sz w:val="20"/>
          <w:szCs w:val="20"/>
        </w:rPr>
      </w:pPr>
    </w:p>
    <w:p w14:paraId="3564C14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MO1T1   WITH</w:t>
      </w:r>
    </w:p>
    <w:p w14:paraId="75578E0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EMO1T2             0.489      0.011     43.012      0.000      0.170</w:t>
      </w:r>
    </w:p>
    <w:p w14:paraId="3AF1204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428      0.013     32.090      0.000      0.317</w:t>
      </w:r>
    </w:p>
    <w:p w14:paraId="4F6F1296" w14:textId="77777777" w:rsidR="00E27EA8" w:rsidRPr="006E4BBB" w:rsidRDefault="00E27EA8" w:rsidP="00733150">
      <w:pPr>
        <w:pStyle w:val="PlainText"/>
        <w:rPr>
          <w:rFonts w:ascii="Courier New" w:hAnsi="Courier New" w:cs="Courier New"/>
          <w:sz w:val="20"/>
          <w:szCs w:val="20"/>
          <w:lang w:val="de-DE"/>
        </w:rPr>
      </w:pPr>
    </w:p>
    <w:p w14:paraId="7328EE7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   WITH</w:t>
      </w:r>
    </w:p>
    <w:p w14:paraId="045038C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514      0.013     41.059      0.000      0.296</w:t>
      </w:r>
    </w:p>
    <w:p w14:paraId="149DCD2F" w14:textId="77777777" w:rsidR="00E27EA8" w:rsidRPr="006E4BBB" w:rsidRDefault="00E27EA8" w:rsidP="00733150">
      <w:pPr>
        <w:pStyle w:val="PlainText"/>
        <w:rPr>
          <w:rFonts w:ascii="Courier New" w:hAnsi="Courier New" w:cs="Courier New"/>
          <w:sz w:val="20"/>
          <w:szCs w:val="20"/>
          <w:lang w:val="de-DE"/>
        </w:rPr>
      </w:pPr>
    </w:p>
    <w:p w14:paraId="04D536B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1   WITH</w:t>
      </w:r>
    </w:p>
    <w:p w14:paraId="02A14F5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0.399      0.017     23.320      0.000      0.209</w:t>
      </w:r>
    </w:p>
    <w:p w14:paraId="016CB6C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347      0.019     17.823      0.000      0.250</w:t>
      </w:r>
    </w:p>
    <w:p w14:paraId="42AD0720" w14:textId="77777777" w:rsidR="00E27EA8" w:rsidRPr="006E4BBB" w:rsidRDefault="00E27EA8" w:rsidP="00733150">
      <w:pPr>
        <w:pStyle w:val="PlainText"/>
        <w:rPr>
          <w:rFonts w:ascii="Courier New" w:hAnsi="Courier New" w:cs="Courier New"/>
          <w:sz w:val="20"/>
          <w:szCs w:val="20"/>
          <w:lang w:val="de-DE"/>
        </w:rPr>
      </w:pPr>
    </w:p>
    <w:p w14:paraId="02F739C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   WITH</w:t>
      </w:r>
    </w:p>
    <w:p w14:paraId="616F4D6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469      0.019     25.175      0.000      0.342</w:t>
      </w:r>
    </w:p>
    <w:p w14:paraId="05F902F3" w14:textId="77777777" w:rsidR="00E27EA8" w:rsidRPr="006E4BBB" w:rsidRDefault="00E27EA8" w:rsidP="00733150">
      <w:pPr>
        <w:pStyle w:val="PlainText"/>
        <w:rPr>
          <w:rFonts w:ascii="Courier New" w:hAnsi="Courier New" w:cs="Courier New"/>
          <w:sz w:val="20"/>
          <w:szCs w:val="20"/>
          <w:lang w:val="de-DE"/>
        </w:rPr>
      </w:pPr>
    </w:p>
    <w:p w14:paraId="3CF2D3E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1   WITH</w:t>
      </w:r>
    </w:p>
    <w:p w14:paraId="4AB93F6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0.176      0.025      6.957      0.000      0.208</w:t>
      </w:r>
    </w:p>
    <w:p w14:paraId="3FC157F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0.083      0.026      3.205      0.001      0.365</w:t>
      </w:r>
    </w:p>
    <w:p w14:paraId="77594007" w14:textId="77777777" w:rsidR="00E27EA8" w:rsidRPr="006E4BBB" w:rsidRDefault="00E27EA8" w:rsidP="00733150">
      <w:pPr>
        <w:pStyle w:val="PlainText"/>
        <w:rPr>
          <w:rFonts w:ascii="Courier New" w:hAnsi="Courier New" w:cs="Courier New"/>
          <w:sz w:val="20"/>
          <w:szCs w:val="20"/>
          <w:lang w:val="de-DE"/>
        </w:rPr>
      </w:pPr>
    </w:p>
    <w:p w14:paraId="35FA327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   WITH</w:t>
      </w:r>
    </w:p>
    <w:p w14:paraId="5A6E1A7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             0.208      0.026      8.028      0.000      0.376</w:t>
      </w:r>
    </w:p>
    <w:p w14:paraId="4CF9A237" w14:textId="77777777" w:rsidR="00E27EA8" w:rsidRPr="006E4BBB" w:rsidRDefault="00E27EA8" w:rsidP="00733150">
      <w:pPr>
        <w:pStyle w:val="PlainText"/>
        <w:rPr>
          <w:rFonts w:ascii="Courier New" w:hAnsi="Courier New" w:cs="Courier New"/>
          <w:sz w:val="20"/>
          <w:szCs w:val="20"/>
          <w:lang w:val="de-DE"/>
        </w:rPr>
      </w:pPr>
    </w:p>
    <w:p w14:paraId="1FD0FC2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   WITH</w:t>
      </w:r>
    </w:p>
    <w:p w14:paraId="2F66851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0.364      0.014     26.494      0.000      0.193</w:t>
      </w:r>
    </w:p>
    <w:p w14:paraId="0B0D89A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292      0.015     19.476      0.000      0.292</w:t>
      </w:r>
    </w:p>
    <w:p w14:paraId="216740B0" w14:textId="77777777" w:rsidR="00E27EA8" w:rsidRPr="006E4BBB" w:rsidRDefault="00E27EA8" w:rsidP="00733150">
      <w:pPr>
        <w:pStyle w:val="PlainText"/>
        <w:rPr>
          <w:rFonts w:ascii="Courier New" w:hAnsi="Courier New" w:cs="Courier New"/>
          <w:sz w:val="20"/>
          <w:szCs w:val="20"/>
          <w:lang w:val="de-DE"/>
        </w:rPr>
      </w:pPr>
    </w:p>
    <w:p w14:paraId="1129521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   WITH</w:t>
      </w:r>
    </w:p>
    <w:p w14:paraId="793E1D8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434      0.015     29.030      0.000      0.370</w:t>
      </w:r>
    </w:p>
    <w:p w14:paraId="5EFEDB11" w14:textId="77777777" w:rsidR="00E27EA8" w:rsidRPr="006E4BBB" w:rsidRDefault="00E27EA8" w:rsidP="00733150">
      <w:pPr>
        <w:pStyle w:val="PlainText"/>
        <w:rPr>
          <w:rFonts w:ascii="Courier New" w:hAnsi="Courier New" w:cs="Courier New"/>
          <w:sz w:val="20"/>
          <w:szCs w:val="20"/>
          <w:lang w:val="de-DE"/>
        </w:rPr>
      </w:pPr>
    </w:p>
    <w:p w14:paraId="7227091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   WITH</w:t>
      </w:r>
    </w:p>
    <w:p w14:paraId="5E94C97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0.449      0.014     32.080      0.000      0.174</w:t>
      </w:r>
    </w:p>
    <w:p w14:paraId="0D01BBD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381      0.016     24.352      0.000      0.239</w:t>
      </w:r>
    </w:p>
    <w:p w14:paraId="1690DAC4" w14:textId="77777777" w:rsidR="00E27EA8" w:rsidRPr="006E4BBB" w:rsidRDefault="00E27EA8" w:rsidP="00733150">
      <w:pPr>
        <w:pStyle w:val="PlainText"/>
        <w:rPr>
          <w:rFonts w:ascii="Courier New" w:hAnsi="Courier New" w:cs="Courier New"/>
          <w:sz w:val="20"/>
          <w:szCs w:val="20"/>
          <w:lang w:val="de-DE"/>
        </w:rPr>
      </w:pPr>
    </w:p>
    <w:p w14:paraId="4E253DA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   WITH</w:t>
      </w:r>
    </w:p>
    <w:p w14:paraId="05BA650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474      0.015     31.218      0.000      0.300</w:t>
      </w:r>
    </w:p>
    <w:p w14:paraId="5AC30DC4" w14:textId="77777777" w:rsidR="00E27EA8" w:rsidRPr="006E4BBB" w:rsidRDefault="00E27EA8" w:rsidP="00733150">
      <w:pPr>
        <w:pStyle w:val="PlainText"/>
        <w:rPr>
          <w:rFonts w:ascii="Courier New" w:hAnsi="Courier New" w:cs="Courier New"/>
          <w:sz w:val="20"/>
          <w:szCs w:val="20"/>
          <w:lang w:val="de-DE"/>
        </w:rPr>
      </w:pPr>
    </w:p>
    <w:p w14:paraId="07F40FF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   WITH</w:t>
      </w:r>
    </w:p>
    <w:p w14:paraId="39144E1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0.204      0.017     12.292      0.000      0.283</w:t>
      </w:r>
    </w:p>
    <w:p w14:paraId="5B03C0E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0.190      0.018     10.344      0.000      0.299</w:t>
      </w:r>
    </w:p>
    <w:p w14:paraId="3A0B8EB8" w14:textId="77777777" w:rsidR="00E27EA8" w:rsidRPr="006E4BBB" w:rsidRDefault="00E27EA8" w:rsidP="00733150">
      <w:pPr>
        <w:pStyle w:val="PlainText"/>
        <w:rPr>
          <w:rFonts w:ascii="Courier New" w:hAnsi="Courier New" w:cs="Courier New"/>
          <w:sz w:val="20"/>
          <w:szCs w:val="20"/>
          <w:lang w:val="de-DE"/>
        </w:rPr>
      </w:pPr>
    </w:p>
    <w:p w14:paraId="686F02E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   WITH</w:t>
      </w:r>
    </w:p>
    <w:p w14:paraId="05CF64D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REG1T3             0.258      0.017     15.074      0.000      0.395</w:t>
      </w:r>
    </w:p>
    <w:p w14:paraId="005D18F4" w14:textId="77777777" w:rsidR="00E27EA8" w:rsidRPr="006E4BBB" w:rsidRDefault="00E27EA8" w:rsidP="00733150">
      <w:pPr>
        <w:pStyle w:val="PlainText"/>
        <w:rPr>
          <w:rFonts w:ascii="Courier New" w:hAnsi="Courier New" w:cs="Courier New"/>
          <w:sz w:val="20"/>
          <w:szCs w:val="20"/>
          <w:lang w:val="de-DE"/>
        </w:rPr>
      </w:pPr>
    </w:p>
    <w:p w14:paraId="0E92F1A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   WITH</w:t>
      </w:r>
    </w:p>
    <w:p w14:paraId="364C6EA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0.100      0.015      6.747      0.000      0.351</w:t>
      </w:r>
    </w:p>
    <w:p w14:paraId="2D3ECC1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092      0.017      5.281      0.000      0.414</w:t>
      </w:r>
    </w:p>
    <w:p w14:paraId="5D28EB05" w14:textId="77777777" w:rsidR="00E27EA8" w:rsidRPr="006E4BBB" w:rsidRDefault="00E27EA8" w:rsidP="00733150">
      <w:pPr>
        <w:pStyle w:val="PlainText"/>
        <w:rPr>
          <w:rFonts w:ascii="Courier New" w:hAnsi="Courier New" w:cs="Courier New"/>
          <w:sz w:val="20"/>
          <w:szCs w:val="20"/>
          <w:lang w:val="de-DE"/>
        </w:rPr>
      </w:pPr>
    </w:p>
    <w:p w14:paraId="05CCF60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   WITH</w:t>
      </w:r>
    </w:p>
    <w:p w14:paraId="23077B3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141      0.016      8.833      0.000      0.435</w:t>
      </w:r>
    </w:p>
    <w:p w14:paraId="710F569B" w14:textId="77777777" w:rsidR="00E27EA8" w:rsidRPr="006E4BBB" w:rsidRDefault="00E27EA8" w:rsidP="00733150">
      <w:pPr>
        <w:pStyle w:val="PlainText"/>
        <w:rPr>
          <w:rFonts w:ascii="Courier New" w:hAnsi="Courier New" w:cs="Courier New"/>
          <w:sz w:val="20"/>
          <w:szCs w:val="20"/>
          <w:lang w:val="de-DE"/>
        </w:rPr>
      </w:pPr>
    </w:p>
    <w:p w14:paraId="747A5FC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   WITH</w:t>
      </w:r>
    </w:p>
    <w:p w14:paraId="15B9760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0.314      0.012     26.189      0.000      0.225</w:t>
      </w:r>
    </w:p>
    <w:p w14:paraId="06F142C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             0.258      0.012     21.066      0.000      0.348</w:t>
      </w:r>
    </w:p>
    <w:p w14:paraId="709AD501" w14:textId="77777777" w:rsidR="00E27EA8" w:rsidRPr="006E4BBB" w:rsidRDefault="00E27EA8" w:rsidP="00733150">
      <w:pPr>
        <w:pStyle w:val="PlainText"/>
        <w:rPr>
          <w:rFonts w:ascii="Courier New" w:hAnsi="Courier New" w:cs="Courier New"/>
          <w:sz w:val="20"/>
          <w:szCs w:val="20"/>
          <w:lang w:val="de-DE"/>
        </w:rPr>
      </w:pPr>
    </w:p>
    <w:p w14:paraId="7EEA80F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   WITH</w:t>
      </w:r>
    </w:p>
    <w:p w14:paraId="0562A2C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             0.367      0.011     33.179      0.000      0.423</w:t>
      </w:r>
    </w:p>
    <w:p w14:paraId="340C844A" w14:textId="77777777" w:rsidR="00E27EA8" w:rsidRPr="006E4BBB" w:rsidRDefault="00E27EA8" w:rsidP="00733150">
      <w:pPr>
        <w:pStyle w:val="PlainText"/>
        <w:rPr>
          <w:rFonts w:ascii="Courier New" w:hAnsi="Courier New" w:cs="Courier New"/>
          <w:sz w:val="20"/>
          <w:szCs w:val="20"/>
          <w:lang w:val="de-DE"/>
        </w:rPr>
      </w:pPr>
    </w:p>
    <w:p w14:paraId="5F3BE15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   WITH</w:t>
      </w:r>
    </w:p>
    <w:p w14:paraId="174104B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0.124      0.010     12.536      0.000      0.279</w:t>
      </w:r>
    </w:p>
    <w:p w14:paraId="345E1A0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             0.086      0.012      7.118      0.000      0.430</w:t>
      </w:r>
    </w:p>
    <w:p w14:paraId="191A2217" w14:textId="77777777" w:rsidR="00E27EA8" w:rsidRPr="006E4BBB" w:rsidRDefault="00E27EA8" w:rsidP="00733150">
      <w:pPr>
        <w:pStyle w:val="PlainText"/>
        <w:rPr>
          <w:rFonts w:ascii="Courier New" w:hAnsi="Courier New" w:cs="Courier New"/>
          <w:sz w:val="20"/>
          <w:szCs w:val="20"/>
          <w:lang w:val="de-DE"/>
        </w:rPr>
      </w:pPr>
    </w:p>
    <w:p w14:paraId="1A9A9D2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   WITH</w:t>
      </w:r>
    </w:p>
    <w:p w14:paraId="388ACD7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             0.166      0.012     14.096      0.000      0.370</w:t>
      </w:r>
    </w:p>
    <w:p w14:paraId="3FF9E75D" w14:textId="77777777" w:rsidR="00E27EA8" w:rsidRPr="006E4BBB" w:rsidRDefault="00E27EA8" w:rsidP="00733150">
      <w:pPr>
        <w:pStyle w:val="PlainText"/>
        <w:rPr>
          <w:rFonts w:ascii="Courier New" w:hAnsi="Courier New" w:cs="Courier New"/>
          <w:sz w:val="20"/>
          <w:szCs w:val="20"/>
          <w:lang w:val="de-DE"/>
        </w:rPr>
      </w:pPr>
    </w:p>
    <w:p w14:paraId="712DA20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SEN      WITH</w:t>
      </w:r>
    </w:p>
    <w:p w14:paraId="7EAE4FD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07      0.017     -0.405      0.685      0.002</w:t>
      </w:r>
    </w:p>
    <w:p w14:paraId="003AE9C5" w14:textId="77777777" w:rsidR="00E27EA8" w:rsidRPr="006E4BBB" w:rsidRDefault="00E27EA8" w:rsidP="00733150">
      <w:pPr>
        <w:pStyle w:val="PlainText"/>
        <w:rPr>
          <w:rFonts w:ascii="Courier New" w:hAnsi="Courier New" w:cs="Courier New"/>
          <w:sz w:val="20"/>
          <w:szCs w:val="20"/>
        </w:rPr>
      </w:pPr>
    </w:p>
    <w:p w14:paraId="6F26D04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WITH</w:t>
      </w:r>
    </w:p>
    <w:p w14:paraId="3F10357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164      0.029      5.771      0.000      0.058</w:t>
      </w:r>
    </w:p>
    <w:p w14:paraId="6BDFF50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132      0.011     11.952      0.000      0.002</w:t>
      </w:r>
    </w:p>
    <w:p w14:paraId="09C76BAE" w14:textId="77777777" w:rsidR="00E27EA8" w:rsidRPr="006E4BBB" w:rsidRDefault="00E27EA8" w:rsidP="00733150">
      <w:pPr>
        <w:pStyle w:val="PlainText"/>
        <w:rPr>
          <w:rFonts w:ascii="Courier New" w:hAnsi="Courier New" w:cs="Courier New"/>
          <w:sz w:val="20"/>
          <w:szCs w:val="20"/>
        </w:rPr>
      </w:pPr>
    </w:p>
    <w:p w14:paraId="427AA1C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WITH</w:t>
      </w:r>
    </w:p>
    <w:p w14:paraId="759DA95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011      0.052      0.206      0.837      0.022</w:t>
      </w:r>
    </w:p>
    <w:p w14:paraId="3C7611B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137      0.013    -10.308      0.000      0.004</w:t>
      </w:r>
    </w:p>
    <w:p w14:paraId="1893AD9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005      0.018     -0.255      0.799      0.001</w:t>
      </w:r>
    </w:p>
    <w:p w14:paraId="74768411" w14:textId="77777777" w:rsidR="00E27EA8" w:rsidRPr="006E4BBB" w:rsidRDefault="00E27EA8" w:rsidP="00733150">
      <w:pPr>
        <w:pStyle w:val="PlainText"/>
        <w:rPr>
          <w:rFonts w:ascii="Courier New" w:hAnsi="Courier New" w:cs="Courier New"/>
          <w:sz w:val="20"/>
          <w:szCs w:val="20"/>
        </w:rPr>
      </w:pPr>
    </w:p>
    <w:p w14:paraId="01B56BB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WITH</w:t>
      </w:r>
    </w:p>
    <w:p w14:paraId="27F17EA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0.209      0.029      7.191      0.000      0.087</w:t>
      </w:r>
    </w:p>
    <w:p w14:paraId="7695AC1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446      0.016    -28.532      0.000      0.068</w:t>
      </w:r>
    </w:p>
    <w:p w14:paraId="66F78E6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222      0.020    -10.960      0.000      0.006</w:t>
      </w:r>
    </w:p>
    <w:p w14:paraId="421FBB8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0.107      0.030      3.610      0.000      0.021</w:t>
      </w:r>
    </w:p>
    <w:p w14:paraId="566ABC6E" w14:textId="77777777" w:rsidR="00E27EA8" w:rsidRPr="006E4BBB" w:rsidRDefault="00E27EA8" w:rsidP="00733150">
      <w:pPr>
        <w:pStyle w:val="PlainText"/>
        <w:rPr>
          <w:rFonts w:ascii="Courier New" w:hAnsi="Courier New" w:cs="Courier New"/>
          <w:sz w:val="20"/>
          <w:szCs w:val="20"/>
        </w:rPr>
      </w:pPr>
    </w:p>
    <w:p w14:paraId="57CBA83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Means</w:t>
      </w:r>
    </w:p>
    <w:p w14:paraId="3B023C0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ETHNICBI           3.241      0.120     27.002      0.000      0.250</w:t>
      </w:r>
    </w:p>
    <w:p w14:paraId="5FC5826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SEN                0.405      0.011     36.109      0.000      0.024</w:t>
      </w:r>
    </w:p>
    <w:p w14:paraId="37297E0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0.766      0.030     25.870      0.000      0.000</w:t>
      </w:r>
    </w:p>
    <w:p w14:paraId="4DD53BC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3.062      0.048     63.951      0.000      0.000</w:t>
      </w:r>
    </w:p>
    <w:p w14:paraId="0863C5B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15.640      0.251     62.369      0.000      0.000</w:t>
      </w:r>
    </w:p>
    <w:p w14:paraId="76A5F28C" w14:textId="77777777" w:rsidR="00E27EA8" w:rsidRPr="006E4BBB" w:rsidRDefault="00E27EA8" w:rsidP="00733150">
      <w:pPr>
        <w:pStyle w:val="PlainText"/>
        <w:rPr>
          <w:rFonts w:ascii="Courier New" w:hAnsi="Courier New" w:cs="Courier New"/>
          <w:sz w:val="20"/>
          <w:szCs w:val="20"/>
        </w:rPr>
      </w:pPr>
    </w:p>
    <w:p w14:paraId="5756CD9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Intercepts</w:t>
      </w:r>
    </w:p>
    <w:p w14:paraId="381AB11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1              4.935      0.177     27.890      0.000      0.039</w:t>
      </w:r>
    </w:p>
    <w:p w14:paraId="73097E6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2              5.692      0.073     78.114      0.000      0.242</w:t>
      </w:r>
    </w:p>
    <w:p w14:paraId="4E42F93A"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3              5.313      0.076     70.291      0.000      0.359</w:t>
      </w:r>
    </w:p>
    <w:p w14:paraId="7A600EB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3.149      0.185     17.029      0.000      0.041</w:t>
      </w:r>
    </w:p>
    <w:p w14:paraId="522285B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2              3.774      0.062     61.089      0.000      0.166</w:t>
      </w:r>
    </w:p>
    <w:p w14:paraId="1170662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3              3.661      0.067     54.660      0.000      0.317</w:t>
      </w:r>
    </w:p>
    <w:p w14:paraId="200C4B4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1             0.000      0.000      0.000      1.000      0.000</w:t>
      </w:r>
    </w:p>
    <w:p w14:paraId="12B18DF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2            -1.034      0.175     -5.903      0.000      0.074</w:t>
      </w:r>
    </w:p>
    <w:p w14:paraId="40A0BB3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3            -1.027      0.160     -6.407      0.000      0.089</w:t>
      </w:r>
    </w:p>
    <w:p w14:paraId="7139F49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1             0.000      0.000      0.000      1.000      0.000</w:t>
      </w:r>
    </w:p>
    <w:p w14:paraId="5768D14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2             0.970      0.169      5.733      0.000      0.096</w:t>
      </w:r>
    </w:p>
    <w:p w14:paraId="6B320A1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rPr>
        <w:t xml:space="preserve">    </w:t>
      </w:r>
      <w:r w:rsidRPr="006E4BBB">
        <w:rPr>
          <w:rFonts w:ascii="Courier New" w:hAnsi="Courier New" w:cs="Courier New"/>
          <w:sz w:val="20"/>
          <w:szCs w:val="20"/>
          <w:lang w:val="de-DE"/>
        </w:rPr>
        <w:t>F_REG3             1.075      0.170      6.336      0.000      0.107</w:t>
      </w:r>
    </w:p>
    <w:p w14:paraId="79B98751" w14:textId="77777777" w:rsidR="00E27EA8" w:rsidRPr="006E4BBB" w:rsidRDefault="00E27EA8" w:rsidP="00733150">
      <w:pPr>
        <w:pStyle w:val="PlainText"/>
        <w:rPr>
          <w:rFonts w:ascii="Courier New" w:hAnsi="Courier New" w:cs="Courier New"/>
          <w:sz w:val="20"/>
          <w:szCs w:val="20"/>
          <w:lang w:val="de-DE"/>
        </w:rPr>
      </w:pPr>
    </w:p>
    <w:p w14:paraId="5D89178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Thresholds</w:t>
      </w:r>
    </w:p>
    <w:p w14:paraId="6F59501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1$1          -0.413      0.097     -4.264      0.000      0.048</w:t>
      </w:r>
    </w:p>
    <w:p w14:paraId="50617FD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1$2           0.679      0.097      7.037      0.000      0.049</w:t>
      </w:r>
    </w:p>
    <w:p w14:paraId="4771D85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1$1          -0.830      0.138     -6.034      0.000      0.049</w:t>
      </w:r>
    </w:p>
    <w:p w14:paraId="7585196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1$2           0.229      0.136      1.686      0.092      0.050</w:t>
      </w:r>
    </w:p>
    <w:p w14:paraId="0E2D880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1$1          -0.230      0.147     -1.565      0.118      0.048</w:t>
      </w:r>
    </w:p>
    <w:p w14:paraId="03C819C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1$2           0.860      0.146      5.884      0.000      0.049</w:t>
      </w:r>
    </w:p>
    <w:p w14:paraId="2E91F21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1          -0.908      0.113     -8.066      0.000      0.050</w:t>
      </w:r>
    </w:p>
    <w:p w14:paraId="3000129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1$2           0.251      0.112      2.247      0.025      0.052</w:t>
      </w:r>
    </w:p>
    <w:p w14:paraId="0DD5652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1          -0.236      0.113     -2.088      0.037      0.048</w:t>
      </w:r>
    </w:p>
    <w:p w14:paraId="4E9725A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1$2           0.826      0.112      7.388      0.000      0.050</w:t>
      </w:r>
    </w:p>
    <w:p w14:paraId="178D056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1          -0.648      0.123     -5.255      0.000      0.048</w:t>
      </w:r>
    </w:p>
    <w:p w14:paraId="1815636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REG1T1$2          -0.346      0.123     -2.819      0.005      0.048</w:t>
      </w:r>
    </w:p>
    <w:p w14:paraId="0792A96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3           0.009      0.122      0.072      0.942      0.048</w:t>
      </w:r>
    </w:p>
    <w:p w14:paraId="207A99F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4           0.461      0.123      3.759      0.000      0.048</w:t>
      </w:r>
    </w:p>
    <w:p w14:paraId="1A7214C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5           0.787      0.122      6.469      0.000      0.048</w:t>
      </w:r>
    </w:p>
    <w:p w14:paraId="259464B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1$6           1.314      0.120     10.944      0.000      0.050</w:t>
      </w:r>
    </w:p>
    <w:p w14:paraId="48E8D0C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1          -0.484      0.123     -3.949      0.000      0.047</w:t>
      </w:r>
    </w:p>
    <w:p w14:paraId="269ECF7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2           0.010      0.121      0.080      0.936      0.048</w:t>
      </w:r>
    </w:p>
    <w:p w14:paraId="3588F7C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3           0.383      0.121      3.161      0.002      0.048</w:t>
      </w:r>
    </w:p>
    <w:p w14:paraId="6296129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4           0.788      0.121      6.491      0.000      0.048</w:t>
      </w:r>
    </w:p>
    <w:p w14:paraId="3254E6E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5           1.072      0.120      8.897      0.000      0.049</w:t>
      </w:r>
    </w:p>
    <w:p w14:paraId="7E2B0BE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1$6           1.540      0.120     12.877      0.000      0.051</w:t>
      </w:r>
    </w:p>
    <w:p w14:paraId="54746A8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1          -0.765      0.090     -8.494      0.000      0.045</w:t>
      </w:r>
    </w:p>
    <w:p w14:paraId="1128373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2          -0.355      0.090     -3.949      0.000      0.044</w:t>
      </w:r>
    </w:p>
    <w:p w14:paraId="4EDB990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3          -0.027      0.089     -0.308      0.758      0.045</w:t>
      </w:r>
    </w:p>
    <w:p w14:paraId="598A0C5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4           0.348      0.090      3.870      0.000      0.044</w:t>
      </w:r>
    </w:p>
    <w:p w14:paraId="20082FF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5           0.599      0.089      6.767      0.000      0.045</w:t>
      </w:r>
    </w:p>
    <w:p w14:paraId="7523C4D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1$6           1.013      0.086     11.756      0.000      0.047</w:t>
      </w:r>
    </w:p>
    <w:p w14:paraId="7843E80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1          -0.929      0.075    -12.309      0.000      0.045</w:t>
      </w:r>
    </w:p>
    <w:p w14:paraId="6028AF0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2          -0.532      0.074     -7.168      0.000      0.048</w:t>
      </w:r>
    </w:p>
    <w:p w14:paraId="13CE933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3          -0.192      0.074     -2.598      0.009      0.049</w:t>
      </w:r>
    </w:p>
    <w:p w14:paraId="76F2038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4           0.335      0.074      4.517      0.000      0.051</w:t>
      </w:r>
    </w:p>
    <w:p w14:paraId="3D7F84B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5           0.675      0.074      9.069      0.000      0.052</w:t>
      </w:r>
    </w:p>
    <w:p w14:paraId="6012BBB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1$6           1.121      0.075     15.037      0.000      0.051</w:t>
      </w:r>
    </w:p>
    <w:p w14:paraId="49B7480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1          -0.405      0.095     -4.270      0.000      0.049</w:t>
      </w:r>
    </w:p>
    <w:p w14:paraId="1752D60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2$2           0.665      0.095      7.016      0.000      0.048</w:t>
      </w:r>
    </w:p>
    <w:p w14:paraId="5FE9F88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1          -0.795      0.131     -6.060      0.000      0.050</w:t>
      </w:r>
    </w:p>
    <w:p w14:paraId="2DF0240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2$2           0.220      0.130      1.684      0.092      0.049</w:t>
      </w:r>
    </w:p>
    <w:p w14:paraId="70A37B0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1          -0.219      0.140     -1.567      0.117      0.049</w:t>
      </w:r>
    </w:p>
    <w:p w14:paraId="4AB3D53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2$2           0.820      0.140      5.854      0.000      0.048</w:t>
      </w:r>
    </w:p>
    <w:p w14:paraId="7007B42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2$1          -0.882      0.109     -8.105      0.000      0.051</w:t>
      </w:r>
    </w:p>
    <w:p w14:paraId="72977B8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EMO4T2$2           0.244      0.109      2.244      0.025      0.051</w:t>
      </w:r>
    </w:p>
    <w:p w14:paraId="386B0D5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1          -0.229      0.110     -2.090      0.037      0.048</w:t>
      </w:r>
    </w:p>
    <w:p w14:paraId="7DEA881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2$2           0.802      0.109      7.357      0.000      0.049</w:t>
      </w:r>
    </w:p>
    <w:p w14:paraId="2974700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1          -0.657      0.125     -5.266      0.000      0.046</w:t>
      </w:r>
    </w:p>
    <w:p w14:paraId="72FB0FC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2          -0.350      0.124     -2.822      0.005      0.047</w:t>
      </w:r>
    </w:p>
    <w:p w14:paraId="2498ADC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3           0.009      0.124      0.072      0.942      0.047</w:t>
      </w:r>
    </w:p>
    <w:p w14:paraId="104F10D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4           0.467      0.124      3.753      0.000      0.048</w:t>
      </w:r>
    </w:p>
    <w:p w14:paraId="444603B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5           0.798      0.124      6.450      0.000      0.050</w:t>
      </w:r>
    </w:p>
    <w:p w14:paraId="4D0A384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2$6           1.331      0.122     10.901      0.000      0.053</w:t>
      </w:r>
    </w:p>
    <w:p w14:paraId="1C1D2A9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1          -0.491      0.124     -3.954      0.000      0.047</w:t>
      </w:r>
    </w:p>
    <w:p w14:paraId="25F700C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2           0.010      0.123      0.080      0.936      0.048</w:t>
      </w:r>
    </w:p>
    <w:p w14:paraId="0FE58EB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3           0.388      0.123      3.158      0.002      0.049</w:t>
      </w:r>
    </w:p>
    <w:p w14:paraId="749FB8D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4           0.799      0.123      6.476      0.000      0.049</w:t>
      </w:r>
    </w:p>
    <w:p w14:paraId="2E833E8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5           1.087      0.123      8.868      0.000      0.051</w:t>
      </w:r>
    </w:p>
    <w:p w14:paraId="7C03089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2$6           1.562      0.122     12.827      0.000      0.055</w:t>
      </w:r>
    </w:p>
    <w:p w14:paraId="1B6CE47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1          -0.771      0.091     -8.513      0.000      0.044</w:t>
      </w:r>
    </w:p>
    <w:p w14:paraId="3B84926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2          -0.357      0.090     -3.952      0.000      0.044</w:t>
      </w:r>
    </w:p>
    <w:p w14:paraId="67F13A9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3          -0.027      0.089     -0.308      0.758      0.045</w:t>
      </w:r>
    </w:p>
    <w:p w14:paraId="2C62273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4           0.350      0.090      3.867      0.000      0.044</w:t>
      </w:r>
    </w:p>
    <w:p w14:paraId="4C868FA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5           0.603      0.089      6.757      0.000      0.046</w:t>
      </w:r>
    </w:p>
    <w:p w14:paraId="6142592D"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2$6           1.020      0.087     11.730      0.000      0.049</w:t>
      </w:r>
    </w:p>
    <w:p w14:paraId="49640D2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1          -0.934      0.076    -12.317      0.000      0.044</w:t>
      </w:r>
    </w:p>
    <w:p w14:paraId="1E5A84E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2          -0.535      0.075     -7.172      0.000      0.048</w:t>
      </w:r>
    </w:p>
    <w:p w14:paraId="11A8D6E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3          -0.193      0.074     -2.598      0.009      0.049</w:t>
      </w:r>
    </w:p>
    <w:p w14:paraId="1548241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4           0.336      0.075      4.515      0.000      0.051</w:t>
      </w:r>
    </w:p>
    <w:p w14:paraId="0B9E7D7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5           0.678      0.075      9.063      0.000      0.053</w:t>
      </w:r>
    </w:p>
    <w:p w14:paraId="5A3F637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2$6           1.127      0.075     15.020      0.000      0.052</w:t>
      </w:r>
    </w:p>
    <w:p w14:paraId="4CD8B3E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1          -0.397      0.093     -4.268      0.000      0.049</w:t>
      </w:r>
    </w:p>
    <w:p w14:paraId="3079E082"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2           0.652      0.093      7.024      0.000      0.049</w:t>
      </w:r>
    </w:p>
    <w:p w14:paraId="4EA6BB4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1          -0.766      0.127     -6.038      0.000      0.051</w:t>
      </w:r>
    </w:p>
    <w:p w14:paraId="6D6BB41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EMO2T3$2           0.211      0.125      1.686      0.092      0.049</w:t>
      </w:r>
    </w:p>
    <w:p w14:paraId="57E9992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1          -0.210      0.134     -1.566      0.117      0.049</w:t>
      </w:r>
    </w:p>
    <w:p w14:paraId="37A50DC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3T3$2           0.785      0.134      5.864      0.000      0.048</w:t>
      </w:r>
    </w:p>
    <w:p w14:paraId="520DCC3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1          -0.859      0.106     -8.087      0.000      0.052</w:t>
      </w:r>
    </w:p>
    <w:p w14:paraId="765FC2F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2           0.237      0.106      2.245      0.025      0.051</w:t>
      </w:r>
    </w:p>
    <w:p w14:paraId="52C7D3BA"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1          -0.223      0.107     -2.089      0.037      0.048</w:t>
      </w:r>
    </w:p>
    <w:p w14:paraId="5712576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2           0.781      0.106      7.371      0.000      0.049</w:t>
      </w:r>
    </w:p>
    <w:p w14:paraId="75B07D5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1          -0.651      0.124     -5.264      0.000      0.048</w:t>
      </w:r>
    </w:p>
    <w:p w14:paraId="0EC5217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2          -0.347      0.123     -2.822      0.005      0.048</w:t>
      </w:r>
    </w:p>
    <w:p w14:paraId="3BA08D6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3           0.009      0.122      0.072      0.942      0.048</w:t>
      </w:r>
    </w:p>
    <w:p w14:paraId="195D2F04"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4           0.462      0.123      3.752      0.000      0.048</w:t>
      </w:r>
    </w:p>
    <w:p w14:paraId="26E15F5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5           0.789      0.122      6.447      0.000      0.049</w:t>
      </w:r>
    </w:p>
    <w:p w14:paraId="2F13002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6           1.318      0.121     10.883      0.000      0.052</w:t>
      </w:r>
    </w:p>
    <w:p w14:paraId="06FA459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1          -0.486      0.123     -3.956      0.000      0.047</w:t>
      </w:r>
    </w:p>
    <w:p w14:paraId="4A4D89A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2           0.010      0.122      0.080      0.936      0.048</w:t>
      </w:r>
    </w:p>
    <w:p w14:paraId="1BA5A70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3           0.384      0.122      3.156      0.002      0.049</w:t>
      </w:r>
    </w:p>
    <w:p w14:paraId="3D06751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4           0.790      0.122      6.470      0.000      0.049</w:t>
      </w:r>
    </w:p>
    <w:p w14:paraId="3BC6C54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5           1.076      0.121      8.854      0.000      0.050</w:t>
      </w:r>
    </w:p>
    <w:p w14:paraId="538A168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6           1.545      0.121     12.786      0.000      0.054</w:t>
      </w:r>
    </w:p>
    <w:p w14:paraId="738FBAB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1          -0.767      0.090     -8.510      0.000      0.045</w:t>
      </w:r>
    </w:p>
    <w:p w14:paraId="6BFB181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2          -0.355      0.090     -3.952      0.000      0.044</w:t>
      </w:r>
    </w:p>
    <w:p w14:paraId="1AD7C58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3          -0.027      0.089     -0.308      0.758      0.045</w:t>
      </w:r>
    </w:p>
    <w:p w14:paraId="62C2B00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4           0.348      0.090      3.867      0.000      0.044</w:t>
      </w:r>
    </w:p>
    <w:p w14:paraId="61E7D568"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5           0.600      0.089      6.756      0.000      0.045</w:t>
      </w:r>
    </w:p>
    <w:p w14:paraId="15F2E0F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6           1.015      0.087     11.722      0.000      0.048</w:t>
      </w:r>
    </w:p>
    <w:p w14:paraId="21ACD93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1          -0.930      0.075    -12.326      0.000      0.045</w:t>
      </w:r>
    </w:p>
    <w:p w14:paraId="7F16E8E0"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2          -0.533      0.074     -7.173      0.000      0.048</w:t>
      </w:r>
    </w:p>
    <w:p w14:paraId="2CF0D2E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de-DE"/>
        </w:rPr>
        <w:t xml:space="preserve">    </w:t>
      </w:r>
      <w:r w:rsidRPr="006E4BBB">
        <w:rPr>
          <w:rFonts w:ascii="Courier New" w:hAnsi="Courier New" w:cs="Courier New"/>
          <w:sz w:val="20"/>
          <w:szCs w:val="20"/>
          <w:lang w:val="fr-FR"/>
        </w:rPr>
        <w:t>REG6T3$3          -0.192      0.074     -2.599      0.009      0.049</w:t>
      </w:r>
    </w:p>
    <w:p w14:paraId="2DD8001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4           0.335      0.074      4.514      0.000      0.051</w:t>
      </w:r>
    </w:p>
    <w:p w14:paraId="5288958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3$5           0.676      0.075      9.059      0.000      0.052</w:t>
      </w:r>
    </w:p>
    <w:p w14:paraId="5CDE0D3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lastRenderedPageBreak/>
        <w:t xml:space="preserve">    REG6T3$6           1.123      0.075     15.007      0.000      0.051</w:t>
      </w:r>
    </w:p>
    <w:p w14:paraId="4DAE3D17" w14:textId="77777777" w:rsidR="00E27EA8" w:rsidRPr="006E4BBB" w:rsidRDefault="00E27EA8" w:rsidP="00733150">
      <w:pPr>
        <w:pStyle w:val="PlainText"/>
        <w:rPr>
          <w:rFonts w:ascii="Courier New" w:hAnsi="Courier New" w:cs="Courier New"/>
          <w:sz w:val="20"/>
          <w:szCs w:val="20"/>
          <w:lang w:val="fr-FR"/>
        </w:rPr>
      </w:pPr>
    </w:p>
    <w:p w14:paraId="306A7F16"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Variances</w:t>
      </w:r>
    </w:p>
    <w:p w14:paraId="009A3FC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THNICBI           1.000      0.000  *********      0.000      0.000</w:t>
      </w:r>
    </w:p>
    <w:p w14:paraId="388D14B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fr-FR"/>
        </w:rPr>
        <w:t xml:space="preserve">    </w:t>
      </w:r>
      <w:r w:rsidRPr="006E4BBB">
        <w:rPr>
          <w:rFonts w:ascii="Courier New" w:hAnsi="Courier New" w:cs="Courier New"/>
          <w:sz w:val="20"/>
          <w:szCs w:val="20"/>
        </w:rPr>
        <w:t>SEN                1.000      0.000  *********      0.000      0.000</w:t>
      </w:r>
    </w:p>
    <w:p w14:paraId="175FF05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SMEVER            1.000      0.000  *********      0.000      0.000</w:t>
      </w:r>
    </w:p>
    <w:p w14:paraId="569432B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GENDER             1.000      0.000  *********      0.000      0.000</w:t>
      </w:r>
    </w:p>
    <w:p w14:paraId="0E69782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TTAIN             1.000      0.000  *********      0.000      0.000</w:t>
      </w:r>
    </w:p>
    <w:p w14:paraId="7F3377C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I_EMO             1.000      0.000  *********      0.000      0.000</w:t>
      </w:r>
    </w:p>
    <w:p w14:paraId="74875161"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RI_REG             1.000      0.000  *********      0.000      0.000</w:t>
      </w:r>
    </w:p>
    <w:p w14:paraId="0649DDB8"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FAM             1.000      0.000  *********      0.000      0.000</w:t>
      </w:r>
    </w:p>
    <w:p w14:paraId="5ACB8979"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RI_PER             1.000      0.000  *********      0.000      0.000</w:t>
      </w:r>
    </w:p>
    <w:p w14:paraId="4D65D88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W_EMO1             1.000      0.000  *********      0.000      0.000</w:t>
      </w:r>
    </w:p>
    <w:p w14:paraId="57315AC9"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1             1.000      0.000  *********      0.000      0.000</w:t>
      </w:r>
    </w:p>
    <w:p w14:paraId="1B74A86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1             1.000      0.000  *********      0.000      0.000</w:t>
      </w:r>
    </w:p>
    <w:p w14:paraId="656CAFD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PER1             1.000      0.000  *********      0.000      0.000</w:t>
      </w:r>
    </w:p>
    <w:p w14:paraId="15A37938" w14:textId="77777777" w:rsidR="00E27EA8" w:rsidRPr="006E4BBB" w:rsidRDefault="00E27EA8" w:rsidP="00733150">
      <w:pPr>
        <w:pStyle w:val="PlainText"/>
        <w:rPr>
          <w:rFonts w:ascii="Courier New" w:hAnsi="Courier New" w:cs="Courier New"/>
          <w:sz w:val="20"/>
          <w:szCs w:val="20"/>
        </w:rPr>
      </w:pPr>
    </w:p>
    <w:p w14:paraId="3B6E1B3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esidual Variances</w:t>
      </w:r>
    </w:p>
    <w:p w14:paraId="0A168D2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1              0.000    999.000    999.000    999.000      0.000</w:t>
      </w:r>
    </w:p>
    <w:p w14:paraId="1E3112C4"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2              0.000    999.000    999.000    999.000      0.000</w:t>
      </w:r>
    </w:p>
    <w:p w14:paraId="5BA9B2A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AMT3              0.000    999.000    999.000    999.000      0.000</w:t>
      </w:r>
    </w:p>
    <w:p w14:paraId="1836CAF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1              0.000    999.000    999.000    999.000      0.000</w:t>
      </w:r>
    </w:p>
    <w:p w14:paraId="0916397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2              0.000    999.000    999.000    999.000      0.000</w:t>
      </w:r>
    </w:p>
    <w:p w14:paraId="34A70669"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PERT3              0.000    999.000    999.000    999.000      0.000</w:t>
      </w:r>
    </w:p>
    <w:p w14:paraId="06ADB9DF"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F_EMO1             0.000    999.000    999.000    999.000      0.000</w:t>
      </w:r>
    </w:p>
    <w:p w14:paraId="51C05DAD"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F_EMO2             0.000    999.000    999.000    999.000      0.000</w:t>
      </w:r>
    </w:p>
    <w:p w14:paraId="5BD6A27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F_EMO3             0.000    999.000    999.000    999.000      0.000</w:t>
      </w:r>
    </w:p>
    <w:p w14:paraId="5424A42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1             0.000    999.000    999.000    999.000      0.000</w:t>
      </w:r>
    </w:p>
    <w:p w14:paraId="1CBA209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2             0.000    999.000    999.000    999.000      0.000</w:t>
      </w:r>
    </w:p>
    <w:p w14:paraId="2B822CE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3             0.000    999.000    999.000    999.000      0.000</w:t>
      </w:r>
    </w:p>
    <w:p w14:paraId="3C029701"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2             0.860      0.028     30.459      0.000      0.333</w:t>
      </w:r>
    </w:p>
    <w:p w14:paraId="4A67D47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3             0.777      0.028     27.499      0.000      0.308</w:t>
      </w:r>
    </w:p>
    <w:p w14:paraId="0C4E7735"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lastRenderedPageBreak/>
        <w:t xml:space="preserve">    W_REG2             0.831      0.027     30.654      0.000      0.312</w:t>
      </w:r>
    </w:p>
    <w:p w14:paraId="393FD28B"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3             0.792      0.028     28.079      0.000      0.311</w:t>
      </w:r>
    </w:p>
    <w:p w14:paraId="607CF15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0.976      0.008    124.530      0.000      0.436</w:t>
      </w:r>
    </w:p>
    <w:p w14:paraId="344478F1"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FAM3             0.921      0.011     83.400      0.000      0.563</w:t>
      </w:r>
    </w:p>
    <w:p w14:paraId="41E08E91"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2             0.939      0.011     83.404      0.000      0.432</w:t>
      </w:r>
    </w:p>
    <w:p w14:paraId="5ECA226C"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3             0.920      0.012     77.723      0.000      0.523</w:t>
      </w:r>
    </w:p>
    <w:p w14:paraId="0B976998" w14:textId="77777777" w:rsidR="00E27EA8" w:rsidRPr="006E4BBB" w:rsidRDefault="00E27EA8" w:rsidP="00733150">
      <w:pPr>
        <w:pStyle w:val="PlainText"/>
        <w:rPr>
          <w:rFonts w:ascii="Courier New" w:hAnsi="Courier New" w:cs="Courier New"/>
          <w:sz w:val="20"/>
          <w:szCs w:val="20"/>
          <w:lang w:val="it-IT"/>
        </w:rPr>
      </w:pPr>
    </w:p>
    <w:p w14:paraId="4ABAB653" w14:textId="77777777" w:rsidR="00E27EA8" w:rsidRPr="006E4BBB" w:rsidRDefault="00E27EA8" w:rsidP="00733150">
      <w:pPr>
        <w:pStyle w:val="PlainText"/>
        <w:rPr>
          <w:rFonts w:ascii="Courier New" w:hAnsi="Courier New" w:cs="Courier New"/>
          <w:sz w:val="20"/>
          <w:szCs w:val="20"/>
          <w:lang w:val="it-IT"/>
        </w:rPr>
      </w:pPr>
    </w:p>
    <w:p w14:paraId="77F15A4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R-SQUARE</w:t>
      </w:r>
    </w:p>
    <w:p w14:paraId="0121449E" w14:textId="77777777" w:rsidR="00E27EA8" w:rsidRPr="006E4BBB" w:rsidRDefault="00E27EA8" w:rsidP="00733150">
      <w:pPr>
        <w:pStyle w:val="PlainText"/>
        <w:rPr>
          <w:rFonts w:ascii="Courier New" w:hAnsi="Courier New" w:cs="Courier New"/>
          <w:sz w:val="20"/>
          <w:szCs w:val="20"/>
        </w:rPr>
      </w:pPr>
    </w:p>
    <w:p w14:paraId="7452076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Observed                                        Two-Tailed   Rate of</w:t>
      </w:r>
    </w:p>
    <w:p w14:paraId="09F23E5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rPr>
        <w:t xml:space="preserve">    </w:t>
      </w:r>
      <w:r w:rsidRPr="006E4BBB">
        <w:rPr>
          <w:rFonts w:ascii="Courier New" w:hAnsi="Courier New" w:cs="Courier New"/>
          <w:sz w:val="20"/>
          <w:szCs w:val="20"/>
          <w:lang w:val="fr-FR"/>
        </w:rPr>
        <w:t>Variable        Estimate       S.E.  Est./S.E.    P-Value    Missing</w:t>
      </w:r>
    </w:p>
    <w:p w14:paraId="2D4DE7F8" w14:textId="77777777" w:rsidR="00E27EA8" w:rsidRPr="006E4BBB" w:rsidRDefault="00E27EA8" w:rsidP="00733150">
      <w:pPr>
        <w:pStyle w:val="PlainText"/>
        <w:rPr>
          <w:rFonts w:ascii="Courier New" w:hAnsi="Courier New" w:cs="Courier New"/>
          <w:sz w:val="20"/>
          <w:szCs w:val="20"/>
          <w:lang w:val="fr-FR"/>
        </w:rPr>
      </w:pPr>
    </w:p>
    <w:p w14:paraId="20C8EB90"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1T1             0.276      0.008     35.891      0.000      0.144</w:t>
      </w:r>
    </w:p>
    <w:p w14:paraId="5701BE5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2T1             0.559      0.008     66.668      0.000      0.115</w:t>
      </w:r>
    </w:p>
    <w:p w14:paraId="78EEFC7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3T1             0.639      0.010     66.237      0.000      0.211</w:t>
      </w:r>
    </w:p>
    <w:p w14:paraId="03578526"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4T1             0.380      0.008     48.975      0.000      0.131</w:t>
      </w:r>
    </w:p>
    <w:p w14:paraId="4F9BAD4A"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5T1             0.374      0.009     39.753      0.000      0.141</w:t>
      </w:r>
    </w:p>
    <w:p w14:paraId="2253C959"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1T1             0.578      0.009     65.820      0.000      0.276</w:t>
      </w:r>
    </w:p>
    <w:p w14:paraId="03603088"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3T1             0.589      0.008     71.678      0.000      0.256</w:t>
      </w:r>
    </w:p>
    <w:p w14:paraId="1C3272AD"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4T1             0.286      0.007     42.004      0.000      0.207</w:t>
      </w:r>
    </w:p>
    <w:p w14:paraId="56662333"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6T1             0.223      0.006     35.314      0.000      0.164</w:t>
      </w:r>
    </w:p>
    <w:p w14:paraId="276138E4"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1T2             0.307      0.008     37.710      0.000      0.181</w:t>
      </w:r>
    </w:p>
    <w:p w14:paraId="57D042BE"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2T2             0.595      0.008     79.206      0.000      0.196</w:t>
      </w:r>
    </w:p>
    <w:p w14:paraId="6B9D4A8A"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3T2             0.672      0.009     72.242      0.000      0.221</w:t>
      </w:r>
    </w:p>
    <w:p w14:paraId="0C416FF8"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4T2             0.415      0.009     47.374      0.000      0.204</w:t>
      </w:r>
    </w:p>
    <w:p w14:paraId="45713CDC"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EMO5T2             0.410      0.010     40.844      0.000      0.163</w:t>
      </w:r>
    </w:p>
    <w:p w14:paraId="24388D81"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1T2             0.566      0.009     63.140      0.000      0.204</w:t>
      </w:r>
    </w:p>
    <w:p w14:paraId="28994F94"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3T2             0.577      0.009     65.147      0.000      0.307</w:t>
      </w:r>
    </w:p>
    <w:p w14:paraId="1C8E9FB5" w14:textId="77777777" w:rsidR="00E27EA8" w:rsidRPr="006E4BBB" w:rsidRDefault="00E27EA8" w:rsidP="00733150">
      <w:pPr>
        <w:pStyle w:val="PlainText"/>
        <w:rPr>
          <w:rFonts w:ascii="Courier New" w:hAnsi="Courier New" w:cs="Courier New"/>
          <w:sz w:val="20"/>
          <w:szCs w:val="20"/>
          <w:lang w:val="fr-FR"/>
        </w:rPr>
      </w:pPr>
      <w:r w:rsidRPr="006E4BBB">
        <w:rPr>
          <w:rFonts w:ascii="Courier New" w:hAnsi="Courier New" w:cs="Courier New"/>
          <w:sz w:val="20"/>
          <w:szCs w:val="20"/>
          <w:lang w:val="fr-FR"/>
        </w:rPr>
        <w:t xml:space="preserve">    REG4T2             0.277      0.007     38.660      0.000      0.278</w:t>
      </w:r>
    </w:p>
    <w:p w14:paraId="2691AC69"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fr-FR"/>
        </w:rPr>
        <w:t xml:space="preserve">    </w:t>
      </w:r>
      <w:r w:rsidRPr="006E4BBB">
        <w:rPr>
          <w:rFonts w:ascii="Courier New" w:hAnsi="Courier New" w:cs="Courier New"/>
          <w:sz w:val="20"/>
          <w:szCs w:val="20"/>
          <w:lang w:val="de-DE"/>
        </w:rPr>
        <w:t>REG6T2             0.214      0.007     29.440      0.000      0.223</w:t>
      </w:r>
    </w:p>
    <w:p w14:paraId="3D9000D3"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1T3             0.334      0.009     36.056      0.000      0.204</w:t>
      </w:r>
    </w:p>
    <w:p w14:paraId="587C7FD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2T3             0.624      0.009     67.551      0.000      0.219</w:t>
      </w:r>
    </w:p>
    <w:p w14:paraId="3B40FEC6"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lastRenderedPageBreak/>
        <w:t xml:space="preserve">    EMO3T3             0.699      0.010     73.292      0.000      0.232</w:t>
      </w:r>
    </w:p>
    <w:p w14:paraId="477AB717"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4T3             0.446      0.009     48.544      0.000      0.274</w:t>
      </w:r>
    </w:p>
    <w:p w14:paraId="49CEB9EF"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EMO5T3             0.440      0.010     43.357      0.000      0.222</w:t>
      </w:r>
    </w:p>
    <w:p w14:paraId="1ABFD1B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1T3             0.575      0.009     63.072      0.000      0.291</w:t>
      </w:r>
    </w:p>
    <w:p w14:paraId="4BDDA67C"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3T3             0.586      0.009     65.694      0.000      0.359</w:t>
      </w:r>
    </w:p>
    <w:p w14:paraId="1148BBB1"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4T3             0.284      0.007     38.811      0.000      0.348</w:t>
      </w:r>
    </w:p>
    <w:p w14:paraId="2E552435"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REG6T3             0.221      0.007     30.190      0.000      0.324</w:t>
      </w:r>
    </w:p>
    <w:p w14:paraId="135AD3D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1              1.000    999.000    999.000    999.000      0.000</w:t>
      </w:r>
    </w:p>
    <w:p w14:paraId="1E7E40CB"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2              1.000    999.000    999.000    999.000      0.000</w:t>
      </w:r>
    </w:p>
    <w:p w14:paraId="6C88631E" w14:textId="77777777" w:rsidR="00E27EA8" w:rsidRPr="006E4BBB" w:rsidRDefault="00E27EA8" w:rsidP="00733150">
      <w:pPr>
        <w:pStyle w:val="PlainText"/>
        <w:rPr>
          <w:rFonts w:ascii="Courier New" w:hAnsi="Courier New" w:cs="Courier New"/>
          <w:sz w:val="20"/>
          <w:szCs w:val="20"/>
          <w:lang w:val="de-DE"/>
        </w:rPr>
      </w:pPr>
      <w:r w:rsidRPr="006E4BBB">
        <w:rPr>
          <w:rFonts w:ascii="Courier New" w:hAnsi="Courier New" w:cs="Courier New"/>
          <w:sz w:val="20"/>
          <w:szCs w:val="20"/>
          <w:lang w:val="de-DE"/>
        </w:rPr>
        <w:t xml:space="preserve">    FAMT3              1.000    999.000    999.000    999.000      0.000</w:t>
      </w:r>
    </w:p>
    <w:p w14:paraId="474F58A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de-DE"/>
        </w:rPr>
        <w:t xml:space="preserve">    </w:t>
      </w:r>
      <w:r w:rsidRPr="006E4BBB">
        <w:rPr>
          <w:rFonts w:ascii="Courier New" w:hAnsi="Courier New" w:cs="Courier New"/>
          <w:sz w:val="20"/>
          <w:szCs w:val="20"/>
        </w:rPr>
        <w:t>PERT1              1.000    999.000    999.000    999.000      0.000</w:t>
      </w:r>
    </w:p>
    <w:p w14:paraId="4A08E81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2              1.000    999.000    999.000    999.000      0.000</w:t>
      </w:r>
    </w:p>
    <w:p w14:paraId="52BCA9F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PERT3              1.000    999.000    999.000    999.000      0.000</w:t>
      </w:r>
    </w:p>
    <w:p w14:paraId="2AD28E34" w14:textId="77777777" w:rsidR="00E27EA8" w:rsidRPr="006E4BBB" w:rsidRDefault="00E27EA8" w:rsidP="00733150">
      <w:pPr>
        <w:pStyle w:val="PlainText"/>
        <w:rPr>
          <w:rFonts w:ascii="Courier New" w:hAnsi="Courier New" w:cs="Courier New"/>
          <w:sz w:val="20"/>
          <w:szCs w:val="20"/>
        </w:rPr>
      </w:pPr>
    </w:p>
    <w:p w14:paraId="6AA6305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Latent                                         Two-Tailed   Rate of</w:t>
      </w:r>
    </w:p>
    <w:p w14:paraId="04985B96"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t>
      </w:r>
      <w:r w:rsidRPr="006E4BBB">
        <w:rPr>
          <w:rFonts w:ascii="Courier New" w:hAnsi="Courier New" w:cs="Courier New"/>
          <w:sz w:val="20"/>
          <w:szCs w:val="20"/>
          <w:lang w:val="fr-FR"/>
        </w:rPr>
        <w:t xml:space="preserve">Variable        Estimate       S.E.  Est./S.E.    </w:t>
      </w:r>
      <w:r w:rsidRPr="006E4BBB">
        <w:rPr>
          <w:rFonts w:ascii="Courier New" w:hAnsi="Courier New" w:cs="Courier New"/>
          <w:sz w:val="20"/>
          <w:szCs w:val="20"/>
        </w:rPr>
        <w:t>P-Value    Missing</w:t>
      </w:r>
    </w:p>
    <w:p w14:paraId="63FE39E5" w14:textId="77777777" w:rsidR="00E27EA8" w:rsidRPr="006E4BBB" w:rsidRDefault="00E27EA8" w:rsidP="00733150">
      <w:pPr>
        <w:pStyle w:val="PlainText"/>
        <w:rPr>
          <w:rFonts w:ascii="Courier New" w:hAnsi="Courier New" w:cs="Courier New"/>
          <w:sz w:val="20"/>
          <w:szCs w:val="20"/>
        </w:rPr>
      </w:pPr>
    </w:p>
    <w:p w14:paraId="2AFFED1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EMO1             1.000    999.000    999.000    999.000      0.000</w:t>
      </w:r>
    </w:p>
    <w:p w14:paraId="37368E14"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F_EMO2             1.000    999.000    999.000    999.000      0.000</w:t>
      </w:r>
    </w:p>
    <w:p w14:paraId="42F55421"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F_EMO3             1.000    999.000    999.000    999.000      0.000</w:t>
      </w:r>
    </w:p>
    <w:p w14:paraId="58A95F09"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F_REG1             1.000    999.000    999.000    999.000      0.000</w:t>
      </w:r>
    </w:p>
    <w:p w14:paraId="74AFCF6E"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lang w:val="it-IT"/>
        </w:rPr>
        <w:t xml:space="preserve">    </w:t>
      </w:r>
      <w:r w:rsidRPr="006E4BBB">
        <w:rPr>
          <w:rFonts w:ascii="Courier New" w:hAnsi="Courier New" w:cs="Courier New"/>
          <w:sz w:val="20"/>
          <w:szCs w:val="20"/>
        </w:rPr>
        <w:t>F_REG2             1.000    999.000    999.000    999.000      0.000</w:t>
      </w:r>
    </w:p>
    <w:p w14:paraId="17B5B622"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F_REG3             1.000    999.000    999.000    999.000      0.000</w:t>
      </w:r>
    </w:p>
    <w:p w14:paraId="311903E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2             0.140      0.028      4.968      0.000      0.333</w:t>
      </w:r>
    </w:p>
    <w:p w14:paraId="27B78EAF"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EMO3             0.223      0.028      7.872      0.000      0.308</w:t>
      </w:r>
    </w:p>
    <w:p w14:paraId="47E99A4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2             0.169      0.027      6.222      0.000      0.312</w:t>
      </w:r>
    </w:p>
    <w:p w14:paraId="67D0734D"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REG3             0.208      0.028      7.360      0.000      0.311</w:t>
      </w:r>
    </w:p>
    <w:p w14:paraId="42E44530"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W_FAM2             0.024      0.008      3.016      0.003      0.436</w:t>
      </w:r>
    </w:p>
    <w:p w14:paraId="4A3F11B6"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rPr>
        <w:t xml:space="preserve">    </w:t>
      </w:r>
      <w:r w:rsidRPr="006E4BBB">
        <w:rPr>
          <w:rFonts w:ascii="Courier New" w:hAnsi="Courier New" w:cs="Courier New"/>
          <w:sz w:val="20"/>
          <w:szCs w:val="20"/>
          <w:lang w:val="it-IT"/>
        </w:rPr>
        <w:t>W_FAM3             0.079      0.011      7.186      0.000      0.563</w:t>
      </w:r>
    </w:p>
    <w:p w14:paraId="709753B2"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2             0.061      0.011      5.446      0.000      0.432</w:t>
      </w:r>
    </w:p>
    <w:p w14:paraId="7872D909" w14:textId="77777777" w:rsidR="00E27EA8" w:rsidRPr="006E4BBB" w:rsidRDefault="00E27EA8" w:rsidP="00733150">
      <w:pPr>
        <w:pStyle w:val="PlainText"/>
        <w:rPr>
          <w:rFonts w:ascii="Courier New" w:hAnsi="Courier New" w:cs="Courier New"/>
          <w:sz w:val="20"/>
          <w:szCs w:val="20"/>
          <w:lang w:val="it-IT"/>
        </w:rPr>
      </w:pPr>
      <w:r w:rsidRPr="006E4BBB">
        <w:rPr>
          <w:rFonts w:ascii="Courier New" w:hAnsi="Courier New" w:cs="Courier New"/>
          <w:sz w:val="20"/>
          <w:szCs w:val="20"/>
          <w:lang w:val="it-IT"/>
        </w:rPr>
        <w:t xml:space="preserve">    W_PER3             0.080      0.012      6.719      0.000      0.523</w:t>
      </w:r>
    </w:p>
    <w:p w14:paraId="68FD1465" w14:textId="77777777" w:rsidR="00E27EA8" w:rsidRPr="006E4BBB" w:rsidRDefault="00E27EA8" w:rsidP="00733150">
      <w:pPr>
        <w:pStyle w:val="PlainText"/>
        <w:rPr>
          <w:rFonts w:ascii="Courier New" w:hAnsi="Courier New" w:cs="Courier New"/>
          <w:sz w:val="20"/>
          <w:szCs w:val="20"/>
          <w:lang w:val="it-IT"/>
        </w:rPr>
      </w:pPr>
    </w:p>
    <w:p w14:paraId="500456B5" w14:textId="77777777" w:rsidR="00E27EA8" w:rsidRPr="006E4BBB" w:rsidRDefault="00E27EA8" w:rsidP="00733150">
      <w:pPr>
        <w:pStyle w:val="PlainText"/>
        <w:rPr>
          <w:rFonts w:ascii="Courier New" w:hAnsi="Courier New" w:cs="Courier New"/>
          <w:sz w:val="20"/>
          <w:szCs w:val="20"/>
          <w:lang w:val="it-IT"/>
        </w:rPr>
      </w:pPr>
    </w:p>
    <w:p w14:paraId="517F4CCC"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QUALITY OF NUMERICAL RESULTS</w:t>
      </w:r>
    </w:p>
    <w:p w14:paraId="1BB20F4B" w14:textId="77777777" w:rsidR="00E27EA8" w:rsidRPr="006E4BBB" w:rsidRDefault="00E27EA8" w:rsidP="00733150">
      <w:pPr>
        <w:pStyle w:val="PlainText"/>
        <w:rPr>
          <w:rFonts w:ascii="Courier New" w:hAnsi="Courier New" w:cs="Courier New"/>
          <w:sz w:val="20"/>
          <w:szCs w:val="20"/>
        </w:rPr>
      </w:pPr>
    </w:p>
    <w:p w14:paraId="19017A47"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Average Condition Number for the Information Matrix      0.256E-08</w:t>
      </w:r>
    </w:p>
    <w:p w14:paraId="68BCBAF3" w14:textId="77777777" w:rsidR="00E27EA8" w:rsidRPr="006E4BBB" w:rsidRDefault="00E27EA8" w:rsidP="00733150">
      <w:pPr>
        <w:pStyle w:val="PlainText"/>
        <w:rPr>
          <w:rFonts w:ascii="Courier New" w:hAnsi="Courier New" w:cs="Courier New"/>
          <w:sz w:val="20"/>
          <w:szCs w:val="20"/>
        </w:rPr>
      </w:pPr>
      <w:r w:rsidRPr="006E4BBB">
        <w:rPr>
          <w:rFonts w:ascii="Courier New" w:hAnsi="Courier New" w:cs="Courier New"/>
          <w:sz w:val="20"/>
          <w:szCs w:val="20"/>
        </w:rPr>
        <w:t xml:space="preserve">       (ratio of smallest to largest eigenvalue)</w:t>
      </w:r>
    </w:p>
    <w:p w14:paraId="79C3B139" w14:textId="77777777" w:rsidR="00E27EA8" w:rsidRPr="006E4BBB" w:rsidRDefault="00E27EA8" w:rsidP="00E27EA8">
      <w:pPr>
        <w:pStyle w:val="PlainText"/>
        <w:rPr>
          <w:rFonts w:ascii="Courier New" w:hAnsi="Courier New" w:cs="Courier New"/>
        </w:rPr>
      </w:pPr>
    </w:p>
    <w:p w14:paraId="2B868168" w14:textId="77777777" w:rsidR="001727D6" w:rsidRPr="006E4BBB" w:rsidRDefault="001727D6" w:rsidP="007C722C">
      <w:pPr>
        <w:spacing w:line="480" w:lineRule="auto"/>
        <w:rPr>
          <w:rFonts w:ascii="Times New Roman" w:hAnsi="Times New Roman"/>
          <w:sz w:val="20"/>
          <w:szCs w:val="20"/>
        </w:rPr>
      </w:pPr>
    </w:p>
    <w:p w14:paraId="17AA55A2" w14:textId="05FEAB29" w:rsidR="00CF59E8" w:rsidRPr="006E4BBB" w:rsidRDefault="00CF59E8" w:rsidP="00CF59E8">
      <w:pPr>
        <w:spacing w:line="480" w:lineRule="auto"/>
        <w:rPr>
          <w:rFonts w:ascii="Times New Roman" w:hAnsi="Times New Roman"/>
          <w:b/>
          <w:bCs/>
          <w:sz w:val="20"/>
          <w:szCs w:val="20"/>
        </w:rPr>
      </w:pPr>
      <w:r w:rsidRPr="006E4BBB">
        <w:rPr>
          <w:rFonts w:ascii="Times New Roman" w:hAnsi="Times New Roman"/>
          <w:b/>
          <w:bCs/>
          <w:sz w:val="20"/>
          <w:szCs w:val="20"/>
        </w:rPr>
        <w:t xml:space="preserve">Appendix </w:t>
      </w:r>
      <w:r w:rsidR="00406248" w:rsidRPr="006E4BBB">
        <w:rPr>
          <w:rFonts w:ascii="Times New Roman" w:hAnsi="Times New Roman"/>
          <w:b/>
          <w:bCs/>
          <w:sz w:val="20"/>
          <w:szCs w:val="20"/>
        </w:rPr>
        <w:t>H</w:t>
      </w:r>
      <w:r w:rsidRPr="006E4BBB">
        <w:rPr>
          <w:rFonts w:ascii="Times New Roman" w:hAnsi="Times New Roman"/>
          <w:b/>
          <w:bCs/>
          <w:sz w:val="20"/>
          <w:szCs w:val="20"/>
        </w:rPr>
        <w:t>) Measurement model results</w:t>
      </w:r>
    </w:p>
    <w:p w14:paraId="7CA3DB19" w14:textId="4A20E24A" w:rsidR="00CF59E8" w:rsidRPr="006E4BBB" w:rsidRDefault="00CF59E8" w:rsidP="00CF59E8">
      <w:pPr>
        <w:spacing w:line="480" w:lineRule="auto"/>
        <w:rPr>
          <w:rFonts w:ascii="Times New Roman" w:hAnsi="Times New Roman" w:cs="Times New Roman"/>
          <w:color w:val="000000" w:themeColor="text1"/>
          <w:sz w:val="20"/>
          <w:szCs w:val="20"/>
        </w:rPr>
      </w:pPr>
      <w:r w:rsidRPr="006E4BBB">
        <w:rPr>
          <w:rFonts w:ascii="Times New Roman" w:hAnsi="Times New Roman"/>
          <w:sz w:val="20"/>
          <w:szCs w:val="20"/>
        </w:rPr>
        <w:t xml:space="preserve">Given inclusion of emotional distress and emotion regulation as latent factors in the structural model, we first examined a measurement model allowing these latent factors to freely correlate to review the overarching </w:t>
      </w:r>
      <w:r w:rsidRPr="006E4BBB">
        <w:rPr>
          <w:rFonts w:ascii="Times New Roman" w:hAnsi="Times New Roman"/>
          <w:color w:val="000000" w:themeColor="text1"/>
          <w:sz w:val="20"/>
          <w:szCs w:val="20"/>
        </w:rPr>
        <w:t xml:space="preserve">factor structure underpinning the main analysis model </w:t>
      </w:r>
      <w:r w:rsidRPr="006E4BBB">
        <w:rPr>
          <w:rFonts w:ascii="Times New Roman" w:hAnsi="Times New Roman"/>
          <w:color w:val="000000" w:themeColor="text1"/>
          <w:sz w:val="20"/>
          <w:szCs w:val="20"/>
          <w:shd w:val="clear" w:color="auto" w:fill="E6E6E6"/>
        </w:rPr>
        <w:fldChar w:fldCharType="begin" w:fldLock="1"/>
      </w:r>
      <w:r w:rsidRPr="006E4BBB">
        <w:rPr>
          <w:rFonts w:ascii="Times New Roman" w:hAnsi="Times New Roman"/>
          <w:color w:val="000000" w:themeColor="text1"/>
          <w:sz w:val="20"/>
          <w:szCs w:val="20"/>
        </w:rPr>
        <w:instrText>ADDIN CSL_CITATION {"citationItems":[{"id":"ITEM-1","itemData":{"author":[{"dropping-particle":"","family":"Brown","given":"Timothy. A.","non-dropping-particle":"","parse-names":false,"suffix":""}],"edition":"2","id":"ITEM-1","issued":{"date-parts":[["2015"]]},"publisher":"The Guilford Press","publisher-place":"New York, NY","title":"Confirmatory factor analysis for applied research","type":"book"},"uris":["http://www.mendeley.com/documents/?uuid=c9cf7b1d-38ec-4c64-968f-1f74478e3732"]}],"mendeley":{"formattedCitation":"(Brown, 2015)","plainTextFormattedCitation":"(Brown, 2015)","previouslyFormattedCitation":"(Brown, 2015)"},"properties":{"noteIndex":0},"schema":"https://github.com/citation-style-language/schema/raw/master/csl-citation.json"}</w:instrText>
      </w:r>
      <w:r w:rsidRPr="006E4BBB">
        <w:rPr>
          <w:rFonts w:ascii="Times New Roman" w:hAnsi="Times New Roman"/>
          <w:color w:val="000000" w:themeColor="text1"/>
          <w:sz w:val="20"/>
          <w:szCs w:val="20"/>
          <w:shd w:val="clear" w:color="auto" w:fill="E6E6E6"/>
        </w:rPr>
        <w:fldChar w:fldCharType="separate"/>
      </w:r>
      <w:r w:rsidRPr="006E4BBB">
        <w:rPr>
          <w:rFonts w:ascii="Times New Roman" w:hAnsi="Times New Roman"/>
          <w:noProof/>
          <w:color w:val="000000" w:themeColor="text1"/>
          <w:sz w:val="20"/>
          <w:szCs w:val="20"/>
        </w:rPr>
        <w:t>(Brown, 2015)</w:t>
      </w:r>
      <w:r w:rsidRPr="006E4BBB">
        <w:rPr>
          <w:rFonts w:ascii="Times New Roman" w:hAnsi="Times New Roman"/>
          <w:color w:val="000000" w:themeColor="text1"/>
          <w:sz w:val="20"/>
          <w:szCs w:val="20"/>
          <w:shd w:val="clear" w:color="auto" w:fill="E6E6E6"/>
        </w:rPr>
        <w:fldChar w:fldCharType="end"/>
      </w:r>
      <w:r w:rsidRPr="006E4BBB">
        <w:rPr>
          <w:rFonts w:ascii="Times New Roman" w:hAnsi="Times New Roman"/>
          <w:color w:val="000000" w:themeColor="text1"/>
          <w:sz w:val="20"/>
          <w:szCs w:val="20"/>
        </w:rPr>
        <w:t xml:space="preserve">. This model showed acceptable fit: </w:t>
      </w:r>
      <w:r w:rsidRPr="006E4BBB">
        <w:rPr>
          <w:rFonts w:ascii="Symbol" w:eastAsia="Symbol" w:hAnsi="Symbol" w:cs="Symbol"/>
          <w:color w:val="000000" w:themeColor="text1"/>
          <w:sz w:val="20"/>
          <w:szCs w:val="20"/>
        </w:rPr>
        <w:t>c</w:t>
      </w:r>
      <w:r w:rsidRPr="006E4BBB">
        <w:rPr>
          <w:rFonts w:ascii="Times New Roman" w:hAnsi="Times New Roman" w:cs="Times New Roman"/>
          <w:color w:val="000000" w:themeColor="text1"/>
          <w:sz w:val="20"/>
          <w:szCs w:val="20"/>
          <w:vertAlign w:val="superscript"/>
        </w:rPr>
        <w:t xml:space="preserve">2 </w:t>
      </w:r>
      <w:r w:rsidRPr="006E4BBB">
        <w:rPr>
          <w:rFonts w:ascii="Times New Roman" w:hAnsi="Times New Roman" w:cs="Times New Roman"/>
          <w:color w:val="000000" w:themeColor="text1"/>
          <w:sz w:val="20"/>
          <w:szCs w:val="20"/>
        </w:rPr>
        <w:t>(309) = 16,169.59 (SD = 287.62); RMSEA = .06 (SD = .00); CFI = .88 (SD = .00), TLI = .87 (SD = .01); SRMR = .06 (SD = .00). Table S</w:t>
      </w:r>
      <w:r w:rsidR="00B04D9C" w:rsidRPr="006E4BBB">
        <w:rPr>
          <w:rFonts w:ascii="Times New Roman" w:hAnsi="Times New Roman" w:cs="Times New Roman"/>
          <w:color w:val="000000" w:themeColor="text1"/>
          <w:sz w:val="20"/>
          <w:szCs w:val="20"/>
        </w:rPr>
        <w:t>12</w:t>
      </w:r>
      <w:r w:rsidRPr="006E4BBB">
        <w:rPr>
          <w:rFonts w:ascii="Times New Roman" w:hAnsi="Times New Roman" w:cs="Times New Roman"/>
          <w:color w:val="000000" w:themeColor="text1"/>
          <w:sz w:val="20"/>
          <w:szCs w:val="20"/>
        </w:rPr>
        <w:t xml:space="preserve"> shows standardised beta coefficient associations between factors in this model. Though strong correlations  were observed between emotional distress factors and emotion regulation factors in this model, none exceeded the 0.80 threshold that </w:t>
      </w:r>
      <w:r w:rsidRPr="006E4BBB">
        <w:rPr>
          <w:rFonts w:ascii="Times New Roman" w:hAnsi="Times New Roman" w:cs="Times New Roman"/>
          <w:color w:val="000000" w:themeColor="text1"/>
          <w:sz w:val="20"/>
          <w:szCs w:val="20"/>
          <w:shd w:val="clear" w:color="auto" w:fill="E6E6E6"/>
        </w:rPr>
        <w:fldChar w:fldCharType="begin" w:fldLock="1"/>
      </w:r>
      <w:r w:rsidRPr="006E4BBB">
        <w:rPr>
          <w:rFonts w:ascii="Times New Roman" w:hAnsi="Times New Roman" w:cs="Times New Roman"/>
          <w:color w:val="000000" w:themeColor="text1"/>
          <w:sz w:val="20"/>
          <w:szCs w:val="20"/>
        </w:rPr>
        <w:instrText>ADDIN CSL_CITATION {"citationItems":[{"id":"ITEM-1","itemData":{"author":[{"dropping-particle":"","family":"Brown","given":"Timothy. A.","non-dropping-particle":"","parse-names":false,"suffix":""}],"edition":"2","id":"ITEM-1","issued":{"date-parts":[["2015"]]},"publisher":"The Guilford Press","publisher-place":"New York, NY","title":"Confirmatory factor analysis for applied research","type":"book"},"uris":["http://www.mendeley.com/documents/?uuid=c9cf7b1d-38ec-4c64-968f-1f74478e3732"]}],"mendeley":{"formattedCitation":"(Brown, 2015)","manualFormatting":"Brown (2015)","plainTextFormattedCitation":"(Brown, 2015)","previouslyFormattedCitation":"(Brown, 2015)"},"properties":{"noteIndex":0},"schema":"https://github.com/citation-style-language/schema/raw/master/csl-citation.json"}</w:instrText>
      </w:r>
      <w:r w:rsidRPr="006E4BBB">
        <w:rPr>
          <w:rFonts w:ascii="Times New Roman" w:hAnsi="Times New Roman" w:cs="Times New Roman"/>
          <w:color w:val="000000" w:themeColor="text1"/>
          <w:sz w:val="20"/>
          <w:szCs w:val="20"/>
          <w:shd w:val="clear" w:color="auto" w:fill="E6E6E6"/>
        </w:rPr>
        <w:fldChar w:fldCharType="separate"/>
      </w:r>
      <w:r w:rsidRPr="006E4BBB">
        <w:rPr>
          <w:rFonts w:ascii="Times New Roman" w:hAnsi="Times New Roman" w:cs="Times New Roman"/>
          <w:noProof/>
          <w:color w:val="000000" w:themeColor="text1"/>
          <w:sz w:val="20"/>
          <w:szCs w:val="20"/>
        </w:rPr>
        <w:t>Brown (2015)</w:t>
      </w:r>
      <w:r w:rsidRPr="006E4BBB">
        <w:rPr>
          <w:rFonts w:ascii="Times New Roman" w:hAnsi="Times New Roman" w:cs="Times New Roman"/>
          <w:color w:val="000000" w:themeColor="text1"/>
          <w:sz w:val="20"/>
          <w:szCs w:val="20"/>
          <w:shd w:val="clear" w:color="auto" w:fill="E6E6E6"/>
        </w:rPr>
        <w:fldChar w:fldCharType="end"/>
      </w:r>
      <w:r w:rsidRPr="006E4BBB">
        <w:rPr>
          <w:rFonts w:ascii="Times New Roman" w:hAnsi="Times New Roman" w:cs="Times New Roman"/>
          <w:color w:val="000000" w:themeColor="text1"/>
          <w:sz w:val="20"/>
          <w:szCs w:val="20"/>
        </w:rPr>
        <w:t xml:space="preserve"> advises as indicative of multicollinearity in latent factor correlations. Thus, our measurement model was acceptable ahead of the main analysis. </w:t>
      </w:r>
    </w:p>
    <w:p w14:paraId="35195794" w14:textId="77777777" w:rsidR="00CF59E8" w:rsidRPr="006E4BBB" w:rsidRDefault="00CF59E8" w:rsidP="00CF59E8">
      <w:pPr>
        <w:spacing w:line="480" w:lineRule="auto"/>
        <w:rPr>
          <w:rFonts w:ascii="Times New Roman" w:hAnsi="Times New Roman" w:cs="Times New Roman"/>
          <w:color w:val="FF0000"/>
          <w:sz w:val="20"/>
          <w:szCs w:val="20"/>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2"/>
        <w:gridCol w:w="835"/>
        <w:gridCol w:w="1106"/>
        <w:gridCol w:w="1106"/>
        <w:gridCol w:w="970"/>
        <w:gridCol w:w="741"/>
      </w:tblGrid>
      <w:tr w:rsidR="00CF59E8" w:rsidRPr="006E4BBB" w14:paraId="1E3D0E10" w14:textId="77777777" w:rsidTr="004D1297">
        <w:tc>
          <w:tcPr>
            <w:tcW w:w="8516" w:type="dxa"/>
            <w:gridSpan w:val="6"/>
          </w:tcPr>
          <w:p w14:paraId="2841883B" w14:textId="1DCE42FC" w:rsidR="00CF59E8" w:rsidRPr="006E4BBB" w:rsidRDefault="00CF59E8" w:rsidP="004D1297">
            <w:pPr>
              <w:spacing w:line="360" w:lineRule="auto"/>
              <w:rPr>
                <w:rFonts w:ascii="Times New Roman" w:hAnsi="Times New Roman" w:cs="Times New Roman"/>
                <w:color w:val="000000" w:themeColor="text1"/>
                <w:sz w:val="20"/>
                <w:szCs w:val="20"/>
              </w:rPr>
            </w:pPr>
            <w:r w:rsidRPr="006E4BBB">
              <w:rPr>
                <w:rFonts w:ascii="Times New Roman" w:hAnsi="Times New Roman" w:cs="Times New Roman"/>
                <w:color w:val="000000" w:themeColor="text1"/>
                <w:sz w:val="20"/>
                <w:szCs w:val="20"/>
              </w:rPr>
              <w:t>Table S</w:t>
            </w:r>
            <w:r w:rsidR="00B04D9C" w:rsidRPr="006E4BBB">
              <w:rPr>
                <w:rFonts w:ascii="Times New Roman" w:hAnsi="Times New Roman" w:cs="Times New Roman"/>
                <w:color w:val="000000" w:themeColor="text1"/>
                <w:sz w:val="20"/>
                <w:szCs w:val="20"/>
              </w:rPr>
              <w:t>12</w:t>
            </w:r>
          </w:p>
          <w:p w14:paraId="75141380" w14:textId="77777777" w:rsidR="00CF59E8" w:rsidRPr="006E4BBB" w:rsidRDefault="00CF59E8" w:rsidP="004D1297">
            <w:pPr>
              <w:spacing w:line="360" w:lineRule="auto"/>
              <w:rPr>
                <w:rFonts w:ascii="Times New Roman" w:hAnsi="Times New Roman"/>
                <w:b/>
                <w:bCs/>
                <w:color w:val="000000" w:themeColor="text1"/>
                <w:sz w:val="20"/>
                <w:szCs w:val="20"/>
              </w:rPr>
            </w:pPr>
            <w:r w:rsidRPr="006E4BBB">
              <w:rPr>
                <w:rFonts w:ascii="Times New Roman" w:hAnsi="Times New Roman" w:cs="Times New Roman"/>
                <w:i/>
                <w:iCs/>
                <w:color w:val="000000" w:themeColor="text1"/>
                <w:sz w:val="20"/>
                <w:szCs w:val="20"/>
              </w:rPr>
              <w:t>Measurement Model Correlations (</w:t>
            </w:r>
            <w:r w:rsidRPr="006E4BBB">
              <w:rPr>
                <w:rFonts w:ascii="Times New Roman" w:hAnsi="Times New Roman" w:cs="Times New Roman"/>
                <w:i/>
                <w:color w:val="000000" w:themeColor="text1"/>
                <w:sz w:val="20"/>
                <w:szCs w:val="20"/>
              </w:rPr>
              <w:t>β)</w:t>
            </w:r>
          </w:p>
        </w:tc>
      </w:tr>
      <w:tr w:rsidR="00CF59E8" w:rsidRPr="006E4BBB" w14:paraId="72C7AB5F" w14:textId="77777777" w:rsidTr="004D1297">
        <w:tc>
          <w:tcPr>
            <w:tcW w:w="3652" w:type="dxa"/>
            <w:tcBorders>
              <w:bottom w:val="single" w:sz="4" w:space="0" w:color="auto"/>
            </w:tcBorders>
          </w:tcPr>
          <w:p w14:paraId="27513955" w14:textId="77777777" w:rsidR="00CF59E8" w:rsidRPr="006E4BBB" w:rsidRDefault="00CF59E8" w:rsidP="004D1297">
            <w:pPr>
              <w:spacing w:line="360" w:lineRule="auto"/>
              <w:rPr>
                <w:rFonts w:ascii="Times New Roman" w:hAnsi="Times New Roman"/>
                <w:color w:val="000000" w:themeColor="text1"/>
                <w:sz w:val="20"/>
                <w:szCs w:val="20"/>
              </w:rPr>
            </w:pPr>
          </w:p>
        </w:tc>
        <w:tc>
          <w:tcPr>
            <w:tcW w:w="851" w:type="dxa"/>
            <w:tcBorders>
              <w:bottom w:val="single" w:sz="4" w:space="0" w:color="auto"/>
            </w:tcBorders>
          </w:tcPr>
          <w:p w14:paraId="72112A39"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1</w:t>
            </w:r>
          </w:p>
        </w:tc>
        <w:tc>
          <w:tcPr>
            <w:tcW w:w="1134" w:type="dxa"/>
            <w:tcBorders>
              <w:bottom w:val="single" w:sz="4" w:space="0" w:color="auto"/>
            </w:tcBorders>
          </w:tcPr>
          <w:p w14:paraId="178DBD54"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2</w:t>
            </w:r>
          </w:p>
        </w:tc>
        <w:tc>
          <w:tcPr>
            <w:tcW w:w="1134" w:type="dxa"/>
            <w:tcBorders>
              <w:bottom w:val="single" w:sz="4" w:space="0" w:color="auto"/>
            </w:tcBorders>
          </w:tcPr>
          <w:p w14:paraId="33A4F34B"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3</w:t>
            </w:r>
          </w:p>
        </w:tc>
        <w:tc>
          <w:tcPr>
            <w:tcW w:w="992" w:type="dxa"/>
            <w:tcBorders>
              <w:bottom w:val="single" w:sz="4" w:space="0" w:color="auto"/>
            </w:tcBorders>
          </w:tcPr>
          <w:p w14:paraId="5A164B6D"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4</w:t>
            </w:r>
          </w:p>
        </w:tc>
        <w:tc>
          <w:tcPr>
            <w:tcW w:w="753" w:type="dxa"/>
            <w:tcBorders>
              <w:bottom w:val="single" w:sz="4" w:space="0" w:color="auto"/>
            </w:tcBorders>
          </w:tcPr>
          <w:p w14:paraId="245883DE"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5</w:t>
            </w:r>
          </w:p>
        </w:tc>
      </w:tr>
      <w:tr w:rsidR="00CF59E8" w:rsidRPr="006E4BBB" w14:paraId="62968D50" w14:textId="77777777" w:rsidTr="004D1297">
        <w:tc>
          <w:tcPr>
            <w:tcW w:w="3652" w:type="dxa"/>
            <w:tcBorders>
              <w:top w:val="single" w:sz="4" w:space="0" w:color="auto"/>
              <w:bottom w:val="nil"/>
            </w:tcBorders>
          </w:tcPr>
          <w:p w14:paraId="71063F8A"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1. Emotional distress T1</w:t>
            </w:r>
          </w:p>
        </w:tc>
        <w:tc>
          <w:tcPr>
            <w:tcW w:w="851" w:type="dxa"/>
            <w:tcBorders>
              <w:top w:val="single" w:sz="4" w:space="0" w:color="auto"/>
              <w:bottom w:val="nil"/>
            </w:tcBorders>
          </w:tcPr>
          <w:p w14:paraId="17C07DDB"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s="Times New Roman"/>
                <w:color w:val="000000" w:themeColor="text1"/>
                <w:sz w:val="20"/>
                <w:szCs w:val="20"/>
              </w:rPr>
              <w:t>–</w:t>
            </w:r>
          </w:p>
        </w:tc>
        <w:tc>
          <w:tcPr>
            <w:tcW w:w="1134" w:type="dxa"/>
            <w:tcBorders>
              <w:top w:val="single" w:sz="4" w:space="0" w:color="auto"/>
              <w:bottom w:val="nil"/>
            </w:tcBorders>
          </w:tcPr>
          <w:p w14:paraId="4EA9039D" w14:textId="77777777" w:rsidR="00CF59E8" w:rsidRPr="006E4BBB" w:rsidRDefault="00CF59E8" w:rsidP="004D1297">
            <w:pPr>
              <w:spacing w:line="360" w:lineRule="auto"/>
              <w:rPr>
                <w:rFonts w:ascii="Times New Roman" w:hAnsi="Times New Roman"/>
                <w:color w:val="000000" w:themeColor="text1"/>
                <w:sz w:val="20"/>
                <w:szCs w:val="20"/>
              </w:rPr>
            </w:pPr>
          </w:p>
        </w:tc>
        <w:tc>
          <w:tcPr>
            <w:tcW w:w="1134" w:type="dxa"/>
            <w:tcBorders>
              <w:top w:val="single" w:sz="4" w:space="0" w:color="auto"/>
              <w:bottom w:val="nil"/>
            </w:tcBorders>
          </w:tcPr>
          <w:p w14:paraId="44FC7BB2" w14:textId="77777777" w:rsidR="00CF59E8" w:rsidRPr="006E4BBB" w:rsidRDefault="00CF59E8" w:rsidP="004D1297">
            <w:pPr>
              <w:spacing w:line="360" w:lineRule="auto"/>
              <w:rPr>
                <w:rFonts w:ascii="Times New Roman" w:hAnsi="Times New Roman"/>
                <w:color w:val="000000" w:themeColor="text1"/>
                <w:sz w:val="20"/>
                <w:szCs w:val="20"/>
              </w:rPr>
            </w:pPr>
          </w:p>
        </w:tc>
        <w:tc>
          <w:tcPr>
            <w:tcW w:w="992" w:type="dxa"/>
            <w:tcBorders>
              <w:top w:val="single" w:sz="4" w:space="0" w:color="auto"/>
              <w:bottom w:val="nil"/>
            </w:tcBorders>
          </w:tcPr>
          <w:p w14:paraId="25223774" w14:textId="77777777" w:rsidR="00CF59E8" w:rsidRPr="006E4BBB" w:rsidRDefault="00CF59E8" w:rsidP="004D1297">
            <w:pPr>
              <w:spacing w:line="360" w:lineRule="auto"/>
              <w:rPr>
                <w:rFonts w:ascii="Times New Roman" w:hAnsi="Times New Roman"/>
                <w:color w:val="000000" w:themeColor="text1"/>
                <w:sz w:val="20"/>
                <w:szCs w:val="20"/>
              </w:rPr>
            </w:pPr>
          </w:p>
        </w:tc>
        <w:tc>
          <w:tcPr>
            <w:tcW w:w="753" w:type="dxa"/>
            <w:tcBorders>
              <w:top w:val="single" w:sz="4" w:space="0" w:color="auto"/>
              <w:bottom w:val="nil"/>
            </w:tcBorders>
          </w:tcPr>
          <w:p w14:paraId="2CB6242D" w14:textId="77777777" w:rsidR="00CF59E8" w:rsidRPr="006E4BBB" w:rsidRDefault="00CF59E8" w:rsidP="004D1297">
            <w:pPr>
              <w:spacing w:line="360" w:lineRule="auto"/>
              <w:rPr>
                <w:rFonts w:ascii="Times New Roman" w:hAnsi="Times New Roman"/>
                <w:color w:val="000000" w:themeColor="text1"/>
                <w:sz w:val="20"/>
                <w:szCs w:val="20"/>
              </w:rPr>
            </w:pPr>
          </w:p>
        </w:tc>
      </w:tr>
      <w:tr w:rsidR="00CF59E8" w:rsidRPr="006E4BBB" w14:paraId="6A34D119" w14:textId="77777777" w:rsidTr="004D1297">
        <w:tc>
          <w:tcPr>
            <w:tcW w:w="3652" w:type="dxa"/>
            <w:tcBorders>
              <w:top w:val="nil"/>
              <w:bottom w:val="nil"/>
            </w:tcBorders>
          </w:tcPr>
          <w:p w14:paraId="44B83464"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2. Emotional distress T2</w:t>
            </w:r>
          </w:p>
        </w:tc>
        <w:tc>
          <w:tcPr>
            <w:tcW w:w="851" w:type="dxa"/>
            <w:tcBorders>
              <w:top w:val="nil"/>
              <w:bottom w:val="nil"/>
            </w:tcBorders>
          </w:tcPr>
          <w:p w14:paraId="69BEC39B"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w:t>
            </w:r>
            <w:r w:rsidRPr="006E4BBB">
              <w:rPr>
                <w:rFonts w:ascii="Times New Roman" w:hAnsi="Times New Roman"/>
                <w:b/>
                <w:bCs/>
                <w:color w:val="000000" w:themeColor="text1"/>
                <w:sz w:val="20"/>
                <w:szCs w:val="20"/>
              </w:rPr>
              <w:t>78</w:t>
            </w:r>
          </w:p>
        </w:tc>
        <w:tc>
          <w:tcPr>
            <w:tcW w:w="1134" w:type="dxa"/>
            <w:tcBorders>
              <w:top w:val="nil"/>
              <w:bottom w:val="nil"/>
            </w:tcBorders>
          </w:tcPr>
          <w:p w14:paraId="566304FF"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s="Times New Roman"/>
                <w:color w:val="000000" w:themeColor="text1"/>
                <w:sz w:val="20"/>
                <w:szCs w:val="20"/>
              </w:rPr>
              <w:t>–</w:t>
            </w:r>
          </w:p>
        </w:tc>
        <w:tc>
          <w:tcPr>
            <w:tcW w:w="1134" w:type="dxa"/>
            <w:tcBorders>
              <w:top w:val="nil"/>
              <w:bottom w:val="nil"/>
            </w:tcBorders>
          </w:tcPr>
          <w:p w14:paraId="2FC395DC" w14:textId="77777777" w:rsidR="00CF59E8" w:rsidRPr="006E4BBB" w:rsidRDefault="00CF59E8" w:rsidP="004D1297">
            <w:pPr>
              <w:spacing w:line="360" w:lineRule="auto"/>
              <w:rPr>
                <w:rFonts w:ascii="Times New Roman" w:hAnsi="Times New Roman"/>
                <w:color w:val="000000" w:themeColor="text1"/>
                <w:sz w:val="20"/>
                <w:szCs w:val="20"/>
              </w:rPr>
            </w:pPr>
          </w:p>
        </w:tc>
        <w:tc>
          <w:tcPr>
            <w:tcW w:w="992" w:type="dxa"/>
            <w:tcBorders>
              <w:top w:val="nil"/>
              <w:bottom w:val="nil"/>
            </w:tcBorders>
          </w:tcPr>
          <w:p w14:paraId="7D58EFFC" w14:textId="77777777" w:rsidR="00CF59E8" w:rsidRPr="006E4BBB" w:rsidRDefault="00CF59E8" w:rsidP="004D1297">
            <w:pPr>
              <w:spacing w:line="360" w:lineRule="auto"/>
              <w:rPr>
                <w:rFonts w:ascii="Times New Roman" w:hAnsi="Times New Roman"/>
                <w:color w:val="000000" w:themeColor="text1"/>
                <w:sz w:val="20"/>
                <w:szCs w:val="20"/>
              </w:rPr>
            </w:pPr>
          </w:p>
        </w:tc>
        <w:tc>
          <w:tcPr>
            <w:tcW w:w="753" w:type="dxa"/>
            <w:tcBorders>
              <w:top w:val="nil"/>
              <w:bottom w:val="nil"/>
            </w:tcBorders>
          </w:tcPr>
          <w:p w14:paraId="57FB994C" w14:textId="77777777" w:rsidR="00CF59E8" w:rsidRPr="006E4BBB" w:rsidRDefault="00CF59E8" w:rsidP="004D1297">
            <w:pPr>
              <w:spacing w:line="360" w:lineRule="auto"/>
              <w:rPr>
                <w:rFonts w:ascii="Times New Roman" w:hAnsi="Times New Roman"/>
                <w:color w:val="000000" w:themeColor="text1"/>
                <w:sz w:val="20"/>
                <w:szCs w:val="20"/>
              </w:rPr>
            </w:pPr>
          </w:p>
        </w:tc>
      </w:tr>
      <w:tr w:rsidR="00CF59E8" w:rsidRPr="006E4BBB" w14:paraId="3A9CC539" w14:textId="77777777" w:rsidTr="004D1297">
        <w:tc>
          <w:tcPr>
            <w:tcW w:w="3652" w:type="dxa"/>
            <w:tcBorders>
              <w:top w:val="nil"/>
              <w:bottom w:val="nil"/>
            </w:tcBorders>
          </w:tcPr>
          <w:p w14:paraId="074699C8"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3. Emotional distress T3</w:t>
            </w:r>
          </w:p>
        </w:tc>
        <w:tc>
          <w:tcPr>
            <w:tcW w:w="851" w:type="dxa"/>
            <w:tcBorders>
              <w:top w:val="nil"/>
              <w:bottom w:val="nil"/>
            </w:tcBorders>
          </w:tcPr>
          <w:p w14:paraId="3A863E23" w14:textId="77777777" w:rsidR="00CF59E8" w:rsidRPr="006E4BBB" w:rsidRDefault="00CF59E8" w:rsidP="004D1297">
            <w:pPr>
              <w:spacing w:line="360" w:lineRule="auto"/>
              <w:rPr>
                <w:rFonts w:ascii="Times New Roman" w:hAnsi="Times New Roman"/>
                <w:b/>
                <w:bCs/>
                <w:color w:val="000000" w:themeColor="text1"/>
                <w:sz w:val="20"/>
                <w:szCs w:val="20"/>
              </w:rPr>
            </w:pPr>
            <w:r w:rsidRPr="006E4BBB">
              <w:rPr>
                <w:rFonts w:ascii="Times New Roman" w:hAnsi="Times New Roman"/>
                <w:b/>
                <w:bCs/>
                <w:color w:val="000000" w:themeColor="text1"/>
                <w:sz w:val="20"/>
                <w:szCs w:val="20"/>
              </w:rPr>
              <w:t>.65</w:t>
            </w:r>
          </w:p>
        </w:tc>
        <w:tc>
          <w:tcPr>
            <w:tcW w:w="1134" w:type="dxa"/>
            <w:tcBorders>
              <w:top w:val="nil"/>
              <w:bottom w:val="nil"/>
            </w:tcBorders>
          </w:tcPr>
          <w:p w14:paraId="4B0A8C32" w14:textId="77777777" w:rsidR="00CF59E8" w:rsidRPr="006E4BBB" w:rsidRDefault="00CF59E8" w:rsidP="004D1297">
            <w:pPr>
              <w:spacing w:line="360" w:lineRule="auto"/>
              <w:rPr>
                <w:rFonts w:ascii="Times New Roman" w:hAnsi="Times New Roman"/>
                <w:b/>
                <w:bCs/>
                <w:color w:val="000000" w:themeColor="text1"/>
                <w:sz w:val="20"/>
                <w:szCs w:val="20"/>
              </w:rPr>
            </w:pPr>
            <w:r w:rsidRPr="006E4BBB">
              <w:rPr>
                <w:rFonts w:ascii="Times New Roman" w:hAnsi="Times New Roman"/>
                <w:b/>
                <w:bCs/>
                <w:color w:val="000000" w:themeColor="text1"/>
                <w:sz w:val="20"/>
                <w:szCs w:val="20"/>
              </w:rPr>
              <w:t>.83</w:t>
            </w:r>
          </w:p>
        </w:tc>
        <w:tc>
          <w:tcPr>
            <w:tcW w:w="1134" w:type="dxa"/>
            <w:tcBorders>
              <w:top w:val="nil"/>
              <w:bottom w:val="nil"/>
            </w:tcBorders>
          </w:tcPr>
          <w:p w14:paraId="6EB13EF1"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s="Times New Roman"/>
                <w:color w:val="000000" w:themeColor="text1"/>
                <w:sz w:val="20"/>
                <w:szCs w:val="20"/>
              </w:rPr>
              <w:t>–</w:t>
            </w:r>
          </w:p>
        </w:tc>
        <w:tc>
          <w:tcPr>
            <w:tcW w:w="992" w:type="dxa"/>
            <w:tcBorders>
              <w:top w:val="nil"/>
              <w:bottom w:val="nil"/>
            </w:tcBorders>
          </w:tcPr>
          <w:p w14:paraId="20C88928" w14:textId="77777777" w:rsidR="00CF59E8" w:rsidRPr="006E4BBB" w:rsidRDefault="00CF59E8" w:rsidP="004D1297">
            <w:pPr>
              <w:spacing w:line="360" w:lineRule="auto"/>
              <w:rPr>
                <w:rFonts w:ascii="Times New Roman" w:hAnsi="Times New Roman"/>
                <w:color w:val="000000" w:themeColor="text1"/>
                <w:sz w:val="20"/>
                <w:szCs w:val="20"/>
              </w:rPr>
            </w:pPr>
          </w:p>
        </w:tc>
        <w:tc>
          <w:tcPr>
            <w:tcW w:w="753" w:type="dxa"/>
            <w:tcBorders>
              <w:top w:val="nil"/>
              <w:bottom w:val="nil"/>
            </w:tcBorders>
          </w:tcPr>
          <w:p w14:paraId="484282B2" w14:textId="77777777" w:rsidR="00CF59E8" w:rsidRPr="006E4BBB" w:rsidRDefault="00CF59E8" w:rsidP="004D1297">
            <w:pPr>
              <w:spacing w:line="360" w:lineRule="auto"/>
              <w:rPr>
                <w:rFonts w:ascii="Times New Roman" w:hAnsi="Times New Roman"/>
                <w:color w:val="000000" w:themeColor="text1"/>
                <w:sz w:val="20"/>
                <w:szCs w:val="20"/>
              </w:rPr>
            </w:pPr>
          </w:p>
        </w:tc>
      </w:tr>
      <w:tr w:rsidR="00CF59E8" w:rsidRPr="006E4BBB" w14:paraId="471C28ED" w14:textId="77777777" w:rsidTr="004D1297">
        <w:tc>
          <w:tcPr>
            <w:tcW w:w="3652" w:type="dxa"/>
            <w:tcBorders>
              <w:top w:val="nil"/>
              <w:bottom w:val="nil"/>
            </w:tcBorders>
          </w:tcPr>
          <w:p w14:paraId="2B46FE64"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4. Emotion regulation T1</w:t>
            </w:r>
          </w:p>
        </w:tc>
        <w:tc>
          <w:tcPr>
            <w:tcW w:w="851" w:type="dxa"/>
            <w:tcBorders>
              <w:top w:val="nil"/>
              <w:bottom w:val="nil"/>
            </w:tcBorders>
          </w:tcPr>
          <w:p w14:paraId="5D99FE45"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70</w:t>
            </w:r>
          </w:p>
        </w:tc>
        <w:tc>
          <w:tcPr>
            <w:tcW w:w="1134" w:type="dxa"/>
            <w:tcBorders>
              <w:top w:val="nil"/>
              <w:bottom w:val="nil"/>
            </w:tcBorders>
          </w:tcPr>
          <w:p w14:paraId="77BC82E4"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46</w:t>
            </w:r>
          </w:p>
        </w:tc>
        <w:tc>
          <w:tcPr>
            <w:tcW w:w="1134" w:type="dxa"/>
            <w:tcBorders>
              <w:top w:val="nil"/>
              <w:bottom w:val="nil"/>
            </w:tcBorders>
          </w:tcPr>
          <w:p w14:paraId="15F65F44"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38</w:t>
            </w:r>
          </w:p>
        </w:tc>
        <w:tc>
          <w:tcPr>
            <w:tcW w:w="992" w:type="dxa"/>
            <w:tcBorders>
              <w:top w:val="nil"/>
              <w:bottom w:val="nil"/>
            </w:tcBorders>
          </w:tcPr>
          <w:p w14:paraId="27B15FB0"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s="Times New Roman"/>
                <w:color w:val="000000" w:themeColor="text1"/>
                <w:sz w:val="20"/>
                <w:szCs w:val="20"/>
              </w:rPr>
              <w:t>–</w:t>
            </w:r>
          </w:p>
        </w:tc>
        <w:tc>
          <w:tcPr>
            <w:tcW w:w="753" w:type="dxa"/>
            <w:tcBorders>
              <w:top w:val="nil"/>
              <w:bottom w:val="nil"/>
            </w:tcBorders>
          </w:tcPr>
          <w:p w14:paraId="5AB0AE50" w14:textId="77777777" w:rsidR="00CF59E8" w:rsidRPr="006E4BBB" w:rsidRDefault="00CF59E8" w:rsidP="004D1297">
            <w:pPr>
              <w:spacing w:line="360" w:lineRule="auto"/>
              <w:rPr>
                <w:rFonts w:ascii="Times New Roman" w:hAnsi="Times New Roman"/>
                <w:color w:val="000000" w:themeColor="text1"/>
                <w:sz w:val="20"/>
                <w:szCs w:val="20"/>
              </w:rPr>
            </w:pPr>
          </w:p>
        </w:tc>
      </w:tr>
      <w:tr w:rsidR="00CF59E8" w:rsidRPr="006E4BBB" w14:paraId="60E5907C" w14:textId="77777777" w:rsidTr="004D1297">
        <w:tc>
          <w:tcPr>
            <w:tcW w:w="3652" w:type="dxa"/>
            <w:tcBorders>
              <w:top w:val="nil"/>
              <w:bottom w:val="nil"/>
            </w:tcBorders>
          </w:tcPr>
          <w:p w14:paraId="1E5ADB39"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5. Emotion regulation T2</w:t>
            </w:r>
          </w:p>
        </w:tc>
        <w:tc>
          <w:tcPr>
            <w:tcW w:w="851" w:type="dxa"/>
            <w:tcBorders>
              <w:top w:val="nil"/>
              <w:bottom w:val="nil"/>
            </w:tcBorders>
          </w:tcPr>
          <w:p w14:paraId="1E98EC5B"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55</w:t>
            </w:r>
          </w:p>
        </w:tc>
        <w:tc>
          <w:tcPr>
            <w:tcW w:w="1134" w:type="dxa"/>
            <w:tcBorders>
              <w:top w:val="nil"/>
              <w:bottom w:val="nil"/>
            </w:tcBorders>
          </w:tcPr>
          <w:p w14:paraId="6BB01FF2"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74</w:t>
            </w:r>
          </w:p>
        </w:tc>
        <w:tc>
          <w:tcPr>
            <w:tcW w:w="1134" w:type="dxa"/>
            <w:tcBorders>
              <w:top w:val="nil"/>
              <w:bottom w:val="nil"/>
            </w:tcBorders>
          </w:tcPr>
          <w:p w14:paraId="5EC66C4A"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54</w:t>
            </w:r>
          </w:p>
        </w:tc>
        <w:tc>
          <w:tcPr>
            <w:tcW w:w="992" w:type="dxa"/>
            <w:tcBorders>
              <w:top w:val="nil"/>
              <w:bottom w:val="nil"/>
            </w:tcBorders>
          </w:tcPr>
          <w:p w14:paraId="7D3549F1" w14:textId="77777777" w:rsidR="00CF59E8" w:rsidRPr="006E4BBB" w:rsidRDefault="00CF59E8" w:rsidP="004D1297">
            <w:pPr>
              <w:spacing w:line="360" w:lineRule="auto"/>
              <w:rPr>
                <w:rFonts w:ascii="Times New Roman" w:hAnsi="Times New Roman"/>
                <w:b/>
                <w:bCs/>
                <w:color w:val="000000" w:themeColor="text1"/>
                <w:sz w:val="20"/>
                <w:szCs w:val="20"/>
              </w:rPr>
            </w:pPr>
            <w:r w:rsidRPr="006E4BBB">
              <w:rPr>
                <w:rFonts w:ascii="Times New Roman" w:hAnsi="Times New Roman"/>
                <w:b/>
                <w:bCs/>
                <w:color w:val="000000" w:themeColor="text1"/>
                <w:sz w:val="20"/>
                <w:szCs w:val="20"/>
              </w:rPr>
              <w:t>-.71</w:t>
            </w:r>
          </w:p>
        </w:tc>
        <w:tc>
          <w:tcPr>
            <w:tcW w:w="753" w:type="dxa"/>
            <w:tcBorders>
              <w:top w:val="nil"/>
              <w:bottom w:val="nil"/>
            </w:tcBorders>
          </w:tcPr>
          <w:p w14:paraId="00629472"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s="Times New Roman"/>
                <w:color w:val="000000" w:themeColor="text1"/>
                <w:sz w:val="20"/>
                <w:szCs w:val="20"/>
              </w:rPr>
              <w:t>–</w:t>
            </w:r>
          </w:p>
        </w:tc>
      </w:tr>
      <w:tr w:rsidR="00CF59E8" w:rsidRPr="006E4BBB" w14:paraId="7A9C5E89" w14:textId="77777777" w:rsidTr="004D1297">
        <w:tc>
          <w:tcPr>
            <w:tcW w:w="3652" w:type="dxa"/>
            <w:tcBorders>
              <w:top w:val="nil"/>
              <w:bottom w:val="single" w:sz="4" w:space="0" w:color="auto"/>
            </w:tcBorders>
          </w:tcPr>
          <w:p w14:paraId="61E4D24B"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6. Emotion regulation T3</w:t>
            </w:r>
          </w:p>
        </w:tc>
        <w:tc>
          <w:tcPr>
            <w:tcW w:w="851" w:type="dxa"/>
            <w:tcBorders>
              <w:top w:val="nil"/>
              <w:bottom w:val="single" w:sz="4" w:space="0" w:color="auto"/>
            </w:tcBorders>
          </w:tcPr>
          <w:p w14:paraId="22646908"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45</w:t>
            </w:r>
          </w:p>
        </w:tc>
        <w:tc>
          <w:tcPr>
            <w:tcW w:w="1134" w:type="dxa"/>
            <w:tcBorders>
              <w:top w:val="nil"/>
              <w:bottom w:val="single" w:sz="4" w:space="0" w:color="auto"/>
            </w:tcBorders>
          </w:tcPr>
          <w:p w14:paraId="011E0CF6"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57</w:t>
            </w:r>
          </w:p>
        </w:tc>
        <w:tc>
          <w:tcPr>
            <w:tcW w:w="1134" w:type="dxa"/>
            <w:tcBorders>
              <w:top w:val="nil"/>
              <w:bottom w:val="single" w:sz="4" w:space="0" w:color="auto"/>
            </w:tcBorders>
          </w:tcPr>
          <w:p w14:paraId="78E3DD8E" w14:textId="77777777" w:rsidR="00CF59E8" w:rsidRPr="006E4BBB" w:rsidRDefault="00CF59E8" w:rsidP="004D1297">
            <w:pPr>
              <w:spacing w:line="360" w:lineRule="auto"/>
              <w:rPr>
                <w:rFonts w:ascii="Times New Roman" w:hAnsi="Times New Roman"/>
                <w:color w:val="000000" w:themeColor="text1"/>
                <w:sz w:val="20"/>
                <w:szCs w:val="20"/>
              </w:rPr>
            </w:pPr>
            <w:r w:rsidRPr="006E4BBB">
              <w:rPr>
                <w:rFonts w:ascii="Times New Roman" w:hAnsi="Times New Roman"/>
                <w:color w:val="000000" w:themeColor="text1"/>
                <w:sz w:val="20"/>
                <w:szCs w:val="20"/>
              </w:rPr>
              <w:t>-.76</w:t>
            </w:r>
          </w:p>
        </w:tc>
        <w:tc>
          <w:tcPr>
            <w:tcW w:w="992" w:type="dxa"/>
            <w:tcBorders>
              <w:top w:val="nil"/>
              <w:bottom w:val="single" w:sz="4" w:space="0" w:color="auto"/>
            </w:tcBorders>
          </w:tcPr>
          <w:p w14:paraId="58B78686" w14:textId="77777777" w:rsidR="00CF59E8" w:rsidRPr="006E4BBB" w:rsidRDefault="00CF59E8" w:rsidP="004D1297">
            <w:pPr>
              <w:spacing w:line="360" w:lineRule="auto"/>
              <w:rPr>
                <w:rFonts w:ascii="Times New Roman" w:hAnsi="Times New Roman"/>
                <w:b/>
                <w:bCs/>
                <w:color w:val="000000" w:themeColor="text1"/>
                <w:sz w:val="20"/>
                <w:szCs w:val="20"/>
              </w:rPr>
            </w:pPr>
            <w:r w:rsidRPr="006E4BBB">
              <w:rPr>
                <w:rFonts w:ascii="Times New Roman" w:hAnsi="Times New Roman"/>
                <w:b/>
                <w:bCs/>
                <w:color w:val="000000" w:themeColor="text1"/>
                <w:sz w:val="20"/>
                <w:szCs w:val="20"/>
              </w:rPr>
              <w:t>.56</w:t>
            </w:r>
          </w:p>
        </w:tc>
        <w:tc>
          <w:tcPr>
            <w:tcW w:w="753" w:type="dxa"/>
            <w:tcBorders>
              <w:top w:val="nil"/>
              <w:bottom w:val="single" w:sz="4" w:space="0" w:color="auto"/>
            </w:tcBorders>
          </w:tcPr>
          <w:p w14:paraId="13B0A450" w14:textId="77777777" w:rsidR="00CF59E8" w:rsidRPr="006E4BBB" w:rsidRDefault="00CF59E8" w:rsidP="004D1297">
            <w:pPr>
              <w:spacing w:line="360" w:lineRule="auto"/>
              <w:rPr>
                <w:rFonts w:ascii="Times New Roman" w:hAnsi="Times New Roman"/>
                <w:b/>
                <w:bCs/>
                <w:color w:val="000000" w:themeColor="text1"/>
                <w:sz w:val="20"/>
                <w:szCs w:val="20"/>
              </w:rPr>
            </w:pPr>
            <w:r w:rsidRPr="006E4BBB">
              <w:rPr>
                <w:rFonts w:ascii="Times New Roman" w:hAnsi="Times New Roman"/>
                <w:b/>
                <w:bCs/>
                <w:color w:val="000000" w:themeColor="text1"/>
                <w:sz w:val="20"/>
                <w:szCs w:val="20"/>
              </w:rPr>
              <w:t>.76</w:t>
            </w:r>
          </w:p>
        </w:tc>
      </w:tr>
      <w:tr w:rsidR="00CF59E8" w:rsidRPr="006E4BBB" w14:paraId="3EF7F887" w14:textId="77777777" w:rsidTr="004D1297">
        <w:tc>
          <w:tcPr>
            <w:tcW w:w="8516" w:type="dxa"/>
            <w:gridSpan w:val="6"/>
            <w:tcBorders>
              <w:top w:val="single" w:sz="4" w:space="0" w:color="auto"/>
            </w:tcBorders>
          </w:tcPr>
          <w:p w14:paraId="5BE3A6ED" w14:textId="77777777" w:rsidR="00CF59E8" w:rsidRPr="006E4BBB" w:rsidRDefault="00CF59E8" w:rsidP="004D1297">
            <w:pPr>
              <w:rPr>
                <w:rFonts w:ascii="Times New Roman" w:hAnsi="Times New Roman" w:cs="Times New Roman"/>
                <w:iCs/>
                <w:color w:val="000000" w:themeColor="text1"/>
                <w:sz w:val="20"/>
                <w:szCs w:val="20"/>
                <w:lang w:val="fr-FR"/>
              </w:rPr>
            </w:pPr>
            <w:r w:rsidRPr="006E4BBB">
              <w:rPr>
                <w:rFonts w:ascii="Times New Roman" w:hAnsi="Times New Roman" w:cs="Times New Roman"/>
                <w:i/>
                <w:color w:val="000000" w:themeColor="text1"/>
                <w:sz w:val="20"/>
                <w:szCs w:val="20"/>
                <w:lang w:val="fr-FR"/>
              </w:rPr>
              <w:t xml:space="preserve">Note. </w:t>
            </w:r>
            <w:r w:rsidRPr="006E4BBB">
              <w:rPr>
                <w:rFonts w:ascii="Times New Roman" w:hAnsi="Times New Roman" w:cs="Times New Roman"/>
                <w:iCs/>
                <w:color w:val="000000" w:themeColor="text1"/>
                <w:sz w:val="20"/>
                <w:szCs w:val="20"/>
                <w:lang w:val="fr-FR"/>
              </w:rPr>
              <w:t>T1 = Timepoint 1; T2 = Timepoint 2; T3 = Timepoint 3.</w:t>
            </w:r>
          </w:p>
          <w:p w14:paraId="4787C75C" w14:textId="77777777" w:rsidR="00CF59E8" w:rsidRPr="006E4BBB" w:rsidRDefault="00CF59E8" w:rsidP="004D1297">
            <w:pPr>
              <w:rPr>
                <w:rFonts w:ascii="Times New Roman" w:hAnsi="Times New Roman"/>
                <w:sz w:val="20"/>
                <w:szCs w:val="20"/>
              </w:rPr>
            </w:pPr>
            <w:r w:rsidRPr="006E4BBB">
              <w:rPr>
                <w:rFonts w:ascii="Times New Roman" w:hAnsi="Times New Roman" w:cs="Times New Roman"/>
                <w:color w:val="000000" w:themeColor="text1"/>
                <w:sz w:val="20"/>
                <w:szCs w:val="20"/>
              </w:rPr>
              <w:t>All relationships significant at the .001 alpha level. Within-domain correlations across time are shown in bold type.</w:t>
            </w:r>
          </w:p>
        </w:tc>
      </w:tr>
    </w:tbl>
    <w:p w14:paraId="107C9D47" w14:textId="77777777" w:rsidR="00CF59E8" w:rsidRPr="006E4BBB" w:rsidRDefault="00CF59E8" w:rsidP="007C722C">
      <w:pPr>
        <w:spacing w:line="480" w:lineRule="auto"/>
        <w:rPr>
          <w:rFonts w:ascii="Times New Roman" w:hAnsi="Times New Roman"/>
          <w:sz w:val="20"/>
          <w:szCs w:val="20"/>
        </w:rPr>
      </w:pPr>
    </w:p>
    <w:p w14:paraId="0FB80543" w14:textId="1C243ACB" w:rsidR="00E72324" w:rsidRPr="006E4BBB" w:rsidRDefault="00F9090F" w:rsidP="006055B2">
      <w:pPr>
        <w:spacing w:line="480" w:lineRule="auto"/>
        <w:rPr>
          <w:rFonts w:ascii="Times New Roman" w:hAnsi="Times New Roman"/>
          <w:b/>
          <w:bCs/>
          <w:sz w:val="20"/>
          <w:szCs w:val="20"/>
        </w:rPr>
      </w:pPr>
      <w:r w:rsidRPr="006E4BBB">
        <w:rPr>
          <w:rFonts w:ascii="Times New Roman" w:hAnsi="Times New Roman"/>
          <w:b/>
          <w:bCs/>
          <w:sz w:val="20"/>
          <w:szCs w:val="20"/>
        </w:rPr>
        <w:t xml:space="preserve">Appendix </w:t>
      </w:r>
      <w:r w:rsidR="001727D6" w:rsidRPr="006E4BBB">
        <w:rPr>
          <w:rFonts w:ascii="Times New Roman" w:hAnsi="Times New Roman"/>
          <w:b/>
          <w:bCs/>
          <w:sz w:val="20"/>
          <w:szCs w:val="20"/>
        </w:rPr>
        <w:t>I</w:t>
      </w:r>
      <w:r w:rsidRPr="006E4BBB">
        <w:rPr>
          <w:rFonts w:ascii="Times New Roman" w:hAnsi="Times New Roman"/>
          <w:b/>
          <w:bCs/>
          <w:sz w:val="20"/>
          <w:szCs w:val="20"/>
        </w:rPr>
        <w:t xml:space="preserve">) </w:t>
      </w:r>
      <w:r w:rsidR="000709F3" w:rsidRPr="006E4BBB">
        <w:rPr>
          <w:rFonts w:ascii="Times New Roman" w:hAnsi="Times New Roman"/>
          <w:b/>
          <w:bCs/>
          <w:sz w:val="20"/>
          <w:szCs w:val="20"/>
        </w:rPr>
        <w:t xml:space="preserve">Covariates as predictors of original group-level constructs </w:t>
      </w:r>
      <w:r w:rsidR="00E72324" w:rsidRPr="006E4BBB">
        <w:rPr>
          <w:rFonts w:ascii="Times New Roman" w:hAnsi="Times New Roman"/>
          <w:b/>
          <w:bCs/>
          <w:sz w:val="20"/>
          <w:szCs w:val="20"/>
        </w:rPr>
        <w:t xml:space="preserve"> </w:t>
      </w:r>
    </w:p>
    <w:p w14:paraId="75FF834D" w14:textId="377A054D" w:rsidR="003D0749" w:rsidRPr="006E4BBB" w:rsidRDefault="6B607F1F" w:rsidP="006055B2">
      <w:pPr>
        <w:spacing w:line="480" w:lineRule="auto"/>
        <w:rPr>
          <w:rFonts w:ascii="Times New Roman" w:hAnsi="Times New Roman"/>
          <w:b/>
          <w:bCs/>
          <w:sz w:val="20"/>
          <w:szCs w:val="20"/>
        </w:rPr>
      </w:pPr>
      <w:r w:rsidRPr="006E4BBB">
        <w:rPr>
          <w:rFonts w:ascii="Times New Roman" w:eastAsia="Calibri" w:hAnsi="Times New Roman" w:cs="Times New Roman"/>
          <w:sz w:val="20"/>
          <w:szCs w:val="20"/>
        </w:rPr>
        <w:t>We included gender, ethnicity, special educational needs, low family income, and academic attainment as covariates in our RI-CLPM analysis.</w:t>
      </w:r>
      <w:r w:rsidRPr="006E4BBB">
        <w:rPr>
          <w:rFonts w:ascii="Times New Roman" w:hAnsi="Times New Roman"/>
          <w:b/>
          <w:bCs/>
          <w:sz w:val="20"/>
          <w:szCs w:val="20"/>
        </w:rPr>
        <w:t xml:space="preserve"> </w:t>
      </w:r>
      <w:r w:rsidR="5445EED4" w:rsidRPr="006E4BBB">
        <w:rPr>
          <w:rFonts w:ascii="Times New Roman" w:hAnsi="Times New Roman"/>
          <w:sz w:val="20"/>
          <w:szCs w:val="20"/>
        </w:rPr>
        <w:t>Table S</w:t>
      </w:r>
      <w:r w:rsidR="00B04D9C" w:rsidRPr="006E4BBB">
        <w:rPr>
          <w:rFonts w:ascii="Times New Roman" w:hAnsi="Times New Roman"/>
          <w:sz w:val="20"/>
          <w:szCs w:val="20"/>
        </w:rPr>
        <w:t>13</w:t>
      </w:r>
      <w:r w:rsidR="5445EED4" w:rsidRPr="006E4BBB">
        <w:rPr>
          <w:rFonts w:ascii="Times New Roman" w:hAnsi="Times New Roman"/>
          <w:sz w:val="20"/>
          <w:szCs w:val="20"/>
        </w:rPr>
        <w:t xml:space="preserve"> shows standardised beta coefficients for each covariate as a predictor of group-level constructs at each timepoint (that is, original measurements from which random intercepts and within-person variables are specified).</w:t>
      </w:r>
      <w:r w:rsidR="6B7AA42A" w:rsidRPr="006E4BBB">
        <w:rPr>
          <w:rFonts w:ascii="Times New Roman" w:hAnsi="Times New Roman"/>
          <w:sz w:val="20"/>
          <w:szCs w:val="20"/>
        </w:rPr>
        <w:t xml:space="preserve"> </w:t>
      </w:r>
      <w:r w:rsidR="2477F996" w:rsidRPr="006E4BBB">
        <w:rPr>
          <w:rFonts w:ascii="Times New Roman" w:hAnsi="Times New Roman"/>
          <w:sz w:val="20"/>
          <w:szCs w:val="20"/>
        </w:rPr>
        <w:t>Relative to boys, g</w:t>
      </w:r>
      <w:r w:rsidR="6B7AA42A" w:rsidRPr="006E4BBB">
        <w:rPr>
          <w:rFonts w:ascii="Times New Roman" w:hAnsi="Times New Roman"/>
          <w:sz w:val="20"/>
          <w:szCs w:val="20"/>
        </w:rPr>
        <w:t xml:space="preserve">irls reported </w:t>
      </w:r>
      <w:r w:rsidR="6B7AA42A" w:rsidRPr="006E4BBB">
        <w:rPr>
          <w:rFonts w:ascii="Times New Roman" w:hAnsi="Times New Roman"/>
          <w:sz w:val="20"/>
          <w:szCs w:val="20"/>
        </w:rPr>
        <w:lastRenderedPageBreak/>
        <w:t>significantly greater emotional distress</w:t>
      </w:r>
      <w:r w:rsidR="2477F996" w:rsidRPr="006E4BBB">
        <w:rPr>
          <w:rFonts w:ascii="Times New Roman" w:hAnsi="Times New Roman"/>
          <w:sz w:val="20"/>
          <w:szCs w:val="20"/>
        </w:rPr>
        <w:t xml:space="preserve">, </w:t>
      </w:r>
      <w:r w:rsidR="6B7AA42A" w:rsidRPr="006E4BBB">
        <w:rPr>
          <w:rFonts w:ascii="Times New Roman" w:hAnsi="Times New Roman"/>
          <w:sz w:val="20"/>
          <w:szCs w:val="20"/>
        </w:rPr>
        <w:t xml:space="preserve">perceived </w:t>
      </w:r>
      <w:r w:rsidR="2477F996" w:rsidRPr="006E4BBB">
        <w:rPr>
          <w:rFonts w:ascii="Times New Roman" w:hAnsi="Times New Roman"/>
          <w:sz w:val="20"/>
          <w:szCs w:val="20"/>
        </w:rPr>
        <w:t>connection to peers, and (at a very small level) family connection</w:t>
      </w:r>
      <w:r w:rsidR="6B7AA42A" w:rsidRPr="006E4BBB">
        <w:rPr>
          <w:rFonts w:ascii="Times New Roman" w:hAnsi="Times New Roman"/>
          <w:sz w:val="20"/>
          <w:szCs w:val="20"/>
        </w:rPr>
        <w:t xml:space="preserve">, but </w:t>
      </w:r>
      <w:r w:rsidR="2477F996" w:rsidRPr="006E4BBB">
        <w:rPr>
          <w:rFonts w:ascii="Times New Roman" w:hAnsi="Times New Roman"/>
          <w:sz w:val="20"/>
          <w:szCs w:val="20"/>
        </w:rPr>
        <w:t xml:space="preserve">also reported </w:t>
      </w:r>
      <w:r w:rsidR="6B7AA42A" w:rsidRPr="006E4BBB">
        <w:rPr>
          <w:rFonts w:ascii="Times New Roman" w:hAnsi="Times New Roman"/>
          <w:sz w:val="20"/>
          <w:szCs w:val="20"/>
        </w:rPr>
        <w:t xml:space="preserve">lower levels of perceived emotion regulation. Participants identified as being from UK </w:t>
      </w:r>
      <w:r w:rsidR="126D742A" w:rsidRPr="006E4BBB">
        <w:rPr>
          <w:rFonts w:ascii="Times New Roman" w:hAnsi="Times New Roman"/>
          <w:sz w:val="20"/>
          <w:szCs w:val="20"/>
        </w:rPr>
        <w:t>minority ethnic</w:t>
      </w:r>
      <w:r w:rsidR="6B7AA42A" w:rsidRPr="006E4BBB">
        <w:rPr>
          <w:rFonts w:ascii="Times New Roman" w:hAnsi="Times New Roman"/>
          <w:sz w:val="20"/>
          <w:szCs w:val="20"/>
        </w:rPr>
        <w:t xml:space="preserve"> groups reported significantly lower distress and greater perceived emotion regulation</w:t>
      </w:r>
      <w:r w:rsidR="2477F996" w:rsidRPr="006E4BBB">
        <w:rPr>
          <w:rFonts w:ascii="Times New Roman" w:hAnsi="Times New Roman"/>
          <w:sz w:val="20"/>
          <w:szCs w:val="20"/>
        </w:rPr>
        <w:t xml:space="preserve">, and slightly greater perceived </w:t>
      </w:r>
      <w:r w:rsidR="6B7AA42A" w:rsidRPr="006E4BBB">
        <w:rPr>
          <w:rFonts w:ascii="Times New Roman" w:hAnsi="Times New Roman"/>
          <w:sz w:val="20"/>
          <w:szCs w:val="20"/>
        </w:rPr>
        <w:t>social connection</w:t>
      </w:r>
      <w:r w:rsidR="1B057B04" w:rsidRPr="006E4BBB">
        <w:rPr>
          <w:rFonts w:ascii="Times New Roman" w:hAnsi="Times New Roman"/>
          <w:sz w:val="20"/>
          <w:szCs w:val="20"/>
        </w:rPr>
        <w:t xml:space="preserve"> (at Timepoints 2 and 3)</w:t>
      </w:r>
      <w:r w:rsidR="6B7AA42A" w:rsidRPr="006E4BBB">
        <w:rPr>
          <w:rFonts w:ascii="Times New Roman" w:hAnsi="Times New Roman"/>
          <w:sz w:val="20"/>
          <w:szCs w:val="20"/>
        </w:rPr>
        <w:t xml:space="preserve">, relative to participants identified as White. Individuals identified as having SEN and those who had ever </w:t>
      </w:r>
      <w:r w:rsidR="132B800A" w:rsidRPr="006E4BBB">
        <w:rPr>
          <w:rFonts w:ascii="Times New Roman" w:hAnsi="Times New Roman"/>
          <w:sz w:val="20"/>
          <w:szCs w:val="20"/>
        </w:rPr>
        <w:t>been identified as having low family income</w:t>
      </w:r>
      <w:r w:rsidR="6B7AA42A" w:rsidRPr="006E4BBB">
        <w:rPr>
          <w:rFonts w:ascii="Times New Roman" w:hAnsi="Times New Roman"/>
          <w:sz w:val="20"/>
          <w:szCs w:val="20"/>
        </w:rPr>
        <w:t xml:space="preserve"> reported greater distress and lower perceived emotion regulation and social connection than those without SEN or </w:t>
      </w:r>
      <w:r w:rsidR="132B800A" w:rsidRPr="006E4BBB">
        <w:rPr>
          <w:rFonts w:ascii="Times New Roman" w:hAnsi="Times New Roman"/>
          <w:sz w:val="20"/>
          <w:szCs w:val="20"/>
        </w:rPr>
        <w:t>low family income</w:t>
      </w:r>
      <w:r w:rsidR="6B7AA42A" w:rsidRPr="006E4BBB">
        <w:rPr>
          <w:rFonts w:ascii="Times New Roman" w:hAnsi="Times New Roman"/>
          <w:sz w:val="20"/>
          <w:szCs w:val="20"/>
        </w:rPr>
        <w:t xml:space="preserve">, respectively. Academic attainment (modelled only at Timepoint 1) showed significant relationships with </w:t>
      </w:r>
      <w:r w:rsidR="239ECDED" w:rsidRPr="006E4BBB">
        <w:rPr>
          <w:rFonts w:ascii="Times New Roman" w:hAnsi="Times New Roman"/>
          <w:sz w:val="20"/>
          <w:szCs w:val="20"/>
        </w:rPr>
        <w:t xml:space="preserve">all constructs, with those with higher attainment reporting </w:t>
      </w:r>
      <w:r w:rsidR="1E2B3255" w:rsidRPr="006E4BBB">
        <w:rPr>
          <w:rFonts w:ascii="Times New Roman" w:hAnsi="Times New Roman"/>
          <w:sz w:val="20"/>
          <w:szCs w:val="20"/>
        </w:rPr>
        <w:t xml:space="preserve">slightly </w:t>
      </w:r>
      <w:r w:rsidR="239ECDED" w:rsidRPr="006E4BBB">
        <w:rPr>
          <w:rFonts w:ascii="Times New Roman" w:hAnsi="Times New Roman"/>
          <w:sz w:val="20"/>
          <w:szCs w:val="20"/>
        </w:rPr>
        <w:t>lower symptoms and slightly greater emotion regulation and social connection</w:t>
      </w:r>
      <w:r w:rsidR="6B7AA42A" w:rsidRPr="006E4BBB">
        <w:rPr>
          <w:rFonts w:ascii="Times New Roman" w:hAnsi="Times New Roman"/>
          <w:sz w:val="20"/>
          <w:szCs w:val="20"/>
        </w:rPr>
        <w:t xml:space="preserve">. </w:t>
      </w:r>
    </w:p>
    <w:p w14:paraId="26B2A305" w14:textId="77777777" w:rsidR="003D0749" w:rsidRPr="006E4BBB" w:rsidRDefault="003D0749" w:rsidP="006055B2">
      <w:pPr>
        <w:spacing w:line="480" w:lineRule="auto"/>
        <w:rPr>
          <w:rFonts w:ascii="Times New Roman" w:hAnsi="Times New Roman"/>
          <w:b/>
          <w:bCs/>
          <w:sz w:val="20"/>
          <w:szCs w:val="20"/>
        </w:rPr>
        <w:sectPr w:rsidR="003D0749" w:rsidRPr="006E4BBB" w:rsidSect="00524C26">
          <w:headerReference w:type="even" r:id="rId8"/>
          <w:headerReference w:type="default" r:id="rId9"/>
          <w:footerReference w:type="even" r:id="rId10"/>
          <w:footerReference w:type="default" r:id="rId11"/>
          <w:headerReference w:type="first" r:id="rId12"/>
          <w:footerReference w:type="first" r:id="rId13"/>
          <w:pgSz w:w="11900" w:h="16840"/>
          <w:pgMar w:top="1440" w:right="1800" w:bottom="1440" w:left="1800" w:header="708" w:footer="708" w:gutter="0"/>
          <w:cols w:space="708"/>
          <w:docGrid w:linePitch="360"/>
        </w:sectPr>
      </w:pPr>
    </w:p>
    <w:tbl>
      <w:tblPr>
        <w:tblStyle w:val="TableGrid"/>
        <w:tblW w:w="13887"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96"/>
        <w:gridCol w:w="993"/>
        <w:gridCol w:w="992"/>
        <w:gridCol w:w="1134"/>
        <w:gridCol w:w="1134"/>
        <w:gridCol w:w="992"/>
        <w:gridCol w:w="992"/>
        <w:gridCol w:w="993"/>
        <w:gridCol w:w="992"/>
        <w:gridCol w:w="992"/>
        <w:gridCol w:w="992"/>
        <w:gridCol w:w="993"/>
        <w:gridCol w:w="992"/>
      </w:tblGrid>
      <w:tr w:rsidR="003D0749" w:rsidRPr="006E4BBB" w14:paraId="209F0BB7" w14:textId="77777777" w:rsidTr="3D795423">
        <w:tc>
          <w:tcPr>
            <w:tcW w:w="13887" w:type="dxa"/>
            <w:gridSpan w:val="13"/>
            <w:tcBorders>
              <w:bottom w:val="single" w:sz="4" w:space="0" w:color="auto"/>
            </w:tcBorders>
          </w:tcPr>
          <w:p w14:paraId="2E24C92A" w14:textId="00519DD3"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lastRenderedPageBreak/>
              <w:t>Table S</w:t>
            </w:r>
            <w:r w:rsidR="00B04D9C" w:rsidRPr="006E4BBB">
              <w:rPr>
                <w:rFonts w:ascii="Times New Roman" w:hAnsi="Times New Roman" w:cs="Times New Roman"/>
                <w:sz w:val="20"/>
                <w:szCs w:val="20"/>
              </w:rPr>
              <w:t>13</w:t>
            </w:r>
          </w:p>
          <w:p w14:paraId="54461BA2" w14:textId="2CF23857" w:rsidR="003D0749" w:rsidRPr="006E4BBB" w:rsidRDefault="003D0749" w:rsidP="00BE3E5E">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 xml:space="preserve">Effects of Covariates on </w:t>
            </w:r>
            <w:r w:rsidR="00CF1DA3" w:rsidRPr="006E4BBB">
              <w:rPr>
                <w:rFonts w:ascii="Times New Roman" w:hAnsi="Times New Roman" w:cs="Times New Roman"/>
                <w:i/>
                <w:iCs/>
                <w:sz w:val="20"/>
                <w:szCs w:val="20"/>
              </w:rPr>
              <w:t>Group-Level</w:t>
            </w:r>
            <w:r w:rsidRPr="006E4BBB">
              <w:rPr>
                <w:rFonts w:ascii="Times New Roman" w:hAnsi="Times New Roman" w:cs="Times New Roman"/>
                <w:i/>
                <w:iCs/>
                <w:sz w:val="20"/>
                <w:szCs w:val="20"/>
              </w:rPr>
              <w:t xml:space="preserve"> Constructs </w:t>
            </w:r>
            <w:r w:rsidR="00DF07F2" w:rsidRPr="006E4BBB">
              <w:rPr>
                <w:rFonts w:ascii="Times New Roman" w:hAnsi="Times New Roman" w:cs="Times New Roman"/>
                <w:i/>
                <w:iCs/>
                <w:color w:val="000000" w:themeColor="text1"/>
                <w:sz w:val="20"/>
                <w:szCs w:val="20"/>
              </w:rPr>
              <w:t>(</w:t>
            </w:r>
            <w:r w:rsidR="00DF07F2" w:rsidRPr="006E4BBB">
              <w:rPr>
                <w:rFonts w:ascii="Times New Roman" w:hAnsi="Times New Roman" w:cs="Times New Roman"/>
                <w:i/>
                <w:color w:val="000000" w:themeColor="text1"/>
                <w:sz w:val="20"/>
                <w:szCs w:val="20"/>
              </w:rPr>
              <w:t>β)</w:t>
            </w:r>
          </w:p>
        </w:tc>
      </w:tr>
      <w:tr w:rsidR="003D0749" w:rsidRPr="006E4BBB" w14:paraId="615DFA4C" w14:textId="77777777" w:rsidTr="3D795423">
        <w:tc>
          <w:tcPr>
            <w:tcW w:w="1696" w:type="dxa"/>
            <w:tcBorders>
              <w:top w:val="single" w:sz="4" w:space="0" w:color="auto"/>
              <w:bottom w:val="nil"/>
            </w:tcBorders>
          </w:tcPr>
          <w:p w14:paraId="10913A9C" w14:textId="77777777" w:rsidR="003D0749" w:rsidRPr="006E4BBB" w:rsidRDefault="003D0749" w:rsidP="00BE3E5E">
            <w:pPr>
              <w:spacing w:line="360" w:lineRule="auto"/>
              <w:rPr>
                <w:rFonts w:ascii="Times New Roman" w:hAnsi="Times New Roman" w:cs="Times New Roman"/>
                <w:sz w:val="20"/>
                <w:szCs w:val="20"/>
              </w:rPr>
            </w:pPr>
          </w:p>
        </w:tc>
        <w:tc>
          <w:tcPr>
            <w:tcW w:w="3119" w:type="dxa"/>
            <w:gridSpan w:val="3"/>
            <w:tcBorders>
              <w:top w:val="single" w:sz="4" w:space="0" w:color="auto"/>
              <w:bottom w:val="nil"/>
            </w:tcBorders>
          </w:tcPr>
          <w:p w14:paraId="2E821EF5" w14:textId="77777777" w:rsidR="003D0749" w:rsidRPr="006E4BBB" w:rsidRDefault="003D0749" w:rsidP="00BE3E5E">
            <w:pPr>
              <w:spacing w:line="360" w:lineRule="auto"/>
              <w:jc w:val="center"/>
              <w:rPr>
                <w:rFonts w:ascii="Times New Roman" w:hAnsi="Times New Roman" w:cs="Times New Roman"/>
                <w:sz w:val="20"/>
                <w:szCs w:val="20"/>
              </w:rPr>
            </w:pPr>
            <w:r w:rsidRPr="006E4BBB">
              <w:rPr>
                <w:rFonts w:ascii="Times New Roman" w:hAnsi="Times New Roman" w:cs="Times New Roman"/>
                <w:sz w:val="20"/>
                <w:szCs w:val="20"/>
              </w:rPr>
              <w:t>Emotional distress</w:t>
            </w:r>
          </w:p>
        </w:tc>
        <w:tc>
          <w:tcPr>
            <w:tcW w:w="3118" w:type="dxa"/>
            <w:gridSpan w:val="3"/>
            <w:tcBorders>
              <w:top w:val="single" w:sz="4" w:space="0" w:color="auto"/>
              <w:bottom w:val="nil"/>
            </w:tcBorders>
          </w:tcPr>
          <w:p w14:paraId="50EA5DE4" w14:textId="77777777" w:rsidR="003D0749" w:rsidRPr="006E4BBB" w:rsidRDefault="003D0749" w:rsidP="00BE3E5E">
            <w:pPr>
              <w:spacing w:line="360" w:lineRule="auto"/>
              <w:jc w:val="center"/>
              <w:rPr>
                <w:rFonts w:ascii="Times New Roman" w:hAnsi="Times New Roman" w:cs="Times New Roman"/>
                <w:sz w:val="20"/>
                <w:szCs w:val="20"/>
              </w:rPr>
            </w:pPr>
            <w:r w:rsidRPr="006E4BBB">
              <w:rPr>
                <w:rFonts w:ascii="Times New Roman" w:hAnsi="Times New Roman" w:cs="Times New Roman"/>
                <w:sz w:val="20"/>
                <w:szCs w:val="20"/>
              </w:rPr>
              <w:t>Emotion regulation</w:t>
            </w:r>
          </w:p>
        </w:tc>
        <w:tc>
          <w:tcPr>
            <w:tcW w:w="2977" w:type="dxa"/>
            <w:gridSpan w:val="3"/>
            <w:tcBorders>
              <w:top w:val="single" w:sz="4" w:space="0" w:color="auto"/>
              <w:bottom w:val="nil"/>
            </w:tcBorders>
          </w:tcPr>
          <w:p w14:paraId="4A20D935" w14:textId="77777777" w:rsidR="003D0749" w:rsidRPr="006E4BBB" w:rsidRDefault="003D0749" w:rsidP="00BE3E5E">
            <w:pPr>
              <w:spacing w:line="360" w:lineRule="auto"/>
              <w:jc w:val="center"/>
              <w:rPr>
                <w:rFonts w:ascii="Times New Roman" w:hAnsi="Times New Roman" w:cs="Times New Roman"/>
                <w:sz w:val="20"/>
                <w:szCs w:val="20"/>
              </w:rPr>
            </w:pPr>
            <w:r w:rsidRPr="006E4BBB">
              <w:rPr>
                <w:rFonts w:ascii="Times New Roman" w:hAnsi="Times New Roman" w:cs="Times New Roman"/>
                <w:sz w:val="20"/>
                <w:szCs w:val="20"/>
              </w:rPr>
              <w:t>Family adult connection</w:t>
            </w:r>
          </w:p>
        </w:tc>
        <w:tc>
          <w:tcPr>
            <w:tcW w:w="2977" w:type="dxa"/>
            <w:gridSpan w:val="3"/>
            <w:tcBorders>
              <w:top w:val="single" w:sz="4" w:space="0" w:color="auto"/>
              <w:bottom w:val="nil"/>
            </w:tcBorders>
          </w:tcPr>
          <w:p w14:paraId="693996E0" w14:textId="77777777" w:rsidR="003D0749" w:rsidRPr="006E4BBB" w:rsidRDefault="003D0749" w:rsidP="00BE3E5E">
            <w:pPr>
              <w:spacing w:line="360" w:lineRule="auto"/>
              <w:jc w:val="center"/>
              <w:rPr>
                <w:rFonts w:ascii="Times New Roman" w:hAnsi="Times New Roman" w:cs="Times New Roman"/>
                <w:sz w:val="20"/>
                <w:szCs w:val="20"/>
              </w:rPr>
            </w:pPr>
            <w:r w:rsidRPr="006E4BBB">
              <w:rPr>
                <w:rFonts w:ascii="Times New Roman" w:hAnsi="Times New Roman" w:cs="Times New Roman"/>
                <w:sz w:val="20"/>
                <w:szCs w:val="20"/>
              </w:rPr>
              <w:t>Peer connection</w:t>
            </w:r>
          </w:p>
        </w:tc>
      </w:tr>
      <w:tr w:rsidR="003D0749" w:rsidRPr="006E4BBB" w14:paraId="20AF7FD4" w14:textId="77777777" w:rsidTr="3D795423">
        <w:tc>
          <w:tcPr>
            <w:tcW w:w="1696" w:type="dxa"/>
            <w:tcBorders>
              <w:top w:val="nil"/>
              <w:bottom w:val="single" w:sz="4" w:space="0" w:color="auto"/>
            </w:tcBorders>
          </w:tcPr>
          <w:p w14:paraId="6D58172A" w14:textId="77777777" w:rsidR="003D0749" w:rsidRPr="006E4BBB" w:rsidRDefault="003D0749" w:rsidP="00BE3E5E">
            <w:pPr>
              <w:spacing w:line="360" w:lineRule="auto"/>
              <w:rPr>
                <w:rFonts w:ascii="Times New Roman" w:hAnsi="Times New Roman" w:cs="Times New Roman"/>
                <w:sz w:val="20"/>
                <w:szCs w:val="20"/>
              </w:rPr>
            </w:pPr>
          </w:p>
        </w:tc>
        <w:tc>
          <w:tcPr>
            <w:tcW w:w="993" w:type="dxa"/>
            <w:tcBorders>
              <w:top w:val="nil"/>
              <w:bottom w:val="single" w:sz="4" w:space="0" w:color="auto"/>
            </w:tcBorders>
          </w:tcPr>
          <w:p w14:paraId="677D9320"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1</w:t>
            </w:r>
          </w:p>
        </w:tc>
        <w:tc>
          <w:tcPr>
            <w:tcW w:w="992" w:type="dxa"/>
            <w:tcBorders>
              <w:top w:val="nil"/>
              <w:bottom w:val="single" w:sz="4" w:space="0" w:color="auto"/>
            </w:tcBorders>
          </w:tcPr>
          <w:p w14:paraId="57822FFB"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2</w:t>
            </w:r>
          </w:p>
        </w:tc>
        <w:tc>
          <w:tcPr>
            <w:tcW w:w="1134" w:type="dxa"/>
            <w:tcBorders>
              <w:top w:val="nil"/>
              <w:bottom w:val="single" w:sz="4" w:space="0" w:color="auto"/>
            </w:tcBorders>
          </w:tcPr>
          <w:p w14:paraId="3877859A"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3</w:t>
            </w:r>
          </w:p>
        </w:tc>
        <w:tc>
          <w:tcPr>
            <w:tcW w:w="1134" w:type="dxa"/>
            <w:tcBorders>
              <w:top w:val="nil"/>
              <w:bottom w:val="single" w:sz="4" w:space="0" w:color="auto"/>
            </w:tcBorders>
          </w:tcPr>
          <w:p w14:paraId="5C4D417B"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1</w:t>
            </w:r>
          </w:p>
        </w:tc>
        <w:tc>
          <w:tcPr>
            <w:tcW w:w="992" w:type="dxa"/>
            <w:tcBorders>
              <w:top w:val="nil"/>
              <w:bottom w:val="single" w:sz="4" w:space="0" w:color="auto"/>
            </w:tcBorders>
          </w:tcPr>
          <w:p w14:paraId="1AD5F20A"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2</w:t>
            </w:r>
          </w:p>
        </w:tc>
        <w:tc>
          <w:tcPr>
            <w:tcW w:w="992" w:type="dxa"/>
            <w:tcBorders>
              <w:top w:val="nil"/>
              <w:bottom w:val="single" w:sz="4" w:space="0" w:color="auto"/>
            </w:tcBorders>
          </w:tcPr>
          <w:p w14:paraId="1CB321C2"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3</w:t>
            </w:r>
          </w:p>
        </w:tc>
        <w:tc>
          <w:tcPr>
            <w:tcW w:w="993" w:type="dxa"/>
            <w:tcBorders>
              <w:top w:val="nil"/>
              <w:bottom w:val="single" w:sz="4" w:space="0" w:color="auto"/>
            </w:tcBorders>
          </w:tcPr>
          <w:p w14:paraId="1F22C4D4"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1</w:t>
            </w:r>
          </w:p>
        </w:tc>
        <w:tc>
          <w:tcPr>
            <w:tcW w:w="992" w:type="dxa"/>
            <w:tcBorders>
              <w:top w:val="nil"/>
              <w:bottom w:val="single" w:sz="4" w:space="0" w:color="auto"/>
            </w:tcBorders>
          </w:tcPr>
          <w:p w14:paraId="13E5B915"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2</w:t>
            </w:r>
          </w:p>
        </w:tc>
        <w:tc>
          <w:tcPr>
            <w:tcW w:w="992" w:type="dxa"/>
            <w:tcBorders>
              <w:top w:val="nil"/>
              <w:bottom w:val="single" w:sz="4" w:space="0" w:color="auto"/>
            </w:tcBorders>
          </w:tcPr>
          <w:p w14:paraId="6EFA19B7"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3</w:t>
            </w:r>
          </w:p>
        </w:tc>
        <w:tc>
          <w:tcPr>
            <w:tcW w:w="992" w:type="dxa"/>
            <w:tcBorders>
              <w:top w:val="nil"/>
              <w:bottom w:val="single" w:sz="4" w:space="0" w:color="auto"/>
            </w:tcBorders>
          </w:tcPr>
          <w:p w14:paraId="0BB97F70"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1</w:t>
            </w:r>
          </w:p>
        </w:tc>
        <w:tc>
          <w:tcPr>
            <w:tcW w:w="993" w:type="dxa"/>
            <w:tcBorders>
              <w:top w:val="nil"/>
              <w:bottom w:val="single" w:sz="4" w:space="0" w:color="auto"/>
            </w:tcBorders>
          </w:tcPr>
          <w:p w14:paraId="665AAC33"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2</w:t>
            </w:r>
          </w:p>
        </w:tc>
        <w:tc>
          <w:tcPr>
            <w:tcW w:w="992" w:type="dxa"/>
            <w:tcBorders>
              <w:top w:val="nil"/>
              <w:bottom w:val="single" w:sz="4" w:space="0" w:color="auto"/>
            </w:tcBorders>
          </w:tcPr>
          <w:p w14:paraId="3F8D096D"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T3</w:t>
            </w:r>
          </w:p>
        </w:tc>
      </w:tr>
      <w:tr w:rsidR="003D0749" w:rsidRPr="006E4BBB" w14:paraId="65F8CA19" w14:textId="77777777" w:rsidTr="3D795423">
        <w:tc>
          <w:tcPr>
            <w:tcW w:w="1696" w:type="dxa"/>
            <w:tcBorders>
              <w:top w:val="single" w:sz="4" w:space="0" w:color="auto"/>
              <w:bottom w:val="nil"/>
            </w:tcBorders>
          </w:tcPr>
          <w:p w14:paraId="32BC9618"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Gender</w:t>
            </w:r>
            <w:r w:rsidR="00D76DEE" w:rsidRPr="006E4BBB">
              <w:rPr>
                <w:rFonts w:ascii="Times New Roman" w:hAnsi="Times New Roman" w:cs="Times New Roman"/>
                <w:sz w:val="20"/>
                <w:szCs w:val="20"/>
              </w:rPr>
              <w:t xml:space="preserve"> </w:t>
            </w:r>
          </w:p>
          <w:p w14:paraId="07C7AAB5" w14:textId="7F49317F" w:rsidR="00D76DEE" w:rsidRPr="006E4BBB" w:rsidRDefault="00D76DEE" w:rsidP="00BE3E5E">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 xml:space="preserve">(1 = </w:t>
            </w:r>
            <w:r w:rsidR="00862EEE" w:rsidRPr="006E4BBB">
              <w:rPr>
                <w:rFonts w:ascii="Times New Roman" w:hAnsi="Times New Roman" w:cs="Times New Roman"/>
                <w:i/>
                <w:iCs/>
                <w:sz w:val="20"/>
                <w:szCs w:val="20"/>
              </w:rPr>
              <w:t>boy</w:t>
            </w:r>
            <w:r w:rsidRPr="006E4BBB">
              <w:rPr>
                <w:rFonts w:ascii="Times New Roman" w:hAnsi="Times New Roman" w:cs="Times New Roman"/>
                <w:i/>
                <w:iCs/>
                <w:sz w:val="20"/>
                <w:szCs w:val="20"/>
              </w:rPr>
              <w:t xml:space="preserve">, 2 = </w:t>
            </w:r>
            <w:r w:rsidR="00862EEE" w:rsidRPr="006E4BBB">
              <w:rPr>
                <w:rFonts w:ascii="Times New Roman" w:hAnsi="Times New Roman" w:cs="Times New Roman"/>
                <w:i/>
                <w:iCs/>
                <w:sz w:val="20"/>
                <w:szCs w:val="20"/>
              </w:rPr>
              <w:t>girl</w:t>
            </w:r>
            <w:r w:rsidRPr="006E4BBB">
              <w:rPr>
                <w:rFonts w:ascii="Times New Roman" w:hAnsi="Times New Roman" w:cs="Times New Roman"/>
                <w:i/>
                <w:iCs/>
                <w:sz w:val="20"/>
                <w:szCs w:val="20"/>
              </w:rPr>
              <w:t>)</w:t>
            </w:r>
          </w:p>
        </w:tc>
        <w:tc>
          <w:tcPr>
            <w:tcW w:w="993" w:type="dxa"/>
            <w:tcBorders>
              <w:top w:val="single" w:sz="4" w:space="0" w:color="auto"/>
              <w:bottom w:val="nil"/>
            </w:tcBorders>
          </w:tcPr>
          <w:p w14:paraId="11EC8832" w14:textId="0BE5EAFE"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0C281CE4" w:rsidRPr="006E4BBB">
              <w:rPr>
                <w:rFonts w:ascii="Times New Roman" w:hAnsi="Times New Roman" w:cs="Times New Roman"/>
                <w:sz w:val="20"/>
                <w:szCs w:val="20"/>
              </w:rPr>
              <w:t>23</w:t>
            </w:r>
            <w:r w:rsidRPr="006E4BBB">
              <w:rPr>
                <w:rFonts w:ascii="Times New Roman" w:hAnsi="Times New Roman" w:cs="Times New Roman"/>
                <w:sz w:val="20"/>
                <w:szCs w:val="20"/>
              </w:rPr>
              <w:t>***</w:t>
            </w:r>
          </w:p>
        </w:tc>
        <w:tc>
          <w:tcPr>
            <w:tcW w:w="992" w:type="dxa"/>
            <w:tcBorders>
              <w:top w:val="single" w:sz="4" w:space="0" w:color="auto"/>
              <w:bottom w:val="nil"/>
            </w:tcBorders>
          </w:tcPr>
          <w:p w14:paraId="3A31A09C" w14:textId="71CCC0DB"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7016DB98" w:rsidRPr="006E4BBB">
              <w:rPr>
                <w:rFonts w:ascii="Times New Roman" w:hAnsi="Times New Roman" w:cs="Times New Roman"/>
                <w:sz w:val="20"/>
                <w:szCs w:val="20"/>
              </w:rPr>
              <w:t>30</w:t>
            </w:r>
            <w:r w:rsidRPr="006E4BBB">
              <w:rPr>
                <w:rFonts w:ascii="Times New Roman" w:hAnsi="Times New Roman" w:cs="Times New Roman"/>
                <w:sz w:val="20"/>
                <w:szCs w:val="20"/>
              </w:rPr>
              <w:t>***</w:t>
            </w:r>
          </w:p>
        </w:tc>
        <w:tc>
          <w:tcPr>
            <w:tcW w:w="1134" w:type="dxa"/>
            <w:tcBorders>
              <w:top w:val="single" w:sz="4" w:space="0" w:color="auto"/>
              <w:bottom w:val="nil"/>
            </w:tcBorders>
          </w:tcPr>
          <w:p w14:paraId="1CEB4E3A" w14:textId="004F34E7"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7ED00A63" w:rsidRPr="006E4BBB">
              <w:rPr>
                <w:rFonts w:ascii="Times New Roman" w:hAnsi="Times New Roman" w:cs="Times New Roman"/>
                <w:sz w:val="20"/>
                <w:szCs w:val="20"/>
              </w:rPr>
              <w:t>3</w:t>
            </w:r>
            <w:r w:rsidR="7F1D3C39" w:rsidRPr="006E4BBB">
              <w:rPr>
                <w:rFonts w:ascii="Times New Roman" w:hAnsi="Times New Roman" w:cs="Times New Roman"/>
                <w:sz w:val="20"/>
                <w:szCs w:val="20"/>
              </w:rPr>
              <w:t>5*</w:t>
            </w:r>
            <w:r w:rsidRPr="006E4BBB">
              <w:rPr>
                <w:rFonts w:ascii="Times New Roman" w:hAnsi="Times New Roman" w:cs="Times New Roman"/>
                <w:sz w:val="20"/>
                <w:szCs w:val="20"/>
              </w:rPr>
              <w:t>**</w:t>
            </w:r>
          </w:p>
        </w:tc>
        <w:tc>
          <w:tcPr>
            <w:tcW w:w="1134" w:type="dxa"/>
            <w:tcBorders>
              <w:top w:val="single" w:sz="4" w:space="0" w:color="auto"/>
              <w:bottom w:val="nil"/>
            </w:tcBorders>
          </w:tcPr>
          <w:p w14:paraId="0A24BA7A" w14:textId="0557FA72"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7F9F4F81" w:rsidRPr="006E4BBB">
              <w:rPr>
                <w:rFonts w:ascii="Times New Roman" w:hAnsi="Times New Roman" w:cs="Times New Roman"/>
                <w:sz w:val="20"/>
                <w:szCs w:val="20"/>
              </w:rPr>
              <w:t>04</w:t>
            </w:r>
            <w:r w:rsidRPr="006E4BBB">
              <w:rPr>
                <w:rFonts w:ascii="Times New Roman" w:hAnsi="Times New Roman" w:cs="Times New Roman"/>
                <w:sz w:val="20"/>
                <w:szCs w:val="20"/>
              </w:rPr>
              <w:t>**</w:t>
            </w:r>
          </w:p>
        </w:tc>
        <w:tc>
          <w:tcPr>
            <w:tcW w:w="992" w:type="dxa"/>
            <w:tcBorders>
              <w:top w:val="single" w:sz="4" w:space="0" w:color="auto"/>
              <w:bottom w:val="nil"/>
            </w:tcBorders>
          </w:tcPr>
          <w:p w14:paraId="3E127EA9" w14:textId="4F11DE82"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w:t>
            </w:r>
            <w:r w:rsidR="6E417BEC" w:rsidRPr="006E4BBB">
              <w:rPr>
                <w:rFonts w:ascii="Times New Roman" w:hAnsi="Times New Roman" w:cs="Times New Roman"/>
                <w:sz w:val="20"/>
                <w:szCs w:val="20"/>
              </w:rPr>
              <w:t>3</w:t>
            </w:r>
            <w:r w:rsidRPr="006E4BBB">
              <w:rPr>
                <w:rFonts w:ascii="Times New Roman" w:hAnsi="Times New Roman" w:cs="Times New Roman"/>
                <w:sz w:val="20"/>
                <w:szCs w:val="20"/>
              </w:rPr>
              <w:t>***</w:t>
            </w:r>
          </w:p>
        </w:tc>
        <w:tc>
          <w:tcPr>
            <w:tcW w:w="992" w:type="dxa"/>
            <w:tcBorders>
              <w:top w:val="single" w:sz="4" w:space="0" w:color="auto"/>
              <w:bottom w:val="nil"/>
            </w:tcBorders>
          </w:tcPr>
          <w:p w14:paraId="6691F6E7" w14:textId="2D59E92C"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54EB5F73" w:rsidRPr="006E4BBB">
              <w:rPr>
                <w:rFonts w:ascii="Times New Roman" w:hAnsi="Times New Roman" w:cs="Times New Roman"/>
                <w:sz w:val="20"/>
                <w:szCs w:val="20"/>
              </w:rPr>
              <w:t>21</w:t>
            </w:r>
            <w:r w:rsidRPr="006E4BBB">
              <w:rPr>
                <w:rFonts w:ascii="Times New Roman" w:hAnsi="Times New Roman" w:cs="Times New Roman"/>
                <w:sz w:val="20"/>
                <w:szCs w:val="20"/>
              </w:rPr>
              <w:t>***</w:t>
            </w:r>
          </w:p>
        </w:tc>
        <w:tc>
          <w:tcPr>
            <w:tcW w:w="993" w:type="dxa"/>
            <w:tcBorders>
              <w:top w:val="single" w:sz="4" w:space="0" w:color="auto"/>
              <w:bottom w:val="nil"/>
            </w:tcBorders>
          </w:tcPr>
          <w:p w14:paraId="08B9F023" w14:textId="63297215"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6B5AB445" w:rsidRPr="006E4BBB">
              <w:rPr>
                <w:rFonts w:ascii="Times New Roman" w:hAnsi="Times New Roman" w:cs="Times New Roman"/>
                <w:sz w:val="20"/>
                <w:szCs w:val="20"/>
              </w:rPr>
              <w:t>6</w:t>
            </w:r>
            <w:r w:rsidRPr="006E4BBB">
              <w:rPr>
                <w:rFonts w:ascii="Times New Roman" w:hAnsi="Times New Roman" w:cs="Times New Roman"/>
                <w:sz w:val="20"/>
                <w:szCs w:val="20"/>
              </w:rPr>
              <w:t>***</w:t>
            </w:r>
          </w:p>
        </w:tc>
        <w:tc>
          <w:tcPr>
            <w:tcW w:w="992" w:type="dxa"/>
            <w:tcBorders>
              <w:top w:val="single" w:sz="4" w:space="0" w:color="auto"/>
              <w:bottom w:val="nil"/>
            </w:tcBorders>
          </w:tcPr>
          <w:p w14:paraId="603E17A0"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3***</w:t>
            </w:r>
          </w:p>
        </w:tc>
        <w:tc>
          <w:tcPr>
            <w:tcW w:w="992" w:type="dxa"/>
            <w:tcBorders>
              <w:top w:val="single" w:sz="4" w:space="0" w:color="auto"/>
              <w:bottom w:val="nil"/>
            </w:tcBorders>
          </w:tcPr>
          <w:p w14:paraId="491D35B5" w14:textId="34F0999C"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71C14AA9" w:rsidRPr="006E4BBB">
              <w:rPr>
                <w:rFonts w:ascii="Times New Roman" w:hAnsi="Times New Roman" w:cs="Times New Roman"/>
                <w:sz w:val="20"/>
                <w:szCs w:val="20"/>
              </w:rPr>
              <w:t>0</w:t>
            </w:r>
          </w:p>
        </w:tc>
        <w:tc>
          <w:tcPr>
            <w:tcW w:w="992" w:type="dxa"/>
            <w:tcBorders>
              <w:top w:val="single" w:sz="4" w:space="0" w:color="auto"/>
              <w:bottom w:val="nil"/>
            </w:tcBorders>
          </w:tcPr>
          <w:p w14:paraId="00A23FC4" w14:textId="37994203"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w:t>
            </w:r>
            <w:r w:rsidR="534CF11B" w:rsidRPr="006E4BBB">
              <w:rPr>
                <w:rFonts w:ascii="Times New Roman" w:hAnsi="Times New Roman" w:cs="Times New Roman"/>
                <w:sz w:val="20"/>
                <w:szCs w:val="20"/>
              </w:rPr>
              <w:t>9</w:t>
            </w:r>
            <w:r w:rsidRPr="006E4BBB">
              <w:rPr>
                <w:rFonts w:ascii="Times New Roman" w:hAnsi="Times New Roman" w:cs="Times New Roman"/>
                <w:sz w:val="20"/>
                <w:szCs w:val="20"/>
              </w:rPr>
              <w:t>***</w:t>
            </w:r>
          </w:p>
        </w:tc>
        <w:tc>
          <w:tcPr>
            <w:tcW w:w="993" w:type="dxa"/>
            <w:tcBorders>
              <w:top w:val="single" w:sz="4" w:space="0" w:color="auto"/>
              <w:bottom w:val="nil"/>
            </w:tcBorders>
          </w:tcPr>
          <w:p w14:paraId="6B7501F7" w14:textId="78A091F0"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26DA9B30" w:rsidRPr="006E4BBB">
              <w:rPr>
                <w:rFonts w:ascii="Times New Roman" w:hAnsi="Times New Roman" w:cs="Times New Roman"/>
                <w:sz w:val="20"/>
                <w:szCs w:val="20"/>
              </w:rPr>
              <w:t>18</w:t>
            </w:r>
            <w:r w:rsidRPr="006E4BBB">
              <w:rPr>
                <w:rFonts w:ascii="Times New Roman" w:hAnsi="Times New Roman" w:cs="Times New Roman"/>
                <w:sz w:val="20"/>
                <w:szCs w:val="20"/>
              </w:rPr>
              <w:t>***</w:t>
            </w:r>
          </w:p>
        </w:tc>
        <w:tc>
          <w:tcPr>
            <w:tcW w:w="992" w:type="dxa"/>
            <w:tcBorders>
              <w:top w:val="single" w:sz="4" w:space="0" w:color="auto"/>
              <w:bottom w:val="nil"/>
            </w:tcBorders>
          </w:tcPr>
          <w:p w14:paraId="02D950AE" w14:textId="10FFDDBE"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w:t>
            </w:r>
            <w:r w:rsidR="10CCE55B" w:rsidRPr="006E4BBB">
              <w:rPr>
                <w:rFonts w:ascii="Times New Roman" w:hAnsi="Times New Roman" w:cs="Times New Roman"/>
                <w:sz w:val="20"/>
                <w:szCs w:val="20"/>
              </w:rPr>
              <w:t>5</w:t>
            </w:r>
            <w:r w:rsidRPr="006E4BBB">
              <w:rPr>
                <w:rFonts w:ascii="Times New Roman" w:hAnsi="Times New Roman" w:cs="Times New Roman"/>
                <w:sz w:val="20"/>
                <w:szCs w:val="20"/>
              </w:rPr>
              <w:t>***</w:t>
            </w:r>
          </w:p>
        </w:tc>
      </w:tr>
      <w:tr w:rsidR="003D0749" w:rsidRPr="006E4BBB" w14:paraId="6E7A503B" w14:textId="77777777" w:rsidTr="3D795423">
        <w:tc>
          <w:tcPr>
            <w:tcW w:w="1696" w:type="dxa"/>
            <w:tcBorders>
              <w:top w:val="nil"/>
              <w:bottom w:val="nil"/>
            </w:tcBorders>
          </w:tcPr>
          <w:p w14:paraId="525F2931"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 xml:space="preserve">Ethnicity </w:t>
            </w:r>
          </w:p>
          <w:p w14:paraId="146E0557" w14:textId="0FF8D6FE" w:rsidR="00D76DEE" w:rsidRPr="006E4BBB" w:rsidRDefault="00D76DEE" w:rsidP="00BE3E5E">
            <w:pPr>
              <w:spacing w:line="360" w:lineRule="auto"/>
              <w:rPr>
                <w:rFonts w:ascii="Times New Roman" w:hAnsi="Times New Roman" w:cs="Times New Roman"/>
                <w:i/>
                <w:iCs/>
                <w:sz w:val="20"/>
                <w:szCs w:val="20"/>
              </w:rPr>
            </w:pPr>
            <w:r w:rsidRPr="006E4BBB">
              <w:rPr>
                <w:rFonts w:ascii="Times New Roman" w:hAnsi="Times New Roman" w:cs="Times New Roman"/>
                <w:i/>
                <w:iCs/>
                <w:sz w:val="20"/>
                <w:szCs w:val="20"/>
              </w:rPr>
              <w:t>(1 = White, 2 = UK minority ethnic group)</w:t>
            </w:r>
          </w:p>
        </w:tc>
        <w:tc>
          <w:tcPr>
            <w:tcW w:w="993" w:type="dxa"/>
            <w:tcBorders>
              <w:top w:val="nil"/>
              <w:bottom w:val="nil"/>
            </w:tcBorders>
          </w:tcPr>
          <w:p w14:paraId="5BCFA66E" w14:textId="054DB605"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5D05D9A5" w:rsidRPr="006E4BBB">
              <w:rPr>
                <w:rFonts w:ascii="Times New Roman" w:hAnsi="Times New Roman" w:cs="Times New Roman"/>
                <w:sz w:val="20"/>
                <w:szCs w:val="20"/>
              </w:rPr>
              <w:t>08</w:t>
            </w:r>
            <w:r w:rsidRPr="006E4BBB">
              <w:rPr>
                <w:rFonts w:ascii="Times New Roman" w:hAnsi="Times New Roman" w:cs="Times New Roman"/>
                <w:sz w:val="20"/>
                <w:szCs w:val="20"/>
              </w:rPr>
              <w:t>***</w:t>
            </w:r>
          </w:p>
        </w:tc>
        <w:tc>
          <w:tcPr>
            <w:tcW w:w="992" w:type="dxa"/>
            <w:tcBorders>
              <w:top w:val="nil"/>
              <w:bottom w:val="nil"/>
            </w:tcBorders>
          </w:tcPr>
          <w:p w14:paraId="4830C345"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3***</w:t>
            </w:r>
          </w:p>
        </w:tc>
        <w:tc>
          <w:tcPr>
            <w:tcW w:w="1134" w:type="dxa"/>
            <w:tcBorders>
              <w:top w:val="nil"/>
              <w:bottom w:val="nil"/>
            </w:tcBorders>
          </w:tcPr>
          <w:p w14:paraId="11C00AD5" w14:textId="36425D07"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w:t>
            </w:r>
            <w:r w:rsidR="523E6241" w:rsidRPr="006E4BBB">
              <w:rPr>
                <w:rFonts w:ascii="Times New Roman" w:hAnsi="Times New Roman" w:cs="Times New Roman"/>
                <w:sz w:val="20"/>
                <w:szCs w:val="20"/>
              </w:rPr>
              <w:t>4</w:t>
            </w:r>
            <w:r w:rsidRPr="006E4BBB">
              <w:rPr>
                <w:rFonts w:ascii="Times New Roman" w:hAnsi="Times New Roman" w:cs="Times New Roman"/>
                <w:sz w:val="20"/>
                <w:szCs w:val="20"/>
              </w:rPr>
              <w:t>***</w:t>
            </w:r>
          </w:p>
        </w:tc>
        <w:tc>
          <w:tcPr>
            <w:tcW w:w="1134" w:type="dxa"/>
            <w:tcBorders>
              <w:top w:val="nil"/>
              <w:bottom w:val="nil"/>
            </w:tcBorders>
          </w:tcPr>
          <w:p w14:paraId="0F6C3BEA" w14:textId="779BCD7E"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7DB89F8F" w:rsidRPr="006E4BBB">
              <w:rPr>
                <w:rFonts w:ascii="Times New Roman" w:hAnsi="Times New Roman" w:cs="Times New Roman"/>
                <w:sz w:val="20"/>
                <w:szCs w:val="20"/>
              </w:rPr>
              <w:t>09</w:t>
            </w:r>
            <w:r w:rsidRPr="006E4BBB">
              <w:rPr>
                <w:rFonts w:ascii="Times New Roman" w:hAnsi="Times New Roman" w:cs="Times New Roman"/>
                <w:sz w:val="20"/>
                <w:szCs w:val="20"/>
              </w:rPr>
              <w:t>***</w:t>
            </w:r>
          </w:p>
        </w:tc>
        <w:tc>
          <w:tcPr>
            <w:tcW w:w="992" w:type="dxa"/>
            <w:tcBorders>
              <w:top w:val="nil"/>
              <w:bottom w:val="nil"/>
            </w:tcBorders>
          </w:tcPr>
          <w:p w14:paraId="46432BC4"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4***</w:t>
            </w:r>
          </w:p>
        </w:tc>
        <w:tc>
          <w:tcPr>
            <w:tcW w:w="992" w:type="dxa"/>
            <w:tcBorders>
              <w:top w:val="nil"/>
              <w:bottom w:val="nil"/>
            </w:tcBorders>
          </w:tcPr>
          <w:p w14:paraId="19F2DB0B" w14:textId="71961E7B"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w:t>
            </w:r>
            <w:r w:rsidR="0BE231FB" w:rsidRPr="006E4BBB">
              <w:rPr>
                <w:rFonts w:ascii="Times New Roman" w:hAnsi="Times New Roman" w:cs="Times New Roman"/>
                <w:sz w:val="20"/>
                <w:szCs w:val="20"/>
              </w:rPr>
              <w:t>6</w:t>
            </w:r>
            <w:r w:rsidRPr="006E4BBB">
              <w:rPr>
                <w:rFonts w:ascii="Times New Roman" w:hAnsi="Times New Roman" w:cs="Times New Roman"/>
                <w:sz w:val="20"/>
                <w:szCs w:val="20"/>
              </w:rPr>
              <w:t>***</w:t>
            </w:r>
          </w:p>
        </w:tc>
        <w:tc>
          <w:tcPr>
            <w:tcW w:w="993" w:type="dxa"/>
            <w:tcBorders>
              <w:top w:val="nil"/>
              <w:bottom w:val="nil"/>
            </w:tcBorders>
          </w:tcPr>
          <w:p w14:paraId="14C9EA7F" w14:textId="1EF407F1" w:rsidR="003D0749" w:rsidRPr="006E4BBB" w:rsidRDefault="3B4536A6"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1</w:t>
            </w:r>
          </w:p>
        </w:tc>
        <w:tc>
          <w:tcPr>
            <w:tcW w:w="992" w:type="dxa"/>
            <w:tcBorders>
              <w:top w:val="nil"/>
              <w:bottom w:val="nil"/>
            </w:tcBorders>
          </w:tcPr>
          <w:p w14:paraId="2135D824" w14:textId="5D0A2728"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664113A8" w:rsidRPr="006E4BBB">
              <w:rPr>
                <w:rFonts w:ascii="Times New Roman" w:hAnsi="Times New Roman" w:cs="Times New Roman"/>
                <w:sz w:val="20"/>
                <w:szCs w:val="20"/>
              </w:rPr>
              <w:t>6</w:t>
            </w:r>
            <w:r w:rsidRPr="006E4BBB">
              <w:rPr>
                <w:rFonts w:ascii="Times New Roman" w:hAnsi="Times New Roman" w:cs="Times New Roman"/>
                <w:sz w:val="20"/>
                <w:szCs w:val="20"/>
              </w:rPr>
              <w:t>**</w:t>
            </w:r>
          </w:p>
        </w:tc>
        <w:tc>
          <w:tcPr>
            <w:tcW w:w="992" w:type="dxa"/>
            <w:tcBorders>
              <w:top w:val="nil"/>
              <w:bottom w:val="nil"/>
            </w:tcBorders>
          </w:tcPr>
          <w:p w14:paraId="29B193ED" w14:textId="559F0AC1"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17E3B497" w:rsidRPr="006E4BBB">
              <w:rPr>
                <w:rFonts w:ascii="Times New Roman" w:hAnsi="Times New Roman" w:cs="Times New Roman"/>
                <w:sz w:val="20"/>
                <w:szCs w:val="20"/>
              </w:rPr>
              <w:t>8</w:t>
            </w:r>
            <w:r w:rsidRPr="006E4BBB">
              <w:rPr>
                <w:rFonts w:ascii="Times New Roman" w:hAnsi="Times New Roman" w:cs="Times New Roman"/>
                <w:sz w:val="20"/>
                <w:szCs w:val="20"/>
              </w:rPr>
              <w:t>**</w:t>
            </w:r>
          </w:p>
        </w:tc>
        <w:tc>
          <w:tcPr>
            <w:tcW w:w="992" w:type="dxa"/>
            <w:tcBorders>
              <w:top w:val="nil"/>
              <w:bottom w:val="nil"/>
            </w:tcBorders>
          </w:tcPr>
          <w:p w14:paraId="1C84C371" w14:textId="0C9F9A37"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2D8AFB9C" w:rsidRPr="006E4BBB">
              <w:rPr>
                <w:rFonts w:ascii="Times New Roman" w:hAnsi="Times New Roman" w:cs="Times New Roman"/>
                <w:sz w:val="20"/>
                <w:szCs w:val="20"/>
              </w:rPr>
              <w:t>0</w:t>
            </w:r>
            <w:r w:rsidRPr="006E4BBB">
              <w:rPr>
                <w:rFonts w:ascii="Times New Roman" w:hAnsi="Times New Roman" w:cs="Times New Roman"/>
                <w:sz w:val="20"/>
                <w:szCs w:val="20"/>
              </w:rPr>
              <w:t>***</w:t>
            </w:r>
          </w:p>
        </w:tc>
        <w:tc>
          <w:tcPr>
            <w:tcW w:w="993" w:type="dxa"/>
            <w:tcBorders>
              <w:top w:val="nil"/>
              <w:bottom w:val="nil"/>
            </w:tcBorders>
          </w:tcPr>
          <w:p w14:paraId="2C4A7F73" w14:textId="32D63F53"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7DCB94FD" w:rsidRPr="006E4BBB">
              <w:rPr>
                <w:rFonts w:ascii="Times New Roman" w:hAnsi="Times New Roman" w:cs="Times New Roman"/>
                <w:sz w:val="20"/>
                <w:szCs w:val="20"/>
              </w:rPr>
              <w:t>12**</w:t>
            </w:r>
            <w:r w:rsidRPr="006E4BBB">
              <w:rPr>
                <w:rFonts w:ascii="Times New Roman" w:hAnsi="Times New Roman" w:cs="Times New Roman"/>
                <w:sz w:val="20"/>
                <w:szCs w:val="20"/>
              </w:rPr>
              <w:t>*</w:t>
            </w:r>
          </w:p>
        </w:tc>
        <w:tc>
          <w:tcPr>
            <w:tcW w:w="992" w:type="dxa"/>
            <w:tcBorders>
              <w:top w:val="nil"/>
              <w:bottom w:val="nil"/>
            </w:tcBorders>
          </w:tcPr>
          <w:p w14:paraId="41081780" w14:textId="65DE3D2D"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35F4F022" w:rsidRPr="006E4BBB">
              <w:rPr>
                <w:rFonts w:ascii="Times New Roman" w:hAnsi="Times New Roman" w:cs="Times New Roman"/>
                <w:sz w:val="20"/>
                <w:szCs w:val="20"/>
              </w:rPr>
              <w:t>12</w:t>
            </w:r>
            <w:r w:rsidRPr="006E4BBB">
              <w:rPr>
                <w:rFonts w:ascii="Times New Roman" w:hAnsi="Times New Roman" w:cs="Times New Roman"/>
                <w:sz w:val="20"/>
                <w:szCs w:val="20"/>
              </w:rPr>
              <w:t>***</w:t>
            </w:r>
          </w:p>
        </w:tc>
      </w:tr>
      <w:tr w:rsidR="003D0749" w:rsidRPr="006E4BBB" w14:paraId="3D9FF972" w14:textId="77777777" w:rsidTr="3D795423">
        <w:tc>
          <w:tcPr>
            <w:tcW w:w="1696" w:type="dxa"/>
            <w:tcBorders>
              <w:top w:val="nil"/>
              <w:bottom w:val="nil"/>
            </w:tcBorders>
          </w:tcPr>
          <w:p w14:paraId="6564D341" w14:textId="72713752" w:rsidR="00D76DEE"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SEN</w:t>
            </w:r>
            <w:r w:rsidR="00862EEE" w:rsidRPr="006E4BBB">
              <w:rPr>
                <w:rFonts w:ascii="Times New Roman" w:hAnsi="Times New Roman" w:cs="Times New Roman"/>
                <w:sz w:val="20"/>
                <w:szCs w:val="20"/>
              </w:rPr>
              <w:t xml:space="preserve"> status</w:t>
            </w:r>
          </w:p>
        </w:tc>
        <w:tc>
          <w:tcPr>
            <w:tcW w:w="993" w:type="dxa"/>
            <w:tcBorders>
              <w:top w:val="nil"/>
              <w:bottom w:val="nil"/>
            </w:tcBorders>
          </w:tcPr>
          <w:p w14:paraId="68094D23" w14:textId="203669B2"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7BFC73F9" w:rsidRPr="006E4BBB">
              <w:rPr>
                <w:rFonts w:ascii="Times New Roman" w:hAnsi="Times New Roman" w:cs="Times New Roman"/>
                <w:sz w:val="20"/>
                <w:szCs w:val="20"/>
              </w:rPr>
              <w:t>7</w:t>
            </w:r>
            <w:r w:rsidRPr="006E4BBB">
              <w:rPr>
                <w:rFonts w:ascii="Times New Roman" w:hAnsi="Times New Roman" w:cs="Times New Roman"/>
                <w:sz w:val="20"/>
                <w:szCs w:val="20"/>
              </w:rPr>
              <w:t>***</w:t>
            </w:r>
          </w:p>
        </w:tc>
        <w:tc>
          <w:tcPr>
            <w:tcW w:w="992" w:type="dxa"/>
            <w:tcBorders>
              <w:top w:val="nil"/>
              <w:bottom w:val="nil"/>
            </w:tcBorders>
          </w:tcPr>
          <w:p w14:paraId="47E12077"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9***</w:t>
            </w:r>
          </w:p>
        </w:tc>
        <w:tc>
          <w:tcPr>
            <w:tcW w:w="1134" w:type="dxa"/>
            <w:tcBorders>
              <w:top w:val="nil"/>
              <w:bottom w:val="nil"/>
            </w:tcBorders>
          </w:tcPr>
          <w:p w14:paraId="22A74C86" w14:textId="2776A368"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04FFA07C" w:rsidRPr="006E4BBB">
              <w:rPr>
                <w:rFonts w:ascii="Times New Roman" w:hAnsi="Times New Roman" w:cs="Times New Roman"/>
                <w:sz w:val="20"/>
                <w:szCs w:val="20"/>
              </w:rPr>
              <w:t>5</w:t>
            </w:r>
            <w:r w:rsidRPr="006E4BBB">
              <w:rPr>
                <w:rFonts w:ascii="Times New Roman" w:hAnsi="Times New Roman" w:cs="Times New Roman"/>
                <w:sz w:val="20"/>
                <w:szCs w:val="20"/>
              </w:rPr>
              <w:t>***</w:t>
            </w:r>
          </w:p>
        </w:tc>
        <w:tc>
          <w:tcPr>
            <w:tcW w:w="1134" w:type="dxa"/>
            <w:tcBorders>
              <w:top w:val="nil"/>
              <w:bottom w:val="nil"/>
            </w:tcBorders>
          </w:tcPr>
          <w:p w14:paraId="072F7B9D"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1***</w:t>
            </w:r>
          </w:p>
        </w:tc>
        <w:tc>
          <w:tcPr>
            <w:tcW w:w="992" w:type="dxa"/>
            <w:tcBorders>
              <w:top w:val="nil"/>
              <w:bottom w:val="nil"/>
            </w:tcBorders>
          </w:tcPr>
          <w:p w14:paraId="43A5DBB9"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1***</w:t>
            </w:r>
          </w:p>
        </w:tc>
        <w:tc>
          <w:tcPr>
            <w:tcW w:w="992" w:type="dxa"/>
            <w:tcBorders>
              <w:top w:val="nil"/>
              <w:bottom w:val="nil"/>
            </w:tcBorders>
          </w:tcPr>
          <w:p w14:paraId="4CEB300F" w14:textId="5F94301E"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44C29A7C" w:rsidRPr="006E4BBB">
              <w:rPr>
                <w:rFonts w:ascii="Times New Roman" w:hAnsi="Times New Roman" w:cs="Times New Roman"/>
                <w:sz w:val="20"/>
                <w:szCs w:val="20"/>
              </w:rPr>
              <w:t>08</w:t>
            </w:r>
            <w:r w:rsidRPr="006E4BBB">
              <w:rPr>
                <w:rFonts w:ascii="Times New Roman" w:hAnsi="Times New Roman" w:cs="Times New Roman"/>
                <w:sz w:val="20"/>
                <w:szCs w:val="20"/>
              </w:rPr>
              <w:t>***</w:t>
            </w:r>
          </w:p>
        </w:tc>
        <w:tc>
          <w:tcPr>
            <w:tcW w:w="993" w:type="dxa"/>
            <w:tcBorders>
              <w:top w:val="nil"/>
              <w:bottom w:val="nil"/>
            </w:tcBorders>
          </w:tcPr>
          <w:p w14:paraId="759F7FD8" w14:textId="00306AF6"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71374BB0" w:rsidRPr="006E4BBB">
              <w:rPr>
                <w:rFonts w:ascii="Times New Roman" w:hAnsi="Times New Roman" w:cs="Times New Roman"/>
                <w:sz w:val="20"/>
                <w:szCs w:val="20"/>
              </w:rPr>
              <w:t>07</w:t>
            </w:r>
            <w:r w:rsidRPr="006E4BBB">
              <w:rPr>
                <w:rFonts w:ascii="Times New Roman" w:hAnsi="Times New Roman" w:cs="Times New Roman"/>
                <w:sz w:val="20"/>
                <w:szCs w:val="20"/>
              </w:rPr>
              <w:t>***</w:t>
            </w:r>
          </w:p>
        </w:tc>
        <w:tc>
          <w:tcPr>
            <w:tcW w:w="992" w:type="dxa"/>
            <w:tcBorders>
              <w:top w:val="nil"/>
              <w:bottom w:val="nil"/>
            </w:tcBorders>
          </w:tcPr>
          <w:p w14:paraId="02F87DDB" w14:textId="0B9ABE0F"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0DC62FB8" w:rsidRPr="006E4BBB">
              <w:rPr>
                <w:rFonts w:ascii="Times New Roman" w:hAnsi="Times New Roman" w:cs="Times New Roman"/>
                <w:sz w:val="20"/>
                <w:szCs w:val="20"/>
              </w:rPr>
              <w:t>10</w:t>
            </w:r>
            <w:r w:rsidRPr="006E4BBB">
              <w:rPr>
                <w:rFonts w:ascii="Times New Roman" w:hAnsi="Times New Roman" w:cs="Times New Roman"/>
                <w:sz w:val="20"/>
                <w:szCs w:val="20"/>
              </w:rPr>
              <w:t>***</w:t>
            </w:r>
          </w:p>
        </w:tc>
        <w:tc>
          <w:tcPr>
            <w:tcW w:w="992" w:type="dxa"/>
            <w:tcBorders>
              <w:top w:val="nil"/>
              <w:bottom w:val="nil"/>
            </w:tcBorders>
          </w:tcPr>
          <w:p w14:paraId="1200DBC1" w14:textId="02D7A8EB"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107C297B" w:rsidRPr="006E4BBB">
              <w:rPr>
                <w:rFonts w:ascii="Times New Roman" w:hAnsi="Times New Roman" w:cs="Times New Roman"/>
                <w:sz w:val="20"/>
                <w:szCs w:val="20"/>
              </w:rPr>
              <w:t>7</w:t>
            </w:r>
            <w:r w:rsidRPr="006E4BBB">
              <w:rPr>
                <w:rFonts w:ascii="Times New Roman" w:hAnsi="Times New Roman" w:cs="Times New Roman"/>
                <w:sz w:val="20"/>
                <w:szCs w:val="20"/>
              </w:rPr>
              <w:t>***</w:t>
            </w:r>
          </w:p>
        </w:tc>
        <w:tc>
          <w:tcPr>
            <w:tcW w:w="992" w:type="dxa"/>
            <w:tcBorders>
              <w:top w:val="nil"/>
              <w:bottom w:val="nil"/>
            </w:tcBorders>
          </w:tcPr>
          <w:p w14:paraId="45FB4080" w14:textId="17B6B26E"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243B9CA7" w:rsidRPr="006E4BBB">
              <w:rPr>
                <w:rFonts w:ascii="Times New Roman" w:hAnsi="Times New Roman" w:cs="Times New Roman"/>
                <w:sz w:val="20"/>
                <w:szCs w:val="20"/>
              </w:rPr>
              <w:t>08</w:t>
            </w:r>
            <w:r w:rsidRPr="006E4BBB">
              <w:rPr>
                <w:rFonts w:ascii="Times New Roman" w:hAnsi="Times New Roman" w:cs="Times New Roman"/>
                <w:sz w:val="20"/>
                <w:szCs w:val="20"/>
              </w:rPr>
              <w:t>***</w:t>
            </w:r>
          </w:p>
        </w:tc>
        <w:tc>
          <w:tcPr>
            <w:tcW w:w="993" w:type="dxa"/>
            <w:tcBorders>
              <w:top w:val="nil"/>
              <w:bottom w:val="nil"/>
            </w:tcBorders>
          </w:tcPr>
          <w:p w14:paraId="52E6409F" w14:textId="6188A5CB"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w:t>
            </w:r>
            <w:r w:rsidR="14E5C454" w:rsidRPr="006E4BBB">
              <w:rPr>
                <w:rFonts w:ascii="Times New Roman" w:hAnsi="Times New Roman" w:cs="Times New Roman"/>
                <w:sz w:val="20"/>
                <w:szCs w:val="20"/>
              </w:rPr>
              <w:t>1</w:t>
            </w:r>
            <w:r w:rsidRPr="006E4BBB">
              <w:rPr>
                <w:rFonts w:ascii="Times New Roman" w:hAnsi="Times New Roman" w:cs="Times New Roman"/>
                <w:sz w:val="20"/>
                <w:szCs w:val="20"/>
              </w:rPr>
              <w:t>***</w:t>
            </w:r>
          </w:p>
        </w:tc>
        <w:tc>
          <w:tcPr>
            <w:tcW w:w="992" w:type="dxa"/>
            <w:tcBorders>
              <w:top w:val="nil"/>
              <w:bottom w:val="nil"/>
            </w:tcBorders>
          </w:tcPr>
          <w:p w14:paraId="6649F099" w14:textId="4A541436"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w:t>
            </w:r>
            <w:r w:rsidR="275F2795" w:rsidRPr="006E4BBB">
              <w:rPr>
                <w:rFonts w:ascii="Times New Roman" w:hAnsi="Times New Roman" w:cs="Times New Roman"/>
                <w:sz w:val="20"/>
                <w:szCs w:val="20"/>
              </w:rPr>
              <w:t>0</w:t>
            </w:r>
            <w:r w:rsidRPr="006E4BBB">
              <w:rPr>
                <w:rFonts w:ascii="Times New Roman" w:hAnsi="Times New Roman" w:cs="Times New Roman"/>
                <w:sz w:val="20"/>
                <w:szCs w:val="20"/>
              </w:rPr>
              <w:t>***</w:t>
            </w:r>
          </w:p>
        </w:tc>
      </w:tr>
      <w:tr w:rsidR="003D0749" w:rsidRPr="006E4BBB" w14:paraId="281F024D" w14:textId="77777777" w:rsidTr="3D795423">
        <w:tc>
          <w:tcPr>
            <w:tcW w:w="1696" w:type="dxa"/>
            <w:tcBorders>
              <w:top w:val="nil"/>
              <w:bottom w:val="nil"/>
            </w:tcBorders>
          </w:tcPr>
          <w:p w14:paraId="3D31586A" w14:textId="68117940" w:rsidR="00862EEE" w:rsidRPr="006E4BBB" w:rsidRDefault="000F7A4B"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Low family income</w:t>
            </w:r>
            <w:r w:rsidR="003D0749" w:rsidRPr="006E4BBB">
              <w:rPr>
                <w:rFonts w:ascii="Times New Roman" w:hAnsi="Times New Roman" w:cs="Times New Roman"/>
                <w:sz w:val="20"/>
                <w:szCs w:val="20"/>
              </w:rPr>
              <w:t xml:space="preserve"> (ever)</w:t>
            </w:r>
          </w:p>
        </w:tc>
        <w:tc>
          <w:tcPr>
            <w:tcW w:w="993" w:type="dxa"/>
            <w:tcBorders>
              <w:top w:val="nil"/>
              <w:bottom w:val="nil"/>
            </w:tcBorders>
          </w:tcPr>
          <w:p w14:paraId="2919B7B8" w14:textId="62EBF3F8"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1254ADF6" w:rsidRPr="006E4BBB">
              <w:rPr>
                <w:rFonts w:ascii="Times New Roman" w:hAnsi="Times New Roman" w:cs="Times New Roman"/>
                <w:sz w:val="20"/>
                <w:szCs w:val="20"/>
              </w:rPr>
              <w:t>09</w:t>
            </w:r>
            <w:r w:rsidRPr="006E4BBB">
              <w:rPr>
                <w:rFonts w:ascii="Times New Roman" w:hAnsi="Times New Roman" w:cs="Times New Roman"/>
                <w:sz w:val="20"/>
                <w:szCs w:val="20"/>
              </w:rPr>
              <w:t>***</w:t>
            </w:r>
          </w:p>
        </w:tc>
        <w:tc>
          <w:tcPr>
            <w:tcW w:w="992" w:type="dxa"/>
            <w:tcBorders>
              <w:top w:val="nil"/>
              <w:bottom w:val="nil"/>
            </w:tcBorders>
          </w:tcPr>
          <w:p w14:paraId="5AA9E62F"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9***</w:t>
            </w:r>
          </w:p>
        </w:tc>
        <w:tc>
          <w:tcPr>
            <w:tcW w:w="1134" w:type="dxa"/>
            <w:tcBorders>
              <w:top w:val="nil"/>
              <w:bottom w:val="nil"/>
            </w:tcBorders>
          </w:tcPr>
          <w:p w14:paraId="42F078D5" w14:textId="0E02F6BA"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287EEDE9" w:rsidRPr="006E4BBB">
              <w:rPr>
                <w:rFonts w:ascii="Times New Roman" w:hAnsi="Times New Roman" w:cs="Times New Roman"/>
                <w:sz w:val="20"/>
                <w:szCs w:val="20"/>
              </w:rPr>
              <w:t>8</w:t>
            </w:r>
            <w:r w:rsidRPr="006E4BBB">
              <w:rPr>
                <w:rFonts w:ascii="Times New Roman" w:hAnsi="Times New Roman" w:cs="Times New Roman"/>
                <w:sz w:val="20"/>
                <w:szCs w:val="20"/>
              </w:rPr>
              <w:t>***</w:t>
            </w:r>
          </w:p>
        </w:tc>
        <w:tc>
          <w:tcPr>
            <w:tcW w:w="1134" w:type="dxa"/>
            <w:tcBorders>
              <w:top w:val="nil"/>
              <w:bottom w:val="nil"/>
            </w:tcBorders>
          </w:tcPr>
          <w:p w14:paraId="1E586277" w14:textId="2BF30449"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w:t>
            </w:r>
            <w:r w:rsidR="4DFCDDE3" w:rsidRPr="006E4BBB">
              <w:rPr>
                <w:rFonts w:ascii="Times New Roman" w:hAnsi="Times New Roman" w:cs="Times New Roman"/>
                <w:sz w:val="20"/>
                <w:szCs w:val="20"/>
              </w:rPr>
              <w:t>1</w:t>
            </w:r>
            <w:r w:rsidRPr="006E4BBB">
              <w:rPr>
                <w:rFonts w:ascii="Times New Roman" w:hAnsi="Times New Roman" w:cs="Times New Roman"/>
                <w:sz w:val="20"/>
                <w:szCs w:val="20"/>
              </w:rPr>
              <w:t>***</w:t>
            </w:r>
          </w:p>
        </w:tc>
        <w:tc>
          <w:tcPr>
            <w:tcW w:w="992" w:type="dxa"/>
            <w:tcBorders>
              <w:top w:val="nil"/>
              <w:bottom w:val="nil"/>
            </w:tcBorders>
          </w:tcPr>
          <w:p w14:paraId="3FC635F7"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4***</w:t>
            </w:r>
          </w:p>
        </w:tc>
        <w:tc>
          <w:tcPr>
            <w:tcW w:w="992" w:type="dxa"/>
            <w:tcBorders>
              <w:top w:val="nil"/>
              <w:bottom w:val="nil"/>
            </w:tcBorders>
          </w:tcPr>
          <w:p w14:paraId="32110A31" w14:textId="7869DB0E"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1</w:t>
            </w:r>
            <w:r w:rsidR="1A031199" w:rsidRPr="006E4BBB">
              <w:rPr>
                <w:rFonts w:ascii="Times New Roman" w:hAnsi="Times New Roman" w:cs="Times New Roman"/>
                <w:sz w:val="20"/>
                <w:szCs w:val="20"/>
              </w:rPr>
              <w:t>6</w:t>
            </w:r>
            <w:r w:rsidRPr="006E4BBB">
              <w:rPr>
                <w:rFonts w:ascii="Times New Roman" w:hAnsi="Times New Roman" w:cs="Times New Roman"/>
                <w:sz w:val="20"/>
                <w:szCs w:val="20"/>
              </w:rPr>
              <w:t>***</w:t>
            </w:r>
          </w:p>
        </w:tc>
        <w:tc>
          <w:tcPr>
            <w:tcW w:w="993" w:type="dxa"/>
            <w:tcBorders>
              <w:top w:val="nil"/>
              <w:bottom w:val="nil"/>
            </w:tcBorders>
          </w:tcPr>
          <w:p w14:paraId="52C0BBE3" w14:textId="33BA75AC"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736DEAA3" w:rsidRPr="006E4BBB">
              <w:rPr>
                <w:rFonts w:ascii="Times New Roman" w:hAnsi="Times New Roman" w:cs="Times New Roman"/>
                <w:sz w:val="20"/>
                <w:szCs w:val="20"/>
              </w:rPr>
              <w:t>06</w:t>
            </w:r>
            <w:r w:rsidRPr="006E4BBB">
              <w:rPr>
                <w:rFonts w:ascii="Times New Roman" w:hAnsi="Times New Roman" w:cs="Times New Roman"/>
                <w:sz w:val="20"/>
                <w:szCs w:val="20"/>
              </w:rPr>
              <w:t>***</w:t>
            </w:r>
          </w:p>
        </w:tc>
        <w:tc>
          <w:tcPr>
            <w:tcW w:w="992" w:type="dxa"/>
            <w:tcBorders>
              <w:top w:val="nil"/>
              <w:bottom w:val="nil"/>
            </w:tcBorders>
          </w:tcPr>
          <w:p w14:paraId="46F4D53F" w14:textId="6BB2B9B5"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9</w:t>
            </w:r>
            <w:r w:rsidR="00A00EBD" w:rsidRPr="006E4BBB">
              <w:rPr>
                <w:rFonts w:ascii="Times New Roman" w:hAnsi="Times New Roman" w:cs="Times New Roman"/>
                <w:sz w:val="20"/>
                <w:szCs w:val="20"/>
              </w:rPr>
              <w:t>***</w:t>
            </w:r>
          </w:p>
        </w:tc>
        <w:tc>
          <w:tcPr>
            <w:tcW w:w="992" w:type="dxa"/>
            <w:tcBorders>
              <w:top w:val="nil"/>
              <w:bottom w:val="nil"/>
            </w:tcBorders>
          </w:tcPr>
          <w:p w14:paraId="39A5AD4D" w14:textId="24D6E0E0"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51BD0182" w:rsidRPr="006E4BBB">
              <w:rPr>
                <w:rFonts w:ascii="Times New Roman" w:hAnsi="Times New Roman" w:cs="Times New Roman"/>
                <w:sz w:val="20"/>
                <w:szCs w:val="20"/>
              </w:rPr>
              <w:t>11</w:t>
            </w:r>
            <w:r w:rsidRPr="006E4BBB">
              <w:rPr>
                <w:rFonts w:ascii="Times New Roman" w:hAnsi="Times New Roman" w:cs="Times New Roman"/>
                <w:sz w:val="20"/>
                <w:szCs w:val="20"/>
              </w:rPr>
              <w:t>***</w:t>
            </w:r>
          </w:p>
        </w:tc>
        <w:tc>
          <w:tcPr>
            <w:tcW w:w="992" w:type="dxa"/>
            <w:tcBorders>
              <w:top w:val="nil"/>
              <w:bottom w:val="nil"/>
            </w:tcBorders>
          </w:tcPr>
          <w:p w14:paraId="23F62D87" w14:textId="5FCA5EF7"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2A5E5AA6" w:rsidRPr="006E4BBB">
              <w:rPr>
                <w:rFonts w:ascii="Times New Roman" w:hAnsi="Times New Roman" w:cs="Times New Roman"/>
                <w:sz w:val="20"/>
                <w:szCs w:val="20"/>
              </w:rPr>
              <w:t>4</w:t>
            </w:r>
            <w:r w:rsidRPr="006E4BBB">
              <w:rPr>
                <w:rFonts w:ascii="Times New Roman" w:hAnsi="Times New Roman" w:cs="Times New Roman"/>
                <w:sz w:val="20"/>
                <w:szCs w:val="20"/>
              </w:rPr>
              <w:t>***</w:t>
            </w:r>
          </w:p>
        </w:tc>
        <w:tc>
          <w:tcPr>
            <w:tcW w:w="993" w:type="dxa"/>
            <w:tcBorders>
              <w:top w:val="nil"/>
              <w:bottom w:val="nil"/>
            </w:tcBorders>
          </w:tcPr>
          <w:p w14:paraId="363D639E" w14:textId="10C3A371" w:rsidR="003D0749" w:rsidRPr="006E4BBB" w:rsidRDefault="00A00EBD"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003D0749" w:rsidRPr="006E4BBB">
              <w:rPr>
                <w:rFonts w:ascii="Times New Roman" w:hAnsi="Times New Roman" w:cs="Times New Roman"/>
                <w:sz w:val="20"/>
                <w:szCs w:val="20"/>
              </w:rPr>
              <w:t>.06***</w:t>
            </w:r>
          </w:p>
        </w:tc>
        <w:tc>
          <w:tcPr>
            <w:tcW w:w="992" w:type="dxa"/>
            <w:tcBorders>
              <w:top w:val="nil"/>
              <w:bottom w:val="nil"/>
            </w:tcBorders>
          </w:tcPr>
          <w:p w14:paraId="6C237A7D" w14:textId="0D262CE8"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029E871C" w:rsidRPr="006E4BBB">
              <w:rPr>
                <w:rFonts w:ascii="Times New Roman" w:hAnsi="Times New Roman" w:cs="Times New Roman"/>
                <w:sz w:val="20"/>
                <w:szCs w:val="20"/>
              </w:rPr>
              <w:t>8</w:t>
            </w:r>
            <w:r w:rsidRPr="006E4BBB">
              <w:rPr>
                <w:rFonts w:ascii="Times New Roman" w:hAnsi="Times New Roman" w:cs="Times New Roman"/>
                <w:sz w:val="20"/>
                <w:szCs w:val="20"/>
              </w:rPr>
              <w:t>***</w:t>
            </w:r>
          </w:p>
        </w:tc>
      </w:tr>
      <w:tr w:rsidR="003D0749" w:rsidRPr="006E4BBB" w14:paraId="1D9F5F19" w14:textId="77777777" w:rsidTr="3D795423">
        <w:tc>
          <w:tcPr>
            <w:tcW w:w="1696" w:type="dxa"/>
            <w:tcBorders>
              <w:top w:val="nil"/>
              <w:bottom w:val="single" w:sz="4" w:space="0" w:color="auto"/>
            </w:tcBorders>
          </w:tcPr>
          <w:p w14:paraId="48A8053C" w14:textId="7FD1C8E2" w:rsidR="003D0749" w:rsidRPr="006E4BBB" w:rsidRDefault="00A40FFD"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A</w:t>
            </w:r>
            <w:r w:rsidR="003D0749" w:rsidRPr="006E4BBB">
              <w:rPr>
                <w:rFonts w:ascii="Times New Roman" w:hAnsi="Times New Roman" w:cs="Times New Roman"/>
                <w:sz w:val="20"/>
                <w:szCs w:val="20"/>
              </w:rPr>
              <w:t>ttainment</w:t>
            </w:r>
          </w:p>
        </w:tc>
        <w:tc>
          <w:tcPr>
            <w:tcW w:w="993" w:type="dxa"/>
            <w:tcBorders>
              <w:top w:val="nil"/>
              <w:bottom w:val="single" w:sz="4" w:space="0" w:color="auto"/>
            </w:tcBorders>
          </w:tcPr>
          <w:p w14:paraId="70DDB0A7" w14:textId="5A1EB119" w:rsidR="003D0749" w:rsidRPr="006E4BBB" w:rsidRDefault="24D7465F"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w:t>
            </w:r>
            <w:r w:rsidR="658B9581" w:rsidRPr="006E4BBB">
              <w:rPr>
                <w:rFonts w:ascii="Times New Roman" w:hAnsi="Times New Roman" w:cs="Times New Roman"/>
                <w:sz w:val="20"/>
                <w:szCs w:val="20"/>
              </w:rPr>
              <w:t>.0</w:t>
            </w:r>
            <w:r w:rsidR="37F468A8" w:rsidRPr="006E4BBB">
              <w:rPr>
                <w:rFonts w:ascii="Times New Roman" w:hAnsi="Times New Roman" w:cs="Times New Roman"/>
                <w:sz w:val="20"/>
                <w:szCs w:val="20"/>
              </w:rPr>
              <w:t>7</w:t>
            </w:r>
            <w:r w:rsidR="658B9581" w:rsidRPr="006E4BBB">
              <w:rPr>
                <w:rFonts w:ascii="Times New Roman" w:hAnsi="Times New Roman" w:cs="Times New Roman"/>
                <w:sz w:val="20"/>
                <w:szCs w:val="20"/>
              </w:rPr>
              <w:t>***</w:t>
            </w:r>
          </w:p>
        </w:tc>
        <w:tc>
          <w:tcPr>
            <w:tcW w:w="992" w:type="dxa"/>
            <w:tcBorders>
              <w:top w:val="nil"/>
              <w:bottom w:val="single" w:sz="4" w:space="0" w:color="auto"/>
            </w:tcBorders>
          </w:tcPr>
          <w:p w14:paraId="03CED90E"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color w:val="000000" w:themeColor="text1"/>
                <w:sz w:val="18"/>
                <w:szCs w:val="18"/>
              </w:rPr>
              <w:t>–</w:t>
            </w:r>
          </w:p>
        </w:tc>
        <w:tc>
          <w:tcPr>
            <w:tcW w:w="1134" w:type="dxa"/>
            <w:tcBorders>
              <w:top w:val="nil"/>
              <w:bottom w:val="single" w:sz="4" w:space="0" w:color="auto"/>
            </w:tcBorders>
          </w:tcPr>
          <w:p w14:paraId="31698E3B"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color w:val="000000" w:themeColor="text1"/>
                <w:sz w:val="18"/>
                <w:szCs w:val="18"/>
              </w:rPr>
              <w:t>–</w:t>
            </w:r>
          </w:p>
        </w:tc>
        <w:tc>
          <w:tcPr>
            <w:tcW w:w="1134" w:type="dxa"/>
            <w:tcBorders>
              <w:top w:val="nil"/>
              <w:bottom w:val="single" w:sz="4" w:space="0" w:color="auto"/>
            </w:tcBorders>
          </w:tcPr>
          <w:p w14:paraId="3982445A" w14:textId="66228A28"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19381526" w:rsidRPr="006E4BBB">
              <w:rPr>
                <w:rFonts w:ascii="Times New Roman" w:hAnsi="Times New Roman" w:cs="Times New Roman"/>
                <w:sz w:val="20"/>
                <w:szCs w:val="20"/>
              </w:rPr>
              <w:t>6</w:t>
            </w:r>
            <w:r w:rsidRPr="006E4BBB">
              <w:rPr>
                <w:rFonts w:ascii="Times New Roman" w:hAnsi="Times New Roman" w:cs="Times New Roman"/>
                <w:sz w:val="20"/>
                <w:szCs w:val="20"/>
              </w:rPr>
              <w:t>***</w:t>
            </w:r>
          </w:p>
        </w:tc>
        <w:tc>
          <w:tcPr>
            <w:tcW w:w="992" w:type="dxa"/>
            <w:tcBorders>
              <w:top w:val="nil"/>
              <w:bottom w:val="single" w:sz="4" w:space="0" w:color="auto"/>
            </w:tcBorders>
          </w:tcPr>
          <w:p w14:paraId="5584FF25"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color w:val="000000" w:themeColor="text1"/>
                <w:sz w:val="18"/>
                <w:szCs w:val="18"/>
              </w:rPr>
              <w:t>–</w:t>
            </w:r>
          </w:p>
        </w:tc>
        <w:tc>
          <w:tcPr>
            <w:tcW w:w="992" w:type="dxa"/>
            <w:tcBorders>
              <w:top w:val="nil"/>
              <w:bottom w:val="single" w:sz="4" w:space="0" w:color="auto"/>
            </w:tcBorders>
          </w:tcPr>
          <w:p w14:paraId="6A3D0F19"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color w:val="000000" w:themeColor="text1"/>
                <w:sz w:val="18"/>
                <w:szCs w:val="18"/>
              </w:rPr>
              <w:t>–</w:t>
            </w:r>
          </w:p>
        </w:tc>
        <w:tc>
          <w:tcPr>
            <w:tcW w:w="993" w:type="dxa"/>
            <w:tcBorders>
              <w:top w:val="nil"/>
              <w:bottom w:val="single" w:sz="4" w:space="0" w:color="auto"/>
            </w:tcBorders>
          </w:tcPr>
          <w:p w14:paraId="4379180F" w14:textId="23E855F0"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35559951" w:rsidRPr="006E4BBB">
              <w:rPr>
                <w:rFonts w:ascii="Times New Roman" w:hAnsi="Times New Roman" w:cs="Times New Roman"/>
                <w:sz w:val="20"/>
                <w:szCs w:val="20"/>
              </w:rPr>
              <w:t>9</w:t>
            </w:r>
            <w:r w:rsidRPr="006E4BBB">
              <w:rPr>
                <w:rFonts w:ascii="Times New Roman" w:hAnsi="Times New Roman" w:cs="Times New Roman"/>
                <w:sz w:val="20"/>
                <w:szCs w:val="20"/>
              </w:rPr>
              <w:t>***</w:t>
            </w:r>
          </w:p>
        </w:tc>
        <w:tc>
          <w:tcPr>
            <w:tcW w:w="992" w:type="dxa"/>
            <w:tcBorders>
              <w:top w:val="nil"/>
              <w:bottom w:val="single" w:sz="4" w:space="0" w:color="auto"/>
            </w:tcBorders>
          </w:tcPr>
          <w:p w14:paraId="179CD975"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color w:val="000000" w:themeColor="text1"/>
                <w:sz w:val="18"/>
                <w:szCs w:val="18"/>
              </w:rPr>
              <w:t>–</w:t>
            </w:r>
          </w:p>
        </w:tc>
        <w:tc>
          <w:tcPr>
            <w:tcW w:w="992" w:type="dxa"/>
            <w:tcBorders>
              <w:top w:val="nil"/>
              <w:bottom w:val="single" w:sz="4" w:space="0" w:color="auto"/>
            </w:tcBorders>
          </w:tcPr>
          <w:p w14:paraId="774F2775"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color w:val="000000" w:themeColor="text1"/>
                <w:sz w:val="18"/>
                <w:szCs w:val="18"/>
              </w:rPr>
              <w:t>–</w:t>
            </w:r>
          </w:p>
        </w:tc>
        <w:tc>
          <w:tcPr>
            <w:tcW w:w="992" w:type="dxa"/>
            <w:tcBorders>
              <w:top w:val="nil"/>
              <w:bottom w:val="single" w:sz="4" w:space="0" w:color="auto"/>
            </w:tcBorders>
          </w:tcPr>
          <w:p w14:paraId="32A9980F" w14:textId="67672807" w:rsidR="003D0749" w:rsidRPr="006E4BBB" w:rsidRDefault="658B9581" w:rsidP="00BE3E5E">
            <w:pPr>
              <w:spacing w:line="360" w:lineRule="auto"/>
              <w:rPr>
                <w:rFonts w:ascii="Times New Roman" w:hAnsi="Times New Roman" w:cs="Times New Roman"/>
                <w:sz w:val="20"/>
                <w:szCs w:val="20"/>
              </w:rPr>
            </w:pPr>
            <w:r w:rsidRPr="006E4BBB">
              <w:rPr>
                <w:rFonts w:ascii="Times New Roman" w:hAnsi="Times New Roman" w:cs="Times New Roman"/>
                <w:sz w:val="20"/>
                <w:szCs w:val="20"/>
              </w:rPr>
              <w:t>.0</w:t>
            </w:r>
            <w:r w:rsidR="29A1FA2B" w:rsidRPr="006E4BBB">
              <w:rPr>
                <w:rFonts w:ascii="Times New Roman" w:hAnsi="Times New Roman" w:cs="Times New Roman"/>
                <w:sz w:val="20"/>
                <w:szCs w:val="20"/>
              </w:rPr>
              <w:t>6***</w:t>
            </w:r>
          </w:p>
        </w:tc>
        <w:tc>
          <w:tcPr>
            <w:tcW w:w="993" w:type="dxa"/>
            <w:tcBorders>
              <w:top w:val="nil"/>
              <w:bottom w:val="single" w:sz="4" w:space="0" w:color="auto"/>
            </w:tcBorders>
          </w:tcPr>
          <w:p w14:paraId="2F3B484C"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color w:val="000000" w:themeColor="text1"/>
                <w:sz w:val="18"/>
                <w:szCs w:val="18"/>
              </w:rPr>
              <w:t>–</w:t>
            </w:r>
          </w:p>
        </w:tc>
        <w:tc>
          <w:tcPr>
            <w:tcW w:w="992" w:type="dxa"/>
            <w:tcBorders>
              <w:top w:val="nil"/>
              <w:bottom w:val="single" w:sz="4" w:space="0" w:color="auto"/>
            </w:tcBorders>
          </w:tcPr>
          <w:p w14:paraId="10516514" w14:textId="77777777" w:rsidR="003D0749" w:rsidRPr="006E4BBB"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color w:val="000000" w:themeColor="text1"/>
                <w:sz w:val="18"/>
                <w:szCs w:val="18"/>
              </w:rPr>
              <w:t>–</w:t>
            </w:r>
          </w:p>
        </w:tc>
      </w:tr>
      <w:tr w:rsidR="003D0749" w:rsidRPr="001A5D7D" w14:paraId="30517DD5" w14:textId="77777777" w:rsidTr="3D795423">
        <w:tc>
          <w:tcPr>
            <w:tcW w:w="13887" w:type="dxa"/>
            <w:gridSpan w:val="13"/>
            <w:tcBorders>
              <w:top w:val="single" w:sz="4" w:space="0" w:color="auto"/>
            </w:tcBorders>
          </w:tcPr>
          <w:p w14:paraId="061009B8" w14:textId="370FFEF8" w:rsidR="003D0749" w:rsidRPr="003D0749" w:rsidRDefault="003D0749" w:rsidP="00BE3E5E">
            <w:pPr>
              <w:spacing w:line="360" w:lineRule="auto"/>
              <w:rPr>
                <w:rFonts w:ascii="Times New Roman" w:hAnsi="Times New Roman" w:cs="Times New Roman"/>
                <w:sz w:val="20"/>
                <w:szCs w:val="20"/>
              </w:rPr>
            </w:pPr>
            <w:r w:rsidRPr="006E4BBB">
              <w:rPr>
                <w:rFonts w:ascii="Times New Roman" w:hAnsi="Times New Roman" w:cs="Times New Roman"/>
                <w:i/>
                <w:iCs/>
                <w:sz w:val="20"/>
                <w:szCs w:val="20"/>
                <w:lang w:val="fr-FR"/>
              </w:rPr>
              <w:t>Note.</w:t>
            </w:r>
            <w:r w:rsidRPr="006E4BBB">
              <w:rPr>
                <w:rFonts w:ascii="Times New Roman" w:hAnsi="Times New Roman" w:cs="Times New Roman"/>
                <w:iCs/>
                <w:sz w:val="20"/>
                <w:szCs w:val="20"/>
                <w:lang w:val="fr-FR"/>
              </w:rPr>
              <w:t xml:space="preserve"> T1 = Timepoint 1; T2 = Timepoint 2; T3 = Timepoint 3.</w:t>
            </w:r>
            <w:r w:rsidRPr="006E4BBB">
              <w:rPr>
                <w:rFonts w:ascii="Times New Roman" w:hAnsi="Times New Roman" w:cs="Times New Roman"/>
                <w:i/>
                <w:iCs/>
                <w:sz w:val="20"/>
                <w:szCs w:val="20"/>
                <w:lang w:val="fr-FR"/>
              </w:rPr>
              <w:t xml:space="preserve"> </w:t>
            </w:r>
            <w:r w:rsidRPr="006E4BBB">
              <w:rPr>
                <w:rFonts w:ascii="Times New Roman" w:hAnsi="Times New Roman" w:cs="Times New Roman"/>
                <w:sz w:val="20"/>
                <w:szCs w:val="20"/>
              </w:rPr>
              <w:t xml:space="preserve">** </w:t>
            </w:r>
            <w:r w:rsidRPr="006E4BBB">
              <w:rPr>
                <w:rFonts w:ascii="Times New Roman" w:hAnsi="Times New Roman" w:cs="Times New Roman"/>
                <w:i/>
                <w:iCs/>
                <w:sz w:val="20"/>
                <w:szCs w:val="20"/>
              </w:rPr>
              <w:t xml:space="preserve">p </w:t>
            </w:r>
            <w:r w:rsidRPr="006E4BBB">
              <w:rPr>
                <w:rFonts w:ascii="Times New Roman" w:hAnsi="Times New Roman" w:cs="Times New Roman"/>
                <w:sz w:val="20"/>
                <w:szCs w:val="20"/>
              </w:rPr>
              <w:t xml:space="preserve">&lt; .01; *** </w:t>
            </w:r>
            <w:r w:rsidRPr="006E4BBB">
              <w:rPr>
                <w:rFonts w:ascii="Times New Roman" w:hAnsi="Times New Roman" w:cs="Times New Roman"/>
                <w:i/>
                <w:iCs/>
                <w:sz w:val="20"/>
                <w:szCs w:val="20"/>
              </w:rPr>
              <w:t>p</w:t>
            </w:r>
            <w:r w:rsidRPr="006E4BBB">
              <w:rPr>
                <w:rFonts w:ascii="Times New Roman" w:hAnsi="Times New Roman" w:cs="Times New Roman"/>
                <w:sz w:val="20"/>
                <w:szCs w:val="20"/>
              </w:rPr>
              <w:t xml:space="preserve"> &lt; .001.</w:t>
            </w:r>
          </w:p>
        </w:tc>
      </w:tr>
    </w:tbl>
    <w:p w14:paraId="3C3DB76D" w14:textId="77777777" w:rsidR="003D0749" w:rsidRPr="003E1F11" w:rsidRDefault="003D0749" w:rsidP="006055B2">
      <w:pPr>
        <w:spacing w:line="480" w:lineRule="auto"/>
        <w:rPr>
          <w:rFonts w:ascii="Times New Roman" w:hAnsi="Times New Roman"/>
          <w:b/>
          <w:bCs/>
          <w:sz w:val="20"/>
          <w:szCs w:val="20"/>
        </w:rPr>
      </w:pPr>
    </w:p>
    <w:sectPr w:rsidR="003D0749" w:rsidRPr="003E1F11" w:rsidSect="003D0749">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D5417" w14:textId="77777777" w:rsidR="000E22B6" w:rsidRDefault="000E22B6" w:rsidP="009B5F53">
      <w:r>
        <w:separator/>
      </w:r>
    </w:p>
  </w:endnote>
  <w:endnote w:type="continuationSeparator" w:id="0">
    <w:p w14:paraId="1B212623" w14:textId="77777777" w:rsidR="000E22B6" w:rsidRDefault="000E22B6" w:rsidP="009B5F53">
      <w:r>
        <w:continuationSeparator/>
      </w:r>
    </w:p>
  </w:endnote>
  <w:endnote w:type="continuationNotice" w:id="1">
    <w:p w14:paraId="3C16C856" w14:textId="77777777" w:rsidR="000E22B6" w:rsidRDefault="000E22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354D" w14:textId="77777777" w:rsidR="005F4154" w:rsidRDefault="005F41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8D390" w14:textId="77777777" w:rsidR="005F4154" w:rsidRDefault="005F41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99540" w14:textId="77777777" w:rsidR="005F4154" w:rsidRDefault="005F41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AE07E" w14:textId="77777777" w:rsidR="000E22B6" w:rsidRDefault="000E22B6" w:rsidP="009B5F53">
      <w:r>
        <w:separator/>
      </w:r>
    </w:p>
  </w:footnote>
  <w:footnote w:type="continuationSeparator" w:id="0">
    <w:p w14:paraId="7657BF0A" w14:textId="77777777" w:rsidR="000E22B6" w:rsidRDefault="000E22B6" w:rsidP="009B5F53">
      <w:r>
        <w:continuationSeparator/>
      </w:r>
    </w:p>
  </w:footnote>
  <w:footnote w:type="continuationNotice" w:id="1">
    <w:p w14:paraId="48FF6B40" w14:textId="77777777" w:rsidR="000E22B6" w:rsidRDefault="000E22B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7CBCC" w14:textId="77777777" w:rsidR="005F4154" w:rsidRDefault="005F41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66644" w14:textId="0DF3CBF2" w:rsidR="003110D4" w:rsidRPr="009B5F53" w:rsidRDefault="003110D4">
    <w:pPr>
      <w:pStyle w:val="Header"/>
      <w:rPr>
        <w:rFonts w:ascii="Times New Roman" w:hAnsi="Times New Roman" w:cs="Times New Roman"/>
        <w:sz w:val="20"/>
        <w:szCs w:val="20"/>
      </w:rPr>
    </w:pPr>
    <w:r>
      <w:rPr>
        <w:rFonts w:ascii="Times New Roman" w:hAnsi="Times New Roman" w:cs="Times New Roman"/>
        <w:sz w:val="20"/>
        <w:szCs w:val="20"/>
      </w:rPr>
      <w:t>ADOLESCENT DISTRESS</w:t>
    </w:r>
    <w:r w:rsidRPr="009B5F53">
      <w:rPr>
        <w:rFonts w:ascii="Times New Roman" w:hAnsi="Times New Roman" w:cs="Times New Roman"/>
        <w:sz w:val="20"/>
        <w:szCs w:val="20"/>
      </w:rPr>
      <w:t>, REGULATION, AND CONNECTION</w:t>
    </w:r>
    <w:r w:rsidR="005F4154">
      <w:rPr>
        <w:rFonts w:ascii="Times New Roman" w:hAnsi="Times New Roman" w:cs="Times New Roman"/>
        <w:sz w:val="20"/>
        <w:szCs w:val="20"/>
      </w:rPr>
      <w:t xml:space="preserve"> CASCADES</w:t>
    </w:r>
    <w:r w:rsidR="008F2AFB">
      <w:rPr>
        <w:rFonts w:ascii="Times New Roman" w:hAnsi="Times New Roman" w:cs="Times New Roman"/>
        <w:sz w:val="20"/>
        <w:szCs w:val="20"/>
      </w:rPr>
      <w:t>: Supplementary Material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A5003" w14:textId="77777777" w:rsidR="005F4154" w:rsidRDefault="005F41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6270B1"/>
    <w:multiLevelType w:val="hybridMultilevel"/>
    <w:tmpl w:val="03AE9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046A73"/>
    <w:multiLevelType w:val="hybridMultilevel"/>
    <w:tmpl w:val="3D205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0015E1"/>
    <w:multiLevelType w:val="hybridMultilevel"/>
    <w:tmpl w:val="21064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D553AD"/>
    <w:multiLevelType w:val="hybridMultilevel"/>
    <w:tmpl w:val="DF5C8E3E"/>
    <w:lvl w:ilvl="0" w:tplc="4B10F738">
      <w:start w:val="1"/>
      <w:numFmt w:val="decimal"/>
      <w:lvlText w:val="%1."/>
      <w:lvlJc w:val="left"/>
      <w:pPr>
        <w:ind w:left="720" w:hanging="360"/>
      </w:pPr>
      <w:rPr>
        <w:rFonts w:ascii="Gill Sans MT" w:eastAsiaTheme="minorEastAsia" w:hAnsi="Gill Sans MT"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786"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D168E0"/>
    <w:multiLevelType w:val="hybridMultilevel"/>
    <w:tmpl w:val="5680CA72"/>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26434A"/>
    <w:multiLevelType w:val="hybridMultilevel"/>
    <w:tmpl w:val="537048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2B52DDE"/>
    <w:multiLevelType w:val="hybridMultilevel"/>
    <w:tmpl w:val="B83C7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5075A0"/>
    <w:multiLevelType w:val="hybridMultilevel"/>
    <w:tmpl w:val="98A449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1432B4"/>
    <w:multiLevelType w:val="hybridMultilevel"/>
    <w:tmpl w:val="D506C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C049C1"/>
    <w:multiLevelType w:val="hybridMultilevel"/>
    <w:tmpl w:val="4C06DB10"/>
    <w:lvl w:ilvl="0" w:tplc="7B085F4E">
      <w:start w:val="1"/>
      <w:numFmt w:val="bullet"/>
      <w:lvlText w:val="•"/>
      <w:lvlJc w:val="left"/>
      <w:pPr>
        <w:tabs>
          <w:tab w:val="num" w:pos="720"/>
        </w:tabs>
        <w:ind w:left="720" w:hanging="360"/>
      </w:pPr>
      <w:rPr>
        <w:rFonts w:ascii="Arial" w:hAnsi="Arial" w:hint="default"/>
      </w:rPr>
    </w:lvl>
    <w:lvl w:ilvl="1" w:tplc="A6F69E80">
      <w:numFmt w:val="bullet"/>
      <w:lvlText w:val="–"/>
      <w:lvlJc w:val="left"/>
      <w:pPr>
        <w:tabs>
          <w:tab w:val="num" w:pos="1440"/>
        </w:tabs>
        <w:ind w:left="1440" w:hanging="360"/>
      </w:pPr>
      <w:rPr>
        <w:rFonts w:ascii="Arial" w:hAnsi="Arial" w:hint="default"/>
      </w:rPr>
    </w:lvl>
    <w:lvl w:ilvl="2" w:tplc="FC98108E" w:tentative="1">
      <w:start w:val="1"/>
      <w:numFmt w:val="bullet"/>
      <w:lvlText w:val="•"/>
      <w:lvlJc w:val="left"/>
      <w:pPr>
        <w:tabs>
          <w:tab w:val="num" w:pos="2160"/>
        </w:tabs>
        <w:ind w:left="2160" w:hanging="360"/>
      </w:pPr>
      <w:rPr>
        <w:rFonts w:ascii="Arial" w:hAnsi="Arial" w:hint="default"/>
      </w:rPr>
    </w:lvl>
    <w:lvl w:ilvl="3" w:tplc="64D47E30" w:tentative="1">
      <w:start w:val="1"/>
      <w:numFmt w:val="bullet"/>
      <w:lvlText w:val="•"/>
      <w:lvlJc w:val="left"/>
      <w:pPr>
        <w:tabs>
          <w:tab w:val="num" w:pos="2880"/>
        </w:tabs>
        <w:ind w:left="2880" w:hanging="360"/>
      </w:pPr>
      <w:rPr>
        <w:rFonts w:ascii="Arial" w:hAnsi="Arial" w:hint="default"/>
      </w:rPr>
    </w:lvl>
    <w:lvl w:ilvl="4" w:tplc="86340508" w:tentative="1">
      <w:start w:val="1"/>
      <w:numFmt w:val="bullet"/>
      <w:lvlText w:val="•"/>
      <w:lvlJc w:val="left"/>
      <w:pPr>
        <w:tabs>
          <w:tab w:val="num" w:pos="3600"/>
        </w:tabs>
        <w:ind w:left="3600" w:hanging="360"/>
      </w:pPr>
      <w:rPr>
        <w:rFonts w:ascii="Arial" w:hAnsi="Arial" w:hint="default"/>
      </w:rPr>
    </w:lvl>
    <w:lvl w:ilvl="5" w:tplc="422E34D8" w:tentative="1">
      <w:start w:val="1"/>
      <w:numFmt w:val="bullet"/>
      <w:lvlText w:val="•"/>
      <w:lvlJc w:val="left"/>
      <w:pPr>
        <w:tabs>
          <w:tab w:val="num" w:pos="4320"/>
        </w:tabs>
        <w:ind w:left="4320" w:hanging="360"/>
      </w:pPr>
      <w:rPr>
        <w:rFonts w:ascii="Arial" w:hAnsi="Arial" w:hint="default"/>
      </w:rPr>
    </w:lvl>
    <w:lvl w:ilvl="6" w:tplc="C55E51CE" w:tentative="1">
      <w:start w:val="1"/>
      <w:numFmt w:val="bullet"/>
      <w:lvlText w:val="•"/>
      <w:lvlJc w:val="left"/>
      <w:pPr>
        <w:tabs>
          <w:tab w:val="num" w:pos="5040"/>
        </w:tabs>
        <w:ind w:left="5040" w:hanging="360"/>
      </w:pPr>
      <w:rPr>
        <w:rFonts w:ascii="Arial" w:hAnsi="Arial" w:hint="default"/>
      </w:rPr>
    </w:lvl>
    <w:lvl w:ilvl="7" w:tplc="9B66146C" w:tentative="1">
      <w:start w:val="1"/>
      <w:numFmt w:val="bullet"/>
      <w:lvlText w:val="•"/>
      <w:lvlJc w:val="left"/>
      <w:pPr>
        <w:tabs>
          <w:tab w:val="num" w:pos="5760"/>
        </w:tabs>
        <w:ind w:left="5760" w:hanging="360"/>
      </w:pPr>
      <w:rPr>
        <w:rFonts w:ascii="Arial" w:hAnsi="Arial" w:hint="default"/>
      </w:rPr>
    </w:lvl>
    <w:lvl w:ilvl="8" w:tplc="DA4E97BA" w:tentative="1">
      <w:start w:val="1"/>
      <w:numFmt w:val="bullet"/>
      <w:lvlText w:val="•"/>
      <w:lvlJc w:val="left"/>
      <w:pPr>
        <w:tabs>
          <w:tab w:val="num" w:pos="6480"/>
        </w:tabs>
        <w:ind w:left="6480" w:hanging="360"/>
      </w:pPr>
      <w:rPr>
        <w:rFonts w:ascii="Arial" w:hAnsi="Arial" w:hint="default"/>
      </w:rPr>
    </w:lvl>
  </w:abstractNum>
  <w:num w:numId="1" w16cid:durableId="680858493">
    <w:abstractNumId w:val="7"/>
  </w:num>
  <w:num w:numId="2" w16cid:durableId="634986238">
    <w:abstractNumId w:val="8"/>
  </w:num>
  <w:num w:numId="3" w16cid:durableId="1965110536">
    <w:abstractNumId w:val="6"/>
  </w:num>
  <w:num w:numId="4" w16cid:durableId="914164044">
    <w:abstractNumId w:val="1"/>
  </w:num>
  <w:num w:numId="5" w16cid:durableId="2015691930">
    <w:abstractNumId w:val="2"/>
  </w:num>
  <w:num w:numId="6" w16cid:durableId="668294374">
    <w:abstractNumId w:val="9"/>
  </w:num>
  <w:num w:numId="7" w16cid:durableId="2000116556">
    <w:abstractNumId w:val="4"/>
  </w:num>
  <w:num w:numId="8" w16cid:durableId="1024209522">
    <w:abstractNumId w:val="5"/>
  </w:num>
  <w:num w:numId="9" w16cid:durableId="1759325420">
    <w:abstractNumId w:val="0"/>
  </w:num>
  <w:num w:numId="10" w16cid:durableId="2775699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047"/>
    <w:rsid w:val="0000001E"/>
    <w:rsid w:val="00002745"/>
    <w:rsid w:val="00003A05"/>
    <w:rsid w:val="000048C0"/>
    <w:rsid w:val="00005014"/>
    <w:rsid w:val="0000560E"/>
    <w:rsid w:val="0000576C"/>
    <w:rsid w:val="000107EF"/>
    <w:rsid w:val="00010F5E"/>
    <w:rsid w:val="00013C24"/>
    <w:rsid w:val="00013EED"/>
    <w:rsid w:val="00013F40"/>
    <w:rsid w:val="00015181"/>
    <w:rsid w:val="0001605D"/>
    <w:rsid w:val="00017404"/>
    <w:rsid w:val="000212B9"/>
    <w:rsid w:val="00023724"/>
    <w:rsid w:val="0002697E"/>
    <w:rsid w:val="00026C26"/>
    <w:rsid w:val="00027379"/>
    <w:rsid w:val="000276B6"/>
    <w:rsid w:val="00030AD0"/>
    <w:rsid w:val="00030DCA"/>
    <w:rsid w:val="00031756"/>
    <w:rsid w:val="0003175A"/>
    <w:rsid w:val="00033D0F"/>
    <w:rsid w:val="00036900"/>
    <w:rsid w:val="000376F4"/>
    <w:rsid w:val="000379D8"/>
    <w:rsid w:val="00042310"/>
    <w:rsid w:val="00042A5C"/>
    <w:rsid w:val="00042B8F"/>
    <w:rsid w:val="00042ECE"/>
    <w:rsid w:val="0004558D"/>
    <w:rsid w:val="00045A89"/>
    <w:rsid w:val="00045C3F"/>
    <w:rsid w:val="000468CF"/>
    <w:rsid w:val="00047C13"/>
    <w:rsid w:val="0005118A"/>
    <w:rsid w:val="000519DF"/>
    <w:rsid w:val="00052320"/>
    <w:rsid w:val="000523D4"/>
    <w:rsid w:val="00053252"/>
    <w:rsid w:val="00054F4E"/>
    <w:rsid w:val="000568C6"/>
    <w:rsid w:val="000578F1"/>
    <w:rsid w:val="000614C9"/>
    <w:rsid w:val="000632C0"/>
    <w:rsid w:val="00065535"/>
    <w:rsid w:val="00066329"/>
    <w:rsid w:val="00067059"/>
    <w:rsid w:val="00067EAF"/>
    <w:rsid w:val="0007040C"/>
    <w:rsid w:val="00070726"/>
    <w:rsid w:val="000709F3"/>
    <w:rsid w:val="00070B47"/>
    <w:rsid w:val="00071853"/>
    <w:rsid w:val="00073370"/>
    <w:rsid w:val="00073591"/>
    <w:rsid w:val="000753C3"/>
    <w:rsid w:val="000758D4"/>
    <w:rsid w:val="00076CBF"/>
    <w:rsid w:val="00080529"/>
    <w:rsid w:val="0008060F"/>
    <w:rsid w:val="000814ED"/>
    <w:rsid w:val="000816E4"/>
    <w:rsid w:val="0008284F"/>
    <w:rsid w:val="00082ACF"/>
    <w:rsid w:val="000844F3"/>
    <w:rsid w:val="000857DA"/>
    <w:rsid w:val="00085DF4"/>
    <w:rsid w:val="000911DF"/>
    <w:rsid w:val="0009123D"/>
    <w:rsid w:val="00093E5A"/>
    <w:rsid w:val="00095841"/>
    <w:rsid w:val="0009584A"/>
    <w:rsid w:val="00095AB0"/>
    <w:rsid w:val="000A0341"/>
    <w:rsid w:val="000A0369"/>
    <w:rsid w:val="000A2ABC"/>
    <w:rsid w:val="000A3FB9"/>
    <w:rsid w:val="000A6B5C"/>
    <w:rsid w:val="000A7412"/>
    <w:rsid w:val="000B02B6"/>
    <w:rsid w:val="000B06A6"/>
    <w:rsid w:val="000B0CC6"/>
    <w:rsid w:val="000B1305"/>
    <w:rsid w:val="000B1A8B"/>
    <w:rsid w:val="000B4044"/>
    <w:rsid w:val="000B40F5"/>
    <w:rsid w:val="000B4713"/>
    <w:rsid w:val="000B4CDB"/>
    <w:rsid w:val="000B5496"/>
    <w:rsid w:val="000B57A1"/>
    <w:rsid w:val="000B6BCC"/>
    <w:rsid w:val="000B73F4"/>
    <w:rsid w:val="000B75DD"/>
    <w:rsid w:val="000B7CD6"/>
    <w:rsid w:val="000C03A9"/>
    <w:rsid w:val="000C2B00"/>
    <w:rsid w:val="000C3F11"/>
    <w:rsid w:val="000C6608"/>
    <w:rsid w:val="000D15F3"/>
    <w:rsid w:val="000D3BB1"/>
    <w:rsid w:val="000D401D"/>
    <w:rsid w:val="000D446F"/>
    <w:rsid w:val="000D51A5"/>
    <w:rsid w:val="000E13C1"/>
    <w:rsid w:val="000E1D0B"/>
    <w:rsid w:val="000E1D88"/>
    <w:rsid w:val="000E1E11"/>
    <w:rsid w:val="000E2289"/>
    <w:rsid w:val="000E22B6"/>
    <w:rsid w:val="000E3D3D"/>
    <w:rsid w:val="000E4B18"/>
    <w:rsid w:val="000E5047"/>
    <w:rsid w:val="000E55F8"/>
    <w:rsid w:val="000E5C14"/>
    <w:rsid w:val="000E6137"/>
    <w:rsid w:val="000E6FF1"/>
    <w:rsid w:val="000E7653"/>
    <w:rsid w:val="000F1D0E"/>
    <w:rsid w:val="000F279B"/>
    <w:rsid w:val="000F44F4"/>
    <w:rsid w:val="000F4556"/>
    <w:rsid w:val="000F584A"/>
    <w:rsid w:val="000F5AEB"/>
    <w:rsid w:val="000F5B9C"/>
    <w:rsid w:val="000F7A4B"/>
    <w:rsid w:val="00100C5E"/>
    <w:rsid w:val="001024DD"/>
    <w:rsid w:val="001027C7"/>
    <w:rsid w:val="00102AC6"/>
    <w:rsid w:val="00102CF6"/>
    <w:rsid w:val="001043E0"/>
    <w:rsid w:val="001049DB"/>
    <w:rsid w:val="0010571B"/>
    <w:rsid w:val="00105B85"/>
    <w:rsid w:val="00105B95"/>
    <w:rsid w:val="00106101"/>
    <w:rsid w:val="00107FBA"/>
    <w:rsid w:val="00110CE7"/>
    <w:rsid w:val="00110DF9"/>
    <w:rsid w:val="00111A02"/>
    <w:rsid w:val="00114D2F"/>
    <w:rsid w:val="00115C6B"/>
    <w:rsid w:val="00117AC9"/>
    <w:rsid w:val="001201F5"/>
    <w:rsid w:val="001225EE"/>
    <w:rsid w:val="00123706"/>
    <w:rsid w:val="00124B2F"/>
    <w:rsid w:val="00124E35"/>
    <w:rsid w:val="00125395"/>
    <w:rsid w:val="001272D8"/>
    <w:rsid w:val="00127440"/>
    <w:rsid w:val="00127B63"/>
    <w:rsid w:val="00130D6C"/>
    <w:rsid w:val="00132B97"/>
    <w:rsid w:val="00132E99"/>
    <w:rsid w:val="001346B5"/>
    <w:rsid w:val="001348BE"/>
    <w:rsid w:val="00134A09"/>
    <w:rsid w:val="00134FEE"/>
    <w:rsid w:val="00135A29"/>
    <w:rsid w:val="00135F6B"/>
    <w:rsid w:val="00135FB3"/>
    <w:rsid w:val="00140476"/>
    <w:rsid w:val="0014064F"/>
    <w:rsid w:val="0014069D"/>
    <w:rsid w:val="0014069E"/>
    <w:rsid w:val="00142991"/>
    <w:rsid w:val="001479FF"/>
    <w:rsid w:val="00150188"/>
    <w:rsid w:val="001502AC"/>
    <w:rsid w:val="00151092"/>
    <w:rsid w:val="00151230"/>
    <w:rsid w:val="001513F3"/>
    <w:rsid w:val="001554CB"/>
    <w:rsid w:val="00155A78"/>
    <w:rsid w:val="001611F4"/>
    <w:rsid w:val="00163052"/>
    <w:rsid w:val="00163165"/>
    <w:rsid w:val="00163EC9"/>
    <w:rsid w:val="0016569B"/>
    <w:rsid w:val="00165760"/>
    <w:rsid w:val="00167EF5"/>
    <w:rsid w:val="00170CCC"/>
    <w:rsid w:val="001727D6"/>
    <w:rsid w:val="001728FC"/>
    <w:rsid w:val="00172A14"/>
    <w:rsid w:val="0017329A"/>
    <w:rsid w:val="001732B6"/>
    <w:rsid w:val="00173D05"/>
    <w:rsid w:val="00174F58"/>
    <w:rsid w:val="0017558C"/>
    <w:rsid w:val="00176403"/>
    <w:rsid w:val="0017775A"/>
    <w:rsid w:val="001807A9"/>
    <w:rsid w:val="001814CB"/>
    <w:rsid w:val="00182A04"/>
    <w:rsid w:val="00182D31"/>
    <w:rsid w:val="00183D95"/>
    <w:rsid w:val="001857AF"/>
    <w:rsid w:val="00186F1B"/>
    <w:rsid w:val="00190B25"/>
    <w:rsid w:val="00191B8E"/>
    <w:rsid w:val="00191BDF"/>
    <w:rsid w:val="00192378"/>
    <w:rsid w:val="00192F55"/>
    <w:rsid w:val="001934FC"/>
    <w:rsid w:val="00195367"/>
    <w:rsid w:val="00195508"/>
    <w:rsid w:val="00196F9F"/>
    <w:rsid w:val="001A0B9C"/>
    <w:rsid w:val="001A1073"/>
    <w:rsid w:val="001A30DC"/>
    <w:rsid w:val="001A42A9"/>
    <w:rsid w:val="001A439C"/>
    <w:rsid w:val="001A4E5A"/>
    <w:rsid w:val="001A5232"/>
    <w:rsid w:val="001A585F"/>
    <w:rsid w:val="001B1EC5"/>
    <w:rsid w:val="001B5785"/>
    <w:rsid w:val="001B5F0D"/>
    <w:rsid w:val="001B6E64"/>
    <w:rsid w:val="001B78C7"/>
    <w:rsid w:val="001C02CE"/>
    <w:rsid w:val="001C04B2"/>
    <w:rsid w:val="001C0955"/>
    <w:rsid w:val="001C0B02"/>
    <w:rsid w:val="001C33BD"/>
    <w:rsid w:val="001C3E61"/>
    <w:rsid w:val="001C3F36"/>
    <w:rsid w:val="001C4DC4"/>
    <w:rsid w:val="001C4FBC"/>
    <w:rsid w:val="001C74E0"/>
    <w:rsid w:val="001D14D6"/>
    <w:rsid w:val="001D1810"/>
    <w:rsid w:val="001D1EB5"/>
    <w:rsid w:val="001D1F27"/>
    <w:rsid w:val="001D30FC"/>
    <w:rsid w:val="001D323F"/>
    <w:rsid w:val="001D4012"/>
    <w:rsid w:val="001D40DB"/>
    <w:rsid w:val="001D5B59"/>
    <w:rsid w:val="001D5F19"/>
    <w:rsid w:val="001D62CF"/>
    <w:rsid w:val="001D6750"/>
    <w:rsid w:val="001D6752"/>
    <w:rsid w:val="001D67A8"/>
    <w:rsid w:val="001E2434"/>
    <w:rsid w:val="001E24CC"/>
    <w:rsid w:val="001E4401"/>
    <w:rsid w:val="001E55EE"/>
    <w:rsid w:val="001E5C91"/>
    <w:rsid w:val="001E62A9"/>
    <w:rsid w:val="001E6520"/>
    <w:rsid w:val="001F017E"/>
    <w:rsid w:val="001F0350"/>
    <w:rsid w:val="001F136B"/>
    <w:rsid w:val="001F2A6E"/>
    <w:rsid w:val="001F2F0E"/>
    <w:rsid w:val="001F32B4"/>
    <w:rsid w:val="001F335A"/>
    <w:rsid w:val="001F3956"/>
    <w:rsid w:val="001F3ABC"/>
    <w:rsid w:val="001F591A"/>
    <w:rsid w:val="001F5E7A"/>
    <w:rsid w:val="001F7A38"/>
    <w:rsid w:val="002039A3"/>
    <w:rsid w:val="0020529D"/>
    <w:rsid w:val="00205300"/>
    <w:rsid w:val="00205A65"/>
    <w:rsid w:val="00205C5E"/>
    <w:rsid w:val="00206B18"/>
    <w:rsid w:val="002078A4"/>
    <w:rsid w:val="00207AC6"/>
    <w:rsid w:val="002116E5"/>
    <w:rsid w:val="00211F8B"/>
    <w:rsid w:val="00212008"/>
    <w:rsid w:val="002128BD"/>
    <w:rsid w:val="00212DC2"/>
    <w:rsid w:val="00213CA5"/>
    <w:rsid w:val="00214567"/>
    <w:rsid w:val="00215743"/>
    <w:rsid w:val="00215988"/>
    <w:rsid w:val="00215E33"/>
    <w:rsid w:val="00216972"/>
    <w:rsid w:val="00216D60"/>
    <w:rsid w:val="002203C6"/>
    <w:rsid w:val="00220955"/>
    <w:rsid w:val="002209B5"/>
    <w:rsid w:val="00220A39"/>
    <w:rsid w:val="0022128F"/>
    <w:rsid w:val="00221D4F"/>
    <w:rsid w:val="00222A02"/>
    <w:rsid w:val="002232DE"/>
    <w:rsid w:val="0022424D"/>
    <w:rsid w:val="0022433D"/>
    <w:rsid w:val="00225670"/>
    <w:rsid w:val="00230949"/>
    <w:rsid w:val="00231062"/>
    <w:rsid w:val="00231106"/>
    <w:rsid w:val="00231F8B"/>
    <w:rsid w:val="00232EA7"/>
    <w:rsid w:val="002330C9"/>
    <w:rsid w:val="0023453A"/>
    <w:rsid w:val="00234E9A"/>
    <w:rsid w:val="00235E84"/>
    <w:rsid w:val="002376B1"/>
    <w:rsid w:val="002403AC"/>
    <w:rsid w:val="002416A2"/>
    <w:rsid w:val="002422B7"/>
    <w:rsid w:val="002430D1"/>
    <w:rsid w:val="002440D3"/>
    <w:rsid w:val="00245CEF"/>
    <w:rsid w:val="002507DB"/>
    <w:rsid w:val="00250BBE"/>
    <w:rsid w:val="00250DF9"/>
    <w:rsid w:val="00250EBA"/>
    <w:rsid w:val="002530BD"/>
    <w:rsid w:val="0025355F"/>
    <w:rsid w:val="0025458A"/>
    <w:rsid w:val="00254D8D"/>
    <w:rsid w:val="002568A8"/>
    <w:rsid w:val="00260685"/>
    <w:rsid w:val="00260EE8"/>
    <w:rsid w:val="002617A3"/>
    <w:rsid w:val="00261F61"/>
    <w:rsid w:val="00262451"/>
    <w:rsid w:val="002627FD"/>
    <w:rsid w:val="0026432B"/>
    <w:rsid w:val="00266D1B"/>
    <w:rsid w:val="00266D7A"/>
    <w:rsid w:val="00270B0A"/>
    <w:rsid w:val="00270E73"/>
    <w:rsid w:val="00271383"/>
    <w:rsid w:val="00272BDA"/>
    <w:rsid w:val="00272E60"/>
    <w:rsid w:val="00273E7A"/>
    <w:rsid w:val="002757C5"/>
    <w:rsid w:val="00280CCA"/>
    <w:rsid w:val="00280E1C"/>
    <w:rsid w:val="00281FBC"/>
    <w:rsid w:val="00282332"/>
    <w:rsid w:val="00282D34"/>
    <w:rsid w:val="002842E7"/>
    <w:rsid w:val="00285E7A"/>
    <w:rsid w:val="00286C1C"/>
    <w:rsid w:val="00293001"/>
    <w:rsid w:val="00294143"/>
    <w:rsid w:val="002947CE"/>
    <w:rsid w:val="00294FEA"/>
    <w:rsid w:val="002952F1"/>
    <w:rsid w:val="00296F29"/>
    <w:rsid w:val="00297D60"/>
    <w:rsid w:val="002A13B9"/>
    <w:rsid w:val="002A165B"/>
    <w:rsid w:val="002A2D36"/>
    <w:rsid w:val="002A32CE"/>
    <w:rsid w:val="002A3EAD"/>
    <w:rsid w:val="002A504A"/>
    <w:rsid w:val="002A609E"/>
    <w:rsid w:val="002A65DC"/>
    <w:rsid w:val="002A67BE"/>
    <w:rsid w:val="002A6916"/>
    <w:rsid w:val="002A6EA0"/>
    <w:rsid w:val="002B03C5"/>
    <w:rsid w:val="002B2DA6"/>
    <w:rsid w:val="002B32EF"/>
    <w:rsid w:val="002B3450"/>
    <w:rsid w:val="002B3C9F"/>
    <w:rsid w:val="002B4548"/>
    <w:rsid w:val="002B5121"/>
    <w:rsid w:val="002B682D"/>
    <w:rsid w:val="002B69E6"/>
    <w:rsid w:val="002B6D0A"/>
    <w:rsid w:val="002C054E"/>
    <w:rsid w:val="002C1B12"/>
    <w:rsid w:val="002C1D39"/>
    <w:rsid w:val="002C267B"/>
    <w:rsid w:val="002C26FD"/>
    <w:rsid w:val="002C3130"/>
    <w:rsid w:val="002C3556"/>
    <w:rsid w:val="002C3B83"/>
    <w:rsid w:val="002C4502"/>
    <w:rsid w:val="002C5587"/>
    <w:rsid w:val="002C5907"/>
    <w:rsid w:val="002C5C66"/>
    <w:rsid w:val="002C6890"/>
    <w:rsid w:val="002D0A3D"/>
    <w:rsid w:val="002D0D43"/>
    <w:rsid w:val="002D23D8"/>
    <w:rsid w:val="002D2DA0"/>
    <w:rsid w:val="002D5337"/>
    <w:rsid w:val="002D5775"/>
    <w:rsid w:val="002D6428"/>
    <w:rsid w:val="002D6489"/>
    <w:rsid w:val="002D67BE"/>
    <w:rsid w:val="002D7AA2"/>
    <w:rsid w:val="002E03D9"/>
    <w:rsid w:val="002E0C76"/>
    <w:rsid w:val="002E24BC"/>
    <w:rsid w:val="002E30F3"/>
    <w:rsid w:val="002E46F1"/>
    <w:rsid w:val="002E520F"/>
    <w:rsid w:val="002E62C2"/>
    <w:rsid w:val="002E74CD"/>
    <w:rsid w:val="002F1BB9"/>
    <w:rsid w:val="002F1DDD"/>
    <w:rsid w:val="002F2AC7"/>
    <w:rsid w:val="002F4987"/>
    <w:rsid w:val="002F5F7C"/>
    <w:rsid w:val="002F6FC6"/>
    <w:rsid w:val="00303178"/>
    <w:rsid w:val="0030433E"/>
    <w:rsid w:val="003044CF"/>
    <w:rsid w:val="003057D4"/>
    <w:rsid w:val="00305A87"/>
    <w:rsid w:val="00305DB3"/>
    <w:rsid w:val="003066A2"/>
    <w:rsid w:val="003110D4"/>
    <w:rsid w:val="00311724"/>
    <w:rsid w:val="00311ADE"/>
    <w:rsid w:val="003125A0"/>
    <w:rsid w:val="003125F3"/>
    <w:rsid w:val="00315653"/>
    <w:rsid w:val="00315E02"/>
    <w:rsid w:val="0031717D"/>
    <w:rsid w:val="00317468"/>
    <w:rsid w:val="00320BEA"/>
    <w:rsid w:val="00322491"/>
    <w:rsid w:val="00323220"/>
    <w:rsid w:val="00323344"/>
    <w:rsid w:val="00323978"/>
    <w:rsid w:val="003249F5"/>
    <w:rsid w:val="003261D9"/>
    <w:rsid w:val="00326836"/>
    <w:rsid w:val="00327BB1"/>
    <w:rsid w:val="00330952"/>
    <w:rsid w:val="00331483"/>
    <w:rsid w:val="00331C08"/>
    <w:rsid w:val="003325CA"/>
    <w:rsid w:val="00333014"/>
    <w:rsid w:val="00333385"/>
    <w:rsid w:val="00334A8A"/>
    <w:rsid w:val="00334FC2"/>
    <w:rsid w:val="003352E2"/>
    <w:rsid w:val="003359BC"/>
    <w:rsid w:val="00336084"/>
    <w:rsid w:val="00336834"/>
    <w:rsid w:val="00337661"/>
    <w:rsid w:val="00340934"/>
    <w:rsid w:val="00341E34"/>
    <w:rsid w:val="00342DF2"/>
    <w:rsid w:val="00344172"/>
    <w:rsid w:val="003453EB"/>
    <w:rsid w:val="00345967"/>
    <w:rsid w:val="00347AFB"/>
    <w:rsid w:val="00347E34"/>
    <w:rsid w:val="0035039C"/>
    <w:rsid w:val="00350C8A"/>
    <w:rsid w:val="00354A49"/>
    <w:rsid w:val="00354B63"/>
    <w:rsid w:val="00355DE7"/>
    <w:rsid w:val="00355EC4"/>
    <w:rsid w:val="00357D67"/>
    <w:rsid w:val="00357FA6"/>
    <w:rsid w:val="00357FAD"/>
    <w:rsid w:val="00361140"/>
    <w:rsid w:val="00364F11"/>
    <w:rsid w:val="00365088"/>
    <w:rsid w:val="003703D6"/>
    <w:rsid w:val="00370E78"/>
    <w:rsid w:val="00373CDF"/>
    <w:rsid w:val="00373DF9"/>
    <w:rsid w:val="00376629"/>
    <w:rsid w:val="00377032"/>
    <w:rsid w:val="003844E5"/>
    <w:rsid w:val="00384E7D"/>
    <w:rsid w:val="003851CB"/>
    <w:rsid w:val="00385F1A"/>
    <w:rsid w:val="0038687A"/>
    <w:rsid w:val="00386A99"/>
    <w:rsid w:val="00386B74"/>
    <w:rsid w:val="00386C29"/>
    <w:rsid w:val="00390307"/>
    <w:rsid w:val="00390588"/>
    <w:rsid w:val="00390D8E"/>
    <w:rsid w:val="00392175"/>
    <w:rsid w:val="00392597"/>
    <w:rsid w:val="00392743"/>
    <w:rsid w:val="00393783"/>
    <w:rsid w:val="0039414C"/>
    <w:rsid w:val="00394E09"/>
    <w:rsid w:val="00397EC0"/>
    <w:rsid w:val="003A041A"/>
    <w:rsid w:val="003A1483"/>
    <w:rsid w:val="003A16D1"/>
    <w:rsid w:val="003A29EC"/>
    <w:rsid w:val="003A4D1E"/>
    <w:rsid w:val="003A604D"/>
    <w:rsid w:val="003A62A2"/>
    <w:rsid w:val="003A6D63"/>
    <w:rsid w:val="003A6E1C"/>
    <w:rsid w:val="003A7A7E"/>
    <w:rsid w:val="003B2894"/>
    <w:rsid w:val="003B2F45"/>
    <w:rsid w:val="003B5BC9"/>
    <w:rsid w:val="003B5FB0"/>
    <w:rsid w:val="003B634F"/>
    <w:rsid w:val="003B79D6"/>
    <w:rsid w:val="003C0129"/>
    <w:rsid w:val="003C027E"/>
    <w:rsid w:val="003C07BF"/>
    <w:rsid w:val="003C0EB2"/>
    <w:rsid w:val="003C1A27"/>
    <w:rsid w:val="003C2262"/>
    <w:rsid w:val="003C24E0"/>
    <w:rsid w:val="003C6807"/>
    <w:rsid w:val="003C6BA9"/>
    <w:rsid w:val="003C6FD6"/>
    <w:rsid w:val="003C7B15"/>
    <w:rsid w:val="003D0749"/>
    <w:rsid w:val="003D0885"/>
    <w:rsid w:val="003D1548"/>
    <w:rsid w:val="003D16C4"/>
    <w:rsid w:val="003D198C"/>
    <w:rsid w:val="003D1CA4"/>
    <w:rsid w:val="003D67FC"/>
    <w:rsid w:val="003E0703"/>
    <w:rsid w:val="003E1CC0"/>
    <w:rsid w:val="003E1F11"/>
    <w:rsid w:val="003E3102"/>
    <w:rsid w:val="003E4F35"/>
    <w:rsid w:val="003E5DB6"/>
    <w:rsid w:val="003E617F"/>
    <w:rsid w:val="003E781A"/>
    <w:rsid w:val="003F0A99"/>
    <w:rsid w:val="003F2242"/>
    <w:rsid w:val="003F30E1"/>
    <w:rsid w:val="003F4D7D"/>
    <w:rsid w:val="003F5241"/>
    <w:rsid w:val="003F57EC"/>
    <w:rsid w:val="003F61FC"/>
    <w:rsid w:val="003F7498"/>
    <w:rsid w:val="00401D85"/>
    <w:rsid w:val="0040269D"/>
    <w:rsid w:val="00405366"/>
    <w:rsid w:val="00406248"/>
    <w:rsid w:val="00406817"/>
    <w:rsid w:val="00407635"/>
    <w:rsid w:val="00407D4A"/>
    <w:rsid w:val="00410E3C"/>
    <w:rsid w:val="00411882"/>
    <w:rsid w:val="004128E4"/>
    <w:rsid w:val="00413AF5"/>
    <w:rsid w:val="00414F84"/>
    <w:rsid w:val="00415983"/>
    <w:rsid w:val="004164D5"/>
    <w:rsid w:val="0041653B"/>
    <w:rsid w:val="00417BA0"/>
    <w:rsid w:val="004205B7"/>
    <w:rsid w:val="00423BA4"/>
    <w:rsid w:val="00425461"/>
    <w:rsid w:val="004256C1"/>
    <w:rsid w:val="00426134"/>
    <w:rsid w:val="00427F19"/>
    <w:rsid w:val="00431474"/>
    <w:rsid w:val="004319C2"/>
    <w:rsid w:val="00432F9A"/>
    <w:rsid w:val="00433FB0"/>
    <w:rsid w:val="004341DA"/>
    <w:rsid w:val="004342BB"/>
    <w:rsid w:val="004353A0"/>
    <w:rsid w:val="00435BA5"/>
    <w:rsid w:val="00435CA7"/>
    <w:rsid w:val="004375C5"/>
    <w:rsid w:val="00437711"/>
    <w:rsid w:val="00437DE9"/>
    <w:rsid w:val="0044285D"/>
    <w:rsid w:val="00443005"/>
    <w:rsid w:val="004431D3"/>
    <w:rsid w:val="00446187"/>
    <w:rsid w:val="00447D80"/>
    <w:rsid w:val="004504BA"/>
    <w:rsid w:val="00452F22"/>
    <w:rsid w:val="004544ED"/>
    <w:rsid w:val="004546C7"/>
    <w:rsid w:val="0045501C"/>
    <w:rsid w:val="00455217"/>
    <w:rsid w:val="004561C6"/>
    <w:rsid w:val="004563EB"/>
    <w:rsid w:val="00456CDF"/>
    <w:rsid w:val="00457654"/>
    <w:rsid w:val="004606EB"/>
    <w:rsid w:val="00462427"/>
    <w:rsid w:val="004628C7"/>
    <w:rsid w:val="00462DB8"/>
    <w:rsid w:val="004648C8"/>
    <w:rsid w:val="0046587D"/>
    <w:rsid w:val="00470913"/>
    <w:rsid w:val="004717E4"/>
    <w:rsid w:val="004736BE"/>
    <w:rsid w:val="00473967"/>
    <w:rsid w:val="00473B51"/>
    <w:rsid w:val="00473D5E"/>
    <w:rsid w:val="0047477D"/>
    <w:rsid w:val="00475055"/>
    <w:rsid w:val="00475B82"/>
    <w:rsid w:val="0047698C"/>
    <w:rsid w:val="0047713A"/>
    <w:rsid w:val="004772D7"/>
    <w:rsid w:val="00481387"/>
    <w:rsid w:val="00482D9B"/>
    <w:rsid w:val="0048535A"/>
    <w:rsid w:val="004854E5"/>
    <w:rsid w:val="00486555"/>
    <w:rsid w:val="00486F70"/>
    <w:rsid w:val="004872F8"/>
    <w:rsid w:val="004905E4"/>
    <w:rsid w:val="00492708"/>
    <w:rsid w:val="00493E26"/>
    <w:rsid w:val="00494791"/>
    <w:rsid w:val="0049512F"/>
    <w:rsid w:val="00495FCE"/>
    <w:rsid w:val="004966C2"/>
    <w:rsid w:val="00496916"/>
    <w:rsid w:val="004A060B"/>
    <w:rsid w:val="004A0715"/>
    <w:rsid w:val="004A0A7F"/>
    <w:rsid w:val="004A100E"/>
    <w:rsid w:val="004A13B7"/>
    <w:rsid w:val="004A24B5"/>
    <w:rsid w:val="004A4A34"/>
    <w:rsid w:val="004A6112"/>
    <w:rsid w:val="004A7E45"/>
    <w:rsid w:val="004B1B1A"/>
    <w:rsid w:val="004B3F67"/>
    <w:rsid w:val="004B556B"/>
    <w:rsid w:val="004B5A9A"/>
    <w:rsid w:val="004B5B1F"/>
    <w:rsid w:val="004B5B5D"/>
    <w:rsid w:val="004B5C41"/>
    <w:rsid w:val="004B5E86"/>
    <w:rsid w:val="004B6BDA"/>
    <w:rsid w:val="004B7864"/>
    <w:rsid w:val="004C03E5"/>
    <w:rsid w:val="004C14E0"/>
    <w:rsid w:val="004C2D17"/>
    <w:rsid w:val="004C36DB"/>
    <w:rsid w:val="004C3923"/>
    <w:rsid w:val="004C3BDB"/>
    <w:rsid w:val="004C42B0"/>
    <w:rsid w:val="004C4775"/>
    <w:rsid w:val="004C4D3A"/>
    <w:rsid w:val="004C4DE6"/>
    <w:rsid w:val="004C5C44"/>
    <w:rsid w:val="004C6601"/>
    <w:rsid w:val="004D062B"/>
    <w:rsid w:val="004D0C71"/>
    <w:rsid w:val="004D1297"/>
    <w:rsid w:val="004D2DCD"/>
    <w:rsid w:val="004D3458"/>
    <w:rsid w:val="004D3C3C"/>
    <w:rsid w:val="004D5EC3"/>
    <w:rsid w:val="004D75F4"/>
    <w:rsid w:val="004E06AB"/>
    <w:rsid w:val="004E0700"/>
    <w:rsid w:val="004E2D27"/>
    <w:rsid w:val="004E3BB4"/>
    <w:rsid w:val="004E45DA"/>
    <w:rsid w:val="004E481B"/>
    <w:rsid w:val="004E5939"/>
    <w:rsid w:val="004E652B"/>
    <w:rsid w:val="004E7A4C"/>
    <w:rsid w:val="004E7A8D"/>
    <w:rsid w:val="004F0ADE"/>
    <w:rsid w:val="004F174A"/>
    <w:rsid w:val="004F1F39"/>
    <w:rsid w:val="004F2294"/>
    <w:rsid w:val="004F23EE"/>
    <w:rsid w:val="004F4134"/>
    <w:rsid w:val="004F490C"/>
    <w:rsid w:val="004F49CA"/>
    <w:rsid w:val="004F4CC3"/>
    <w:rsid w:val="004F5B9C"/>
    <w:rsid w:val="004F6150"/>
    <w:rsid w:val="00501A78"/>
    <w:rsid w:val="00503550"/>
    <w:rsid w:val="00505134"/>
    <w:rsid w:val="00505375"/>
    <w:rsid w:val="005071A1"/>
    <w:rsid w:val="005104FE"/>
    <w:rsid w:val="00510C25"/>
    <w:rsid w:val="00510E84"/>
    <w:rsid w:val="0051127D"/>
    <w:rsid w:val="005112E8"/>
    <w:rsid w:val="00513777"/>
    <w:rsid w:val="005138E2"/>
    <w:rsid w:val="00514A33"/>
    <w:rsid w:val="00515E54"/>
    <w:rsid w:val="00516CA3"/>
    <w:rsid w:val="00517853"/>
    <w:rsid w:val="005214B5"/>
    <w:rsid w:val="00521790"/>
    <w:rsid w:val="005231C6"/>
    <w:rsid w:val="00523BE1"/>
    <w:rsid w:val="00524054"/>
    <w:rsid w:val="00524C26"/>
    <w:rsid w:val="005258E1"/>
    <w:rsid w:val="0052594F"/>
    <w:rsid w:val="00526380"/>
    <w:rsid w:val="005266B1"/>
    <w:rsid w:val="00527B6B"/>
    <w:rsid w:val="00530181"/>
    <w:rsid w:val="0053083A"/>
    <w:rsid w:val="005311D4"/>
    <w:rsid w:val="00532CB8"/>
    <w:rsid w:val="00532D74"/>
    <w:rsid w:val="005347A3"/>
    <w:rsid w:val="00534DE7"/>
    <w:rsid w:val="00535A70"/>
    <w:rsid w:val="005372F3"/>
    <w:rsid w:val="005406D6"/>
    <w:rsid w:val="00542D49"/>
    <w:rsid w:val="00543584"/>
    <w:rsid w:val="00544F1B"/>
    <w:rsid w:val="00550613"/>
    <w:rsid w:val="00552CC6"/>
    <w:rsid w:val="0055425B"/>
    <w:rsid w:val="00555275"/>
    <w:rsid w:val="00556226"/>
    <w:rsid w:val="00556B80"/>
    <w:rsid w:val="0055762B"/>
    <w:rsid w:val="00557EEB"/>
    <w:rsid w:val="005604A4"/>
    <w:rsid w:val="005625BA"/>
    <w:rsid w:val="00562ED7"/>
    <w:rsid w:val="005638E2"/>
    <w:rsid w:val="00563F3C"/>
    <w:rsid w:val="00564A3A"/>
    <w:rsid w:val="00565341"/>
    <w:rsid w:val="00567C65"/>
    <w:rsid w:val="00570435"/>
    <w:rsid w:val="00570AC6"/>
    <w:rsid w:val="005737D6"/>
    <w:rsid w:val="0057423D"/>
    <w:rsid w:val="00574B03"/>
    <w:rsid w:val="0058085A"/>
    <w:rsid w:val="00580C4B"/>
    <w:rsid w:val="00581DD9"/>
    <w:rsid w:val="005832E3"/>
    <w:rsid w:val="005838AD"/>
    <w:rsid w:val="005908A4"/>
    <w:rsid w:val="00591673"/>
    <w:rsid w:val="005916AB"/>
    <w:rsid w:val="0059177C"/>
    <w:rsid w:val="00592297"/>
    <w:rsid w:val="005930D9"/>
    <w:rsid w:val="00593F2B"/>
    <w:rsid w:val="00594036"/>
    <w:rsid w:val="005942B1"/>
    <w:rsid w:val="00596621"/>
    <w:rsid w:val="0059676F"/>
    <w:rsid w:val="00597021"/>
    <w:rsid w:val="005979A2"/>
    <w:rsid w:val="005979E7"/>
    <w:rsid w:val="00597C2F"/>
    <w:rsid w:val="005A153D"/>
    <w:rsid w:val="005A1833"/>
    <w:rsid w:val="005A287D"/>
    <w:rsid w:val="005A3565"/>
    <w:rsid w:val="005A3AA6"/>
    <w:rsid w:val="005A3AFC"/>
    <w:rsid w:val="005A4153"/>
    <w:rsid w:val="005A7EA9"/>
    <w:rsid w:val="005B0632"/>
    <w:rsid w:val="005B0A7E"/>
    <w:rsid w:val="005B0CB6"/>
    <w:rsid w:val="005B0FC0"/>
    <w:rsid w:val="005B1AD8"/>
    <w:rsid w:val="005B2ED1"/>
    <w:rsid w:val="005B4C4E"/>
    <w:rsid w:val="005B55D6"/>
    <w:rsid w:val="005B6A0A"/>
    <w:rsid w:val="005C01D7"/>
    <w:rsid w:val="005C01FA"/>
    <w:rsid w:val="005C0D7B"/>
    <w:rsid w:val="005C162E"/>
    <w:rsid w:val="005C1EBB"/>
    <w:rsid w:val="005C2B84"/>
    <w:rsid w:val="005C300A"/>
    <w:rsid w:val="005C54C9"/>
    <w:rsid w:val="005C557B"/>
    <w:rsid w:val="005C581B"/>
    <w:rsid w:val="005C5E4E"/>
    <w:rsid w:val="005C6B49"/>
    <w:rsid w:val="005C72D5"/>
    <w:rsid w:val="005C7376"/>
    <w:rsid w:val="005D026C"/>
    <w:rsid w:val="005D07BB"/>
    <w:rsid w:val="005D3C64"/>
    <w:rsid w:val="005D51F5"/>
    <w:rsid w:val="005D54DA"/>
    <w:rsid w:val="005D5684"/>
    <w:rsid w:val="005D63A2"/>
    <w:rsid w:val="005D6B7A"/>
    <w:rsid w:val="005E1974"/>
    <w:rsid w:val="005E2FE7"/>
    <w:rsid w:val="005E4BE1"/>
    <w:rsid w:val="005E7B60"/>
    <w:rsid w:val="005F0BD3"/>
    <w:rsid w:val="005F102A"/>
    <w:rsid w:val="005F113E"/>
    <w:rsid w:val="005F2647"/>
    <w:rsid w:val="005F2F82"/>
    <w:rsid w:val="005F4154"/>
    <w:rsid w:val="005F4AE6"/>
    <w:rsid w:val="00600125"/>
    <w:rsid w:val="00600174"/>
    <w:rsid w:val="00600757"/>
    <w:rsid w:val="0060273A"/>
    <w:rsid w:val="0060302B"/>
    <w:rsid w:val="00603B1B"/>
    <w:rsid w:val="006055B2"/>
    <w:rsid w:val="0060592D"/>
    <w:rsid w:val="00605D5F"/>
    <w:rsid w:val="006062A8"/>
    <w:rsid w:val="006065C3"/>
    <w:rsid w:val="00606C83"/>
    <w:rsid w:val="00606D44"/>
    <w:rsid w:val="006101EB"/>
    <w:rsid w:val="0061079F"/>
    <w:rsid w:val="006109F5"/>
    <w:rsid w:val="00613534"/>
    <w:rsid w:val="00613A0B"/>
    <w:rsid w:val="0061466F"/>
    <w:rsid w:val="0061727C"/>
    <w:rsid w:val="0061764D"/>
    <w:rsid w:val="00617D8A"/>
    <w:rsid w:val="00620200"/>
    <w:rsid w:val="00620E20"/>
    <w:rsid w:val="00620F20"/>
    <w:rsid w:val="006213EA"/>
    <w:rsid w:val="00622839"/>
    <w:rsid w:val="00622D9E"/>
    <w:rsid w:val="00624975"/>
    <w:rsid w:val="00624AB3"/>
    <w:rsid w:val="00624B61"/>
    <w:rsid w:val="00625E77"/>
    <w:rsid w:val="00626326"/>
    <w:rsid w:val="00627549"/>
    <w:rsid w:val="00630E7D"/>
    <w:rsid w:val="0063269A"/>
    <w:rsid w:val="00632D62"/>
    <w:rsid w:val="0063449A"/>
    <w:rsid w:val="00635722"/>
    <w:rsid w:val="006360E1"/>
    <w:rsid w:val="00636BD9"/>
    <w:rsid w:val="00641962"/>
    <w:rsid w:val="00642522"/>
    <w:rsid w:val="00642AA3"/>
    <w:rsid w:val="00642D97"/>
    <w:rsid w:val="00644A2F"/>
    <w:rsid w:val="006455D5"/>
    <w:rsid w:val="00646127"/>
    <w:rsid w:val="006467BD"/>
    <w:rsid w:val="006469D3"/>
    <w:rsid w:val="0064B065"/>
    <w:rsid w:val="0065155F"/>
    <w:rsid w:val="00654831"/>
    <w:rsid w:val="00655436"/>
    <w:rsid w:val="0065546F"/>
    <w:rsid w:val="006554E1"/>
    <w:rsid w:val="00656319"/>
    <w:rsid w:val="00656F39"/>
    <w:rsid w:val="00657560"/>
    <w:rsid w:val="00663790"/>
    <w:rsid w:val="0066459A"/>
    <w:rsid w:val="00664C45"/>
    <w:rsid w:val="00665903"/>
    <w:rsid w:val="00670033"/>
    <w:rsid w:val="00672A83"/>
    <w:rsid w:val="00674C9E"/>
    <w:rsid w:val="006758E7"/>
    <w:rsid w:val="00675D85"/>
    <w:rsid w:val="0068073F"/>
    <w:rsid w:val="00681265"/>
    <w:rsid w:val="006816D6"/>
    <w:rsid w:val="00682405"/>
    <w:rsid w:val="006826D5"/>
    <w:rsid w:val="0068342D"/>
    <w:rsid w:val="00683FB8"/>
    <w:rsid w:val="00684E15"/>
    <w:rsid w:val="006857A6"/>
    <w:rsid w:val="006925A5"/>
    <w:rsid w:val="006929F4"/>
    <w:rsid w:val="0069570B"/>
    <w:rsid w:val="00695C4C"/>
    <w:rsid w:val="00696F49"/>
    <w:rsid w:val="006A1EEA"/>
    <w:rsid w:val="006A250D"/>
    <w:rsid w:val="006A38BB"/>
    <w:rsid w:val="006A6956"/>
    <w:rsid w:val="006A7EBA"/>
    <w:rsid w:val="006B0443"/>
    <w:rsid w:val="006B0AEE"/>
    <w:rsid w:val="006B0CD2"/>
    <w:rsid w:val="006B0D55"/>
    <w:rsid w:val="006B1207"/>
    <w:rsid w:val="006B16D3"/>
    <w:rsid w:val="006B270D"/>
    <w:rsid w:val="006B282C"/>
    <w:rsid w:val="006B2A14"/>
    <w:rsid w:val="006B2FDA"/>
    <w:rsid w:val="006B3F3B"/>
    <w:rsid w:val="006B4B7A"/>
    <w:rsid w:val="006B6FCA"/>
    <w:rsid w:val="006B7D92"/>
    <w:rsid w:val="006C0D44"/>
    <w:rsid w:val="006C15D6"/>
    <w:rsid w:val="006C18BB"/>
    <w:rsid w:val="006C2223"/>
    <w:rsid w:val="006C32D4"/>
    <w:rsid w:val="006C459C"/>
    <w:rsid w:val="006C62A4"/>
    <w:rsid w:val="006C692D"/>
    <w:rsid w:val="006C736E"/>
    <w:rsid w:val="006C74A4"/>
    <w:rsid w:val="006C7B36"/>
    <w:rsid w:val="006C7BD4"/>
    <w:rsid w:val="006C7F48"/>
    <w:rsid w:val="006D025B"/>
    <w:rsid w:val="006D11C8"/>
    <w:rsid w:val="006D38FF"/>
    <w:rsid w:val="006D4957"/>
    <w:rsid w:val="006D4A0A"/>
    <w:rsid w:val="006D53B1"/>
    <w:rsid w:val="006D57BD"/>
    <w:rsid w:val="006D60B2"/>
    <w:rsid w:val="006E02B8"/>
    <w:rsid w:val="006E0725"/>
    <w:rsid w:val="006E223A"/>
    <w:rsid w:val="006E25A3"/>
    <w:rsid w:val="006E3E1D"/>
    <w:rsid w:val="006E4BBB"/>
    <w:rsid w:val="006E6364"/>
    <w:rsid w:val="006E6ABE"/>
    <w:rsid w:val="006F1E79"/>
    <w:rsid w:val="006F1ECE"/>
    <w:rsid w:val="006F2765"/>
    <w:rsid w:val="006F34D8"/>
    <w:rsid w:val="006F3FAA"/>
    <w:rsid w:val="006F78A3"/>
    <w:rsid w:val="006F7B81"/>
    <w:rsid w:val="00702ED3"/>
    <w:rsid w:val="007032E0"/>
    <w:rsid w:val="00705C2C"/>
    <w:rsid w:val="00706E6C"/>
    <w:rsid w:val="00710054"/>
    <w:rsid w:val="007100FC"/>
    <w:rsid w:val="00712F14"/>
    <w:rsid w:val="007134B8"/>
    <w:rsid w:val="007134FB"/>
    <w:rsid w:val="00713ABE"/>
    <w:rsid w:val="00713B37"/>
    <w:rsid w:val="0071448A"/>
    <w:rsid w:val="00714D5A"/>
    <w:rsid w:val="00715DB0"/>
    <w:rsid w:val="007164D9"/>
    <w:rsid w:val="0071788F"/>
    <w:rsid w:val="00717D98"/>
    <w:rsid w:val="0072036A"/>
    <w:rsid w:val="00720399"/>
    <w:rsid w:val="00725D44"/>
    <w:rsid w:val="007275F7"/>
    <w:rsid w:val="007306E5"/>
    <w:rsid w:val="00730B7B"/>
    <w:rsid w:val="007314A8"/>
    <w:rsid w:val="00732097"/>
    <w:rsid w:val="0073314E"/>
    <w:rsid w:val="00733150"/>
    <w:rsid w:val="007349F0"/>
    <w:rsid w:val="0073520D"/>
    <w:rsid w:val="00735A42"/>
    <w:rsid w:val="00737270"/>
    <w:rsid w:val="00741CDD"/>
    <w:rsid w:val="00742256"/>
    <w:rsid w:val="007431C0"/>
    <w:rsid w:val="0074475B"/>
    <w:rsid w:val="00745072"/>
    <w:rsid w:val="007456EC"/>
    <w:rsid w:val="00745C70"/>
    <w:rsid w:val="00745F9A"/>
    <w:rsid w:val="00746177"/>
    <w:rsid w:val="00746B30"/>
    <w:rsid w:val="0074716B"/>
    <w:rsid w:val="00747770"/>
    <w:rsid w:val="00747DFE"/>
    <w:rsid w:val="0075139B"/>
    <w:rsid w:val="0075262B"/>
    <w:rsid w:val="0075571B"/>
    <w:rsid w:val="00755724"/>
    <w:rsid w:val="007573C5"/>
    <w:rsid w:val="00760558"/>
    <w:rsid w:val="007606B0"/>
    <w:rsid w:val="00760D18"/>
    <w:rsid w:val="0076448F"/>
    <w:rsid w:val="007656A2"/>
    <w:rsid w:val="00766B26"/>
    <w:rsid w:val="00766B46"/>
    <w:rsid w:val="00771C8E"/>
    <w:rsid w:val="00774FFE"/>
    <w:rsid w:val="007760C8"/>
    <w:rsid w:val="00776E08"/>
    <w:rsid w:val="00777662"/>
    <w:rsid w:val="00780926"/>
    <w:rsid w:val="007816A4"/>
    <w:rsid w:val="007820BB"/>
    <w:rsid w:val="007832D5"/>
    <w:rsid w:val="00783443"/>
    <w:rsid w:val="0078478C"/>
    <w:rsid w:val="007858ED"/>
    <w:rsid w:val="00786427"/>
    <w:rsid w:val="00790FCA"/>
    <w:rsid w:val="00791BD0"/>
    <w:rsid w:val="007935C5"/>
    <w:rsid w:val="00793A52"/>
    <w:rsid w:val="0079527C"/>
    <w:rsid w:val="00795702"/>
    <w:rsid w:val="00795EED"/>
    <w:rsid w:val="00796E20"/>
    <w:rsid w:val="007A0F4B"/>
    <w:rsid w:val="007A1A61"/>
    <w:rsid w:val="007A2C78"/>
    <w:rsid w:val="007A3F4A"/>
    <w:rsid w:val="007A4105"/>
    <w:rsid w:val="007A5782"/>
    <w:rsid w:val="007A57B1"/>
    <w:rsid w:val="007A5CDC"/>
    <w:rsid w:val="007A62DF"/>
    <w:rsid w:val="007B1063"/>
    <w:rsid w:val="007B10EF"/>
    <w:rsid w:val="007B11A5"/>
    <w:rsid w:val="007B16FE"/>
    <w:rsid w:val="007B4677"/>
    <w:rsid w:val="007B587F"/>
    <w:rsid w:val="007B5FF0"/>
    <w:rsid w:val="007B6D68"/>
    <w:rsid w:val="007B7033"/>
    <w:rsid w:val="007B7A66"/>
    <w:rsid w:val="007C067F"/>
    <w:rsid w:val="007C1BAA"/>
    <w:rsid w:val="007C2EAD"/>
    <w:rsid w:val="007C338A"/>
    <w:rsid w:val="007C38A8"/>
    <w:rsid w:val="007C4973"/>
    <w:rsid w:val="007C51FD"/>
    <w:rsid w:val="007C69A7"/>
    <w:rsid w:val="007C6CD6"/>
    <w:rsid w:val="007C722C"/>
    <w:rsid w:val="007D063B"/>
    <w:rsid w:val="007D0A2B"/>
    <w:rsid w:val="007D27C3"/>
    <w:rsid w:val="007D2FA5"/>
    <w:rsid w:val="007D3D6F"/>
    <w:rsid w:val="007D47A8"/>
    <w:rsid w:val="007D5A2A"/>
    <w:rsid w:val="007D5B53"/>
    <w:rsid w:val="007D61FE"/>
    <w:rsid w:val="007E115D"/>
    <w:rsid w:val="007E12FC"/>
    <w:rsid w:val="007E3951"/>
    <w:rsid w:val="007E39A4"/>
    <w:rsid w:val="007E3B4F"/>
    <w:rsid w:val="007E488F"/>
    <w:rsid w:val="007E5120"/>
    <w:rsid w:val="007E58DE"/>
    <w:rsid w:val="007E654B"/>
    <w:rsid w:val="007E6EE5"/>
    <w:rsid w:val="007E71CB"/>
    <w:rsid w:val="007E741E"/>
    <w:rsid w:val="007F03F9"/>
    <w:rsid w:val="007F5454"/>
    <w:rsid w:val="0080057D"/>
    <w:rsid w:val="008026A0"/>
    <w:rsid w:val="0080460C"/>
    <w:rsid w:val="008047AF"/>
    <w:rsid w:val="00806562"/>
    <w:rsid w:val="00807667"/>
    <w:rsid w:val="008079A6"/>
    <w:rsid w:val="00812AFB"/>
    <w:rsid w:val="008137A6"/>
    <w:rsid w:val="00814C68"/>
    <w:rsid w:val="00815E57"/>
    <w:rsid w:val="008163DE"/>
    <w:rsid w:val="008173BB"/>
    <w:rsid w:val="0081748C"/>
    <w:rsid w:val="00817D94"/>
    <w:rsid w:val="008208A1"/>
    <w:rsid w:val="0082196D"/>
    <w:rsid w:val="0082337F"/>
    <w:rsid w:val="008240ED"/>
    <w:rsid w:val="008269EF"/>
    <w:rsid w:val="00826A13"/>
    <w:rsid w:val="00830756"/>
    <w:rsid w:val="00830ACE"/>
    <w:rsid w:val="00830E01"/>
    <w:rsid w:val="00831C5D"/>
    <w:rsid w:val="00831DA1"/>
    <w:rsid w:val="00832702"/>
    <w:rsid w:val="008331C1"/>
    <w:rsid w:val="00836EBC"/>
    <w:rsid w:val="00837988"/>
    <w:rsid w:val="00840029"/>
    <w:rsid w:val="00841E17"/>
    <w:rsid w:val="008420B8"/>
    <w:rsid w:val="00842628"/>
    <w:rsid w:val="008430EF"/>
    <w:rsid w:val="008435C5"/>
    <w:rsid w:val="008439C6"/>
    <w:rsid w:val="00844161"/>
    <w:rsid w:val="00844663"/>
    <w:rsid w:val="00845E08"/>
    <w:rsid w:val="008461E5"/>
    <w:rsid w:val="008469AD"/>
    <w:rsid w:val="00846D72"/>
    <w:rsid w:val="008508B0"/>
    <w:rsid w:val="00851686"/>
    <w:rsid w:val="0085168C"/>
    <w:rsid w:val="008529BB"/>
    <w:rsid w:val="00854B36"/>
    <w:rsid w:val="00854CD7"/>
    <w:rsid w:val="008552EC"/>
    <w:rsid w:val="008577EF"/>
    <w:rsid w:val="00861481"/>
    <w:rsid w:val="00862AF4"/>
    <w:rsid w:val="00862EEE"/>
    <w:rsid w:val="00862FF2"/>
    <w:rsid w:val="00863A94"/>
    <w:rsid w:val="00863D79"/>
    <w:rsid w:val="0086481A"/>
    <w:rsid w:val="00864841"/>
    <w:rsid w:val="00864D57"/>
    <w:rsid w:val="0086573D"/>
    <w:rsid w:val="00866D1C"/>
    <w:rsid w:val="00867E82"/>
    <w:rsid w:val="008703C9"/>
    <w:rsid w:val="00871BB4"/>
    <w:rsid w:val="00871EE6"/>
    <w:rsid w:val="00871FD6"/>
    <w:rsid w:val="00872AB5"/>
    <w:rsid w:val="008764F9"/>
    <w:rsid w:val="008773FC"/>
    <w:rsid w:val="00880F2A"/>
    <w:rsid w:val="00881C56"/>
    <w:rsid w:val="00881FFE"/>
    <w:rsid w:val="008822DF"/>
    <w:rsid w:val="00882EA6"/>
    <w:rsid w:val="00882EEF"/>
    <w:rsid w:val="00887353"/>
    <w:rsid w:val="008877B4"/>
    <w:rsid w:val="00887FF5"/>
    <w:rsid w:val="008904C7"/>
    <w:rsid w:val="0089168D"/>
    <w:rsid w:val="008939CB"/>
    <w:rsid w:val="0089474B"/>
    <w:rsid w:val="008A0111"/>
    <w:rsid w:val="008A1001"/>
    <w:rsid w:val="008A109F"/>
    <w:rsid w:val="008A1C9F"/>
    <w:rsid w:val="008A1FDE"/>
    <w:rsid w:val="008A2B6E"/>
    <w:rsid w:val="008A327C"/>
    <w:rsid w:val="008A376B"/>
    <w:rsid w:val="008A3DF4"/>
    <w:rsid w:val="008A450C"/>
    <w:rsid w:val="008A45B1"/>
    <w:rsid w:val="008A5DF5"/>
    <w:rsid w:val="008B177E"/>
    <w:rsid w:val="008B1DF8"/>
    <w:rsid w:val="008B3CB9"/>
    <w:rsid w:val="008B472A"/>
    <w:rsid w:val="008B4C48"/>
    <w:rsid w:val="008B54B7"/>
    <w:rsid w:val="008B7337"/>
    <w:rsid w:val="008C132A"/>
    <w:rsid w:val="008C1C49"/>
    <w:rsid w:val="008C1CEE"/>
    <w:rsid w:val="008C4323"/>
    <w:rsid w:val="008C4A71"/>
    <w:rsid w:val="008C4F44"/>
    <w:rsid w:val="008C556D"/>
    <w:rsid w:val="008C661C"/>
    <w:rsid w:val="008C70DD"/>
    <w:rsid w:val="008C7ECF"/>
    <w:rsid w:val="008D0000"/>
    <w:rsid w:val="008D03F6"/>
    <w:rsid w:val="008D0922"/>
    <w:rsid w:val="008D0E25"/>
    <w:rsid w:val="008D143E"/>
    <w:rsid w:val="008D1A0B"/>
    <w:rsid w:val="008D2DA1"/>
    <w:rsid w:val="008D43C8"/>
    <w:rsid w:val="008D4C05"/>
    <w:rsid w:val="008D509C"/>
    <w:rsid w:val="008D5FE4"/>
    <w:rsid w:val="008D6351"/>
    <w:rsid w:val="008D6901"/>
    <w:rsid w:val="008D6B8C"/>
    <w:rsid w:val="008E0F99"/>
    <w:rsid w:val="008E21C8"/>
    <w:rsid w:val="008E3BEF"/>
    <w:rsid w:val="008E40CB"/>
    <w:rsid w:val="008E5D4A"/>
    <w:rsid w:val="008E6549"/>
    <w:rsid w:val="008E737E"/>
    <w:rsid w:val="008E7451"/>
    <w:rsid w:val="008F0B9C"/>
    <w:rsid w:val="008F10DA"/>
    <w:rsid w:val="008F1ABE"/>
    <w:rsid w:val="008F2AFB"/>
    <w:rsid w:val="008F3FE5"/>
    <w:rsid w:val="008F4D40"/>
    <w:rsid w:val="008F7251"/>
    <w:rsid w:val="008F7473"/>
    <w:rsid w:val="008F7F84"/>
    <w:rsid w:val="00900E37"/>
    <w:rsid w:val="00902622"/>
    <w:rsid w:val="0090291D"/>
    <w:rsid w:val="00903D35"/>
    <w:rsid w:val="00904CAF"/>
    <w:rsid w:val="00904CBB"/>
    <w:rsid w:val="00904D2C"/>
    <w:rsid w:val="0090536D"/>
    <w:rsid w:val="00905790"/>
    <w:rsid w:val="009058A7"/>
    <w:rsid w:val="00907AE4"/>
    <w:rsid w:val="0091044E"/>
    <w:rsid w:val="00911000"/>
    <w:rsid w:val="009111A1"/>
    <w:rsid w:val="009134FE"/>
    <w:rsid w:val="00914962"/>
    <w:rsid w:val="00917272"/>
    <w:rsid w:val="0091779B"/>
    <w:rsid w:val="00917F1C"/>
    <w:rsid w:val="00920F22"/>
    <w:rsid w:val="0092225E"/>
    <w:rsid w:val="009229F7"/>
    <w:rsid w:val="00922EF4"/>
    <w:rsid w:val="00923136"/>
    <w:rsid w:val="009233D3"/>
    <w:rsid w:val="00923950"/>
    <w:rsid w:val="009244D0"/>
    <w:rsid w:val="00924F07"/>
    <w:rsid w:val="00925372"/>
    <w:rsid w:val="00925E46"/>
    <w:rsid w:val="00930F5D"/>
    <w:rsid w:val="00931410"/>
    <w:rsid w:val="009331E4"/>
    <w:rsid w:val="00933488"/>
    <w:rsid w:val="009354FC"/>
    <w:rsid w:val="00935C6A"/>
    <w:rsid w:val="00936753"/>
    <w:rsid w:val="00937715"/>
    <w:rsid w:val="00937776"/>
    <w:rsid w:val="00937EE5"/>
    <w:rsid w:val="00937F6D"/>
    <w:rsid w:val="009403F5"/>
    <w:rsid w:val="0094123E"/>
    <w:rsid w:val="00941B04"/>
    <w:rsid w:val="00942A46"/>
    <w:rsid w:val="00942A90"/>
    <w:rsid w:val="0094306E"/>
    <w:rsid w:val="00944403"/>
    <w:rsid w:val="00944644"/>
    <w:rsid w:val="0094514E"/>
    <w:rsid w:val="00952ECA"/>
    <w:rsid w:val="009558D3"/>
    <w:rsid w:val="00957715"/>
    <w:rsid w:val="009602AC"/>
    <w:rsid w:val="0096083A"/>
    <w:rsid w:val="009609D4"/>
    <w:rsid w:val="00961AEE"/>
    <w:rsid w:val="009636D3"/>
    <w:rsid w:val="0096447B"/>
    <w:rsid w:val="00964833"/>
    <w:rsid w:val="00965904"/>
    <w:rsid w:val="00966B2E"/>
    <w:rsid w:val="00970504"/>
    <w:rsid w:val="009705E4"/>
    <w:rsid w:val="00970BBD"/>
    <w:rsid w:val="00971CE5"/>
    <w:rsid w:val="0097638D"/>
    <w:rsid w:val="00976642"/>
    <w:rsid w:val="009808A8"/>
    <w:rsid w:val="00980A24"/>
    <w:rsid w:val="00982A5D"/>
    <w:rsid w:val="00983CA0"/>
    <w:rsid w:val="00984E44"/>
    <w:rsid w:val="00986E9B"/>
    <w:rsid w:val="00986F6D"/>
    <w:rsid w:val="009879A8"/>
    <w:rsid w:val="00990945"/>
    <w:rsid w:val="0099235C"/>
    <w:rsid w:val="00993066"/>
    <w:rsid w:val="009937BC"/>
    <w:rsid w:val="009942CA"/>
    <w:rsid w:val="00994843"/>
    <w:rsid w:val="00997CE1"/>
    <w:rsid w:val="00997CF3"/>
    <w:rsid w:val="009A1233"/>
    <w:rsid w:val="009A332D"/>
    <w:rsid w:val="009A4887"/>
    <w:rsid w:val="009A4C72"/>
    <w:rsid w:val="009A56CF"/>
    <w:rsid w:val="009A5C05"/>
    <w:rsid w:val="009A6405"/>
    <w:rsid w:val="009A7422"/>
    <w:rsid w:val="009A7F79"/>
    <w:rsid w:val="009B0E8B"/>
    <w:rsid w:val="009B332A"/>
    <w:rsid w:val="009B50E7"/>
    <w:rsid w:val="009B5F53"/>
    <w:rsid w:val="009B79CA"/>
    <w:rsid w:val="009B7C03"/>
    <w:rsid w:val="009B7D6D"/>
    <w:rsid w:val="009C0C8F"/>
    <w:rsid w:val="009C1622"/>
    <w:rsid w:val="009C18A7"/>
    <w:rsid w:val="009C18C8"/>
    <w:rsid w:val="009C2275"/>
    <w:rsid w:val="009C2386"/>
    <w:rsid w:val="009C28AB"/>
    <w:rsid w:val="009C2A3F"/>
    <w:rsid w:val="009C32BD"/>
    <w:rsid w:val="009C588E"/>
    <w:rsid w:val="009C594F"/>
    <w:rsid w:val="009C5B80"/>
    <w:rsid w:val="009C5BF2"/>
    <w:rsid w:val="009C73B0"/>
    <w:rsid w:val="009C7433"/>
    <w:rsid w:val="009C797A"/>
    <w:rsid w:val="009D0420"/>
    <w:rsid w:val="009D0644"/>
    <w:rsid w:val="009D07C0"/>
    <w:rsid w:val="009D0907"/>
    <w:rsid w:val="009D2972"/>
    <w:rsid w:val="009D42D2"/>
    <w:rsid w:val="009D46C0"/>
    <w:rsid w:val="009D50D8"/>
    <w:rsid w:val="009D76C5"/>
    <w:rsid w:val="009E28EB"/>
    <w:rsid w:val="009E2C78"/>
    <w:rsid w:val="009E2E7F"/>
    <w:rsid w:val="009E3786"/>
    <w:rsid w:val="009E45A9"/>
    <w:rsid w:val="009E74EE"/>
    <w:rsid w:val="009E79A3"/>
    <w:rsid w:val="009F22BD"/>
    <w:rsid w:val="009F6BA4"/>
    <w:rsid w:val="00A002AA"/>
    <w:rsid w:val="00A00EBD"/>
    <w:rsid w:val="00A02DD7"/>
    <w:rsid w:val="00A03F56"/>
    <w:rsid w:val="00A043E0"/>
    <w:rsid w:val="00A04C6F"/>
    <w:rsid w:val="00A05A57"/>
    <w:rsid w:val="00A05D45"/>
    <w:rsid w:val="00A11ABA"/>
    <w:rsid w:val="00A12F55"/>
    <w:rsid w:val="00A14A06"/>
    <w:rsid w:val="00A15C42"/>
    <w:rsid w:val="00A16969"/>
    <w:rsid w:val="00A16EDE"/>
    <w:rsid w:val="00A178B9"/>
    <w:rsid w:val="00A213DC"/>
    <w:rsid w:val="00A224A3"/>
    <w:rsid w:val="00A23BA8"/>
    <w:rsid w:val="00A2561E"/>
    <w:rsid w:val="00A258A5"/>
    <w:rsid w:val="00A2696C"/>
    <w:rsid w:val="00A26E83"/>
    <w:rsid w:val="00A26FF6"/>
    <w:rsid w:val="00A27A9F"/>
    <w:rsid w:val="00A27EE9"/>
    <w:rsid w:val="00A321DB"/>
    <w:rsid w:val="00A333E8"/>
    <w:rsid w:val="00A339E2"/>
    <w:rsid w:val="00A33A9C"/>
    <w:rsid w:val="00A363E8"/>
    <w:rsid w:val="00A37CE0"/>
    <w:rsid w:val="00A40FFD"/>
    <w:rsid w:val="00A413DD"/>
    <w:rsid w:val="00A42AF9"/>
    <w:rsid w:val="00A42FA5"/>
    <w:rsid w:val="00A44558"/>
    <w:rsid w:val="00A44914"/>
    <w:rsid w:val="00A46666"/>
    <w:rsid w:val="00A47357"/>
    <w:rsid w:val="00A50414"/>
    <w:rsid w:val="00A50A33"/>
    <w:rsid w:val="00A51684"/>
    <w:rsid w:val="00A5173F"/>
    <w:rsid w:val="00A51957"/>
    <w:rsid w:val="00A5416A"/>
    <w:rsid w:val="00A54255"/>
    <w:rsid w:val="00A546EA"/>
    <w:rsid w:val="00A574B3"/>
    <w:rsid w:val="00A57E12"/>
    <w:rsid w:val="00A61D13"/>
    <w:rsid w:val="00A62C3F"/>
    <w:rsid w:val="00A6387C"/>
    <w:rsid w:val="00A63908"/>
    <w:rsid w:val="00A64EE4"/>
    <w:rsid w:val="00A66AE9"/>
    <w:rsid w:val="00A67ADD"/>
    <w:rsid w:val="00A67BCE"/>
    <w:rsid w:val="00A70078"/>
    <w:rsid w:val="00A70095"/>
    <w:rsid w:val="00A70BB7"/>
    <w:rsid w:val="00A70EB9"/>
    <w:rsid w:val="00A714C9"/>
    <w:rsid w:val="00A72AF4"/>
    <w:rsid w:val="00A748F6"/>
    <w:rsid w:val="00A77D5F"/>
    <w:rsid w:val="00A83511"/>
    <w:rsid w:val="00A83F96"/>
    <w:rsid w:val="00A84EE1"/>
    <w:rsid w:val="00A86669"/>
    <w:rsid w:val="00A869FB"/>
    <w:rsid w:val="00A900FD"/>
    <w:rsid w:val="00A90DA3"/>
    <w:rsid w:val="00A90F65"/>
    <w:rsid w:val="00A91ABE"/>
    <w:rsid w:val="00A92957"/>
    <w:rsid w:val="00A9358B"/>
    <w:rsid w:val="00A93B60"/>
    <w:rsid w:val="00A93C11"/>
    <w:rsid w:val="00A94872"/>
    <w:rsid w:val="00A95C66"/>
    <w:rsid w:val="00A96C7A"/>
    <w:rsid w:val="00A97837"/>
    <w:rsid w:val="00A97F54"/>
    <w:rsid w:val="00AA174D"/>
    <w:rsid w:val="00AA2543"/>
    <w:rsid w:val="00AA274D"/>
    <w:rsid w:val="00AA2822"/>
    <w:rsid w:val="00AA28F3"/>
    <w:rsid w:val="00AA2F82"/>
    <w:rsid w:val="00AA4973"/>
    <w:rsid w:val="00AA4D67"/>
    <w:rsid w:val="00AA65DA"/>
    <w:rsid w:val="00AA6C50"/>
    <w:rsid w:val="00AA7C2C"/>
    <w:rsid w:val="00AB149A"/>
    <w:rsid w:val="00AB19F0"/>
    <w:rsid w:val="00AB2779"/>
    <w:rsid w:val="00AB2FAF"/>
    <w:rsid w:val="00AB2FF8"/>
    <w:rsid w:val="00AB40B4"/>
    <w:rsid w:val="00AB6AA5"/>
    <w:rsid w:val="00AB7B9E"/>
    <w:rsid w:val="00AC0624"/>
    <w:rsid w:val="00AC37EA"/>
    <w:rsid w:val="00AC3A62"/>
    <w:rsid w:val="00AC3A9D"/>
    <w:rsid w:val="00AC47DC"/>
    <w:rsid w:val="00AC5189"/>
    <w:rsid w:val="00AC5906"/>
    <w:rsid w:val="00AC5B3F"/>
    <w:rsid w:val="00AC6A1E"/>
    <w:rsid w:val="00AC7EFC"/>
    <w:rsid w:val="00AD0B07"/>
    <w:rsid w:val="00AD163E"/>
    <w:rsid w:val="00AD3A1C"/>
    <w:rsid w:val="00AD4621"/>
    <w:rsid w:val="00AD498A"/>
    <w:rsid w:val="00AD5F21"/>
    <w:rsid w:val="00AD67B3"/>
    <w:rsid w:val="00AD7550"/>
    <w:rsid w:val="00AD7C67"/>
    <w:rsid w:val="00AD7D37"/>
    <w:rsid w:val="00AD7DE0"/>
    <w:rsid w:val="00AE03C6"/>
    <w:rsid w:val="00AE0BF1"/>
    <w:rsid w:val="00AE0FC5"/>
    <w:rsid w:val="00AE160A"/>
    <w:rsid w:val="00AE55F2"/>
    <w:rsid w:val="00AF0DBA"/>
    <w:rsid w:val="00AF2171"/>
    <w:rsid w:val="00AF3863"/>
    <w:rsid w:val="00AF5093"/>
    <w:rsid w:val="00AF551A"/>
    <w:rsid w:val="00AF61F5"/>
    <w:rsid w:val="00AF7F74"/>
    <w:rsid w:val="00B00232"/>
    <w:rsid w:val="00B004EF"/>
    <w:rsid w:val="00B02019"/>
    <w:rsid w:val="00B021BB"/>
    <w:rsid w:val="00B02E5C"/>
    <w:rsid w:val="00B0390C"/>
    <w:rsid w:val="00B042AA"/>
    <w:rsid w:val="00B04753"/>
    <w:rsid w:val="00B048E7"/>
    <w:rsid w:val="00B04D9C"/>
    <w:rsid w:val="00B0569B"/>
    <w:rsid w:val="00B06BF8"/>
    <w:rsid w:val="00B074D7"/>
    <w:rsid w:val="00B10FC7"/>
    <w:rsid w:val="00B16357"/>
    <w:rsid w:val="00B1C37D"/>
    <w:rsid w:val="00B23552"/>
    <w:rsid w:val="00B255A6"/>
    <w:rsid w:val="00B25A3E"/>
    <w:rsid w:val="00B27A5B"/>
    <w:rsid w:val="00B27DD3"/>
    <w:rsid w:val="00B3177D"/>
    <w:rsid w:val="00B33312"/>
    <w:rsid w:val="00B416DC"/>
    <w:rsid w:val="00B41DD9"/>
    <w:rsid w:val="00B4234A"/>
    <w:rsid w:val="00B426F5"/>
    <w:rsid w:val="00B431D3"/>
    <w:rsid w:val="00B434C6"/>
    <w:rsid w:val="00B43BAC"/>
    <w:rsid w:val="00B4658F"/>
    <w:rsid w:val="00B476AE"/>
    <w:rsid w:val="00B47F53"/>
    <w:rsid w:val="00B502E6"/>
    <w:rsid w:val="00B503EE"/>
    <w:rsid w:val="00B50CDB"/>
    <w:rsid w:val="00B513B2"/>
    <w:rsid w:val="00B53158"/>
    <w:rsid w:val="00B53FB7"/>
    <w:rsid w:val="00B5529F"/>
    <w:rsid w:val="00B55613"/>
    <w:rsid w:val="00B56F93"/>
    <w:rsid w:val="00B57190"/>
    <w:rsid w:val="00B57A17"/>
    <w:rsid w:val="00B57C7E"/>
    <w:rsid w:val="00B57E26"/>
    <w:rsid w:val="00B61622"/>
    <w:rsid w:val="00B61DB7"/>
    <w:rsid w:val="00B61FB4"/>
    <w:rsid w:val="00B62CAE"/>
    <w:rsid w:val="00B6338F"/>
    <w:rsid w:val="00B6437E"/>
    <w:rsid w:val="00B64AA1"/>
    <w:rsid w:val="00B64C60"/>
    <w:rsid w:val="00B64CB3"/>
    <w:rsid w:val="00B65DD9"/>
    <w:rsid w:val="00B66A19"/>
    <w:rsid w:val="00B67257"/>
    <w:rsid w:val="00B67270"/>
    <w:rsid w:val="00B6792E"/>
    <w:rsid w:val="00B7078A"/>
    <w:rsid w:val="00B75687"/>
    <w:rsid w:val="00B765ED"/>
    <w:rsid w:val="00B7730C"/>
    <w:rsid w:val="00B80E63"/>
    <w:rsid w:val="00B80FA6"/>
    <w:rsid w:val="00B81253"/>
    <w:rsid w:val="00B81741"/>
    <w:rsid w:val="00B817BC"/>
    <w:rsid w:val="00B82676"/>
    <w:rsid w:val="00B827CA"/>
    <w:rsid w:val="00B82FD3"/>
    <w:rsid w:val="00B83B34"/>
    <w:rsid w:val="00B83F73"/>
    <w:rsid w:val="00B843E3"/>
    <w:rsid w:val="00B84B3B"/>
    <w:rsid w:val="00B8605D"/>
    <w:rsid w:val="00B861FE"/>
    <w:rsid w:val="00B90AB0"/>
    <w:rsid w:val="00B90DC9"/>
    <w:rsid w:val="00B915AF"/>
    <w:rsid w:val="00B91D96"/>
    <w:rsid w:val="00B91E76"/>
    <w:rsid w:val="00B928AE"/>
    <w:rsid w:val="00B929A3"/>
    <w:rsid w:val="00B96CFE"/>
    <w:rsid w:val="00B97800"/>
    <w:rsid w:val="00BA02CF"/>
    <w:rsid w:val="00BA1A73"/>
    <w:rsid w:val="00BA1CEB"/>
    <w:rsid w:val="00BA26BC"/>
    <w:rsid w:val="00BA4208"/>
    <w:rsid w:val="00BA42E0"/>
    <w:rsid w:val="00BA773B"/>
    <w:rsid w:val="00BB100E"/>
    <w:rsid w:val="00BB1563"/>
    <w:rsid w:val="00BB1CE0"/>
    <w:rsid w:val="00BB370C"/>
    <w:rsid w:val="00BB5FC7"/>
    <w:rsid w:val="00BB62FF"/>
    <w:rsid w:val="00BB751E"/>
    <w:rsid w:val="00BC00D2"/>
    <w:rsid w:val="00BC06C3"/>
    <w:rsid w:val="00BC14B8"/>
    <w:rsid w:val="00BC2AE3"/>
    <w:rsid w:val="00BC2C92"/>
    <w:rsid w:val="00BC2D6F"/>
    <w:rsid w:val="00BC3B06"/>
    <w:rsid w:val="00BC698A"/>
    <w:rsid w:val="00BD2435"/>
    <w:rsid w:val="00BD34A7"/>
    <w:rsid w:val="00BD39B9"/>
    <w:rsid w:val="00BD41E5"/>
    <w:rsid w:val="00BD4C80"/>
    <w:rsid w:val="00BD4F15"/>
    <w:rsid w:val="00BD5421"/>
    <w:rsid w:val="00BD6601"/>
    <w:rsid w:val="00BD6881"/>
    <w:rsid w:val="00BD7038"/>
    <w:rsid w:val="00BD71E8"/>
    <w:rsid w:val="00BD79F8"/>
    <w:rsid w:val="00BD7B83"/>
    <w:rsid w:val="00BE06F8"/>
    <w:rsid w:val="00BE1136"/>
    <w:rsid w:val="00BE185A"/>
    <w:rsid w:val="00BE1897"/>
    <w:rsid w:val="00BE1CED"/>
    <w:rsid w:val="00BE27EB"/>
    <w:rsid w:val="00BE2A7C"/>
    <w:rsid w:val="00BE2B4C"/>
    <w:rsid w:val="00BE2BA5"/>
    <w:rsid w:val="00BE3E5E"/>
    <w:rsid w:val="00BE48AD"/>
    <w:rsid w:val="00BE515B"/>
    <w:rsid w:val="00BE5B74"/>
    <w:rsid w:val="00BE6097"/>
    <w:rsid w:val="00BF12FC"/>
    <w:rsid w:val="00BF139C"/>
    <w:rsid w:val="00BF278A"/>
    <w:rsid w:val="00BF33D2"/>
    <w:rsid w:val="00BF3CA0"/>
    <w:rsid w:val="00BF41B8"/>
    <w:rsid w:val="00BF5558"/>
    <w:rsid w:val="00BF5E09"/>
    <w:rsid w:val="00BF60B3"/>
    <w:rsid w:val="00BF6344"/>
    <w:rsid w:val="00BF7547"/>
    <w:rsid w:val="00BF7637"/>
    <w:rsid w:val="00C028B2"/>
    <w:rsid w:val="00C050C1"/>
    <w:rsid w:val="00C057C2"/>
    <w:rsid w:val="00C0593E"/>
    <w:rsid w:val="00C05ED6"/>
    <w:rsid w:val="00C07438"/>
    <w:rsid w:val="00C07ECC"/>
    <w:rsid w:val="00C10D3F"/>
    <w:rsid w:val="00C11208"/>
    <w:rsid w:val="00C137BC"/>
    <w:rsid w:val="00C14383"/>
    <w:rsid w:val="00C15262"/>
    <w:rsid w:val="00C15941"/>
    <w:rsid w:val="00C15DA2"/>
    <w:rsid w:val="00C16303"/>
    <w:rsid w:val="00C2009B"/>
    <w:rsid w:val="00C20132"/>
    <w:rsid w:val="00C21969"/>
    <w:rsid w:val="00C22547"/>
    <w:rsid w:val="00C22939"/>
    <w:rsid w:val="00C2378D"/>
    <w:rsid w:val="00C254F3"/>
    <w:rsid w:val="00C25A33"/>
    <w:rsid w:val="00C26159"/>
    <w:rsid w:val="00C2626E"/>
    <w:rsid w:val="00C2777D"/>
    <w:rsid w:val="00C3373D"/>
    <w:rsid w:val="00C33912"/>
    <w:rsid w:val="00C33E29"/>
    <w:rsid w:val="00C35787"/>
    <w:rsid w:val="00C36572"/>
    <w:rsid w:val="00C366EC"/>
    <w:rsid w:val="00C366F1"/>
    <w:rsid w:val="00C36ED6"/>
    <w:rsid w:val="00C3721F"/>
    <w:rsid w:val="00C3761B"/>
    <w:rsid w:val="00C37A8C"/>
    <w:rsid w:val="00C40AEB"/>
    <w:rsid w:val="00C40C64"/>
    <w:rsid w:val="00C417FA"/>
    <w:rsid w:val="00C4220C"/>
    <w:rsid w:val="00C42A4C"/>
    <w:rsid w:val="00C42DCA"/>
    <w:rsid w:val="00C44D02"/>
    <w:rsid w:val="00C44E0A"/>
    <w:rsid w:val="00C44E6D"/>
    <w:rsid w:val="00C4501B"/>
    <w:rsid w:val="00C45B61"/>
    <w:rsid w:val="00C460EA"/>
    <w:rsid w:val="00C46205"/>
    <w:rsid w:val="00C47319"/>
    <w:rsid w:val="00C47DBB"/>
    <w:rsid w:val="00C50329"/>
    <w:rsid w:val="00C51192"/>
    <w:rsid w:val="00C51AC1"/>
    <w:rsid w:val="00C54E40"/>
    <w:rsid w:val="00C5544E"/>
    <w:rsid w:val="00C5562C"/>
    <w:rsid w:val="00C55BF5"/>
    <w:rsid w:val="00C55C65"/>
    <w:rsid w:val="00C56020"/>
    <w:rsid w:val="00C5675D"/>
    <w:rsid w:val="00C577CF"/>
    <w:rsid w:val="00C60D90"/>
    <w:rsid w:val="00C6171E"/>
    <w:rsid w:val="00C6336C"/>
    <w:rsid w:val="00C637DC"/>
    <w:rsid w:val="00C638E3"/>
    <w:rsid w:val="00C63D54"/>
    <w:rsid w:val="00C647D9"/>
    <w:rsid w:val="00C64BE3"/>
    <w:rsid w:val="00C650D2"/>
    <w:rsid w:val="00C666A5"/>
    <w:rsid w:val="00C66C94"/>
    <w:rsid w:val="00C66DA0"/>
    <w:rsid w:val="00C7231B"/>
    <w:rsid w:val="00C72EE3"/>
    <w:rsid w:val="00C735C4"/>
    <w:rsid w:val="00C740B5"/>
    <w:rsid w:val="00C75CB5"/>
    <w:rsid w:val="00C778EB"/>
    <w:rsid w:val="00C80863"/>
    <w:rsid w:val="00C80B19"/>
    <w:rsid w:val="00C82671"/>
    <w:rsid w:val="00C82796"/>
    <w:rsid w:val="00C83C2F"/>
    <w:rsid w:val="00C83DF4"/>
    <w:rsid w:val="00C84002"/>
    <w:rsid w:val="00C84816"/>
    <w:rsid w:val="00C8702F"/>
    <w:rsid w:val="00C87AD1"/>
    <w:rsid w:val="00C907FB"/>
    <w:rsid w:val="00C94672"/>
    <w:rsid w:val="00C95511"/>
    <w:rsid w:val="00C95872"/>
    <w:rsid w:val="00C95BB0"/>
    <w:rsid w:val="00C96213"/>
    <w:rsid w:val="00C96506"/>
    <w:rsid w:val="00C9660A"/>
    <w:rsid w:val="00C9771A"/>
    <w:rsid w:val="00CA0104"/>
    <w:rsid w:val="00CA170B"/>
    <w:rsid w:val="00CA41E6"/>
    <w:rsid w:val="00CA434C"/>
    <w:rsid w:val="00CA4EB9"/>
    <w:rsid w:val="00CA5435"/>
    <w:rsid w:val="00CB129E"/>
    <w:rsid w:val="00CB21B5"/>
    <w:rsid w:val="00CB2EBF"/>
    <w:rsid w:val="00CB336D"/>
    <w:rsid w:val="00CB3790"/>
    <w:rsid w:val="00CB3B4F"/>
    <w:rsid w:val="00CB4289"/>
    <w:rsid w:val="00CB46EF"/>
    <w:rsid w:val="00CB4837"/>
    <w:rsid w:val="00CB4F51"/>
    <w:rsid w:val="00CB6080"/>
    <w:rsid w:val="00CB6A2F"/>
    <w:rsid w:val="00CB6D80"/>
    <w:rsid w:val="00CB78BC"/>
    <w:rsid w:val="00CC0909"/>
    <w:rsid w:val="00CC15FD"/>
    <w:rsid w:val="00CC1CFC"/>
    <w:rsid w:val="00CC1E9B"/>
    <w:rsid w:val="00CC257B"/>
    <w:rsid w:val="00CC2E46"/>
    <w:rsid w:val="00CC2FFA"/>
    <w:rsid w:val="00CC3669"/>
    <w:rsid w:val="00CC3687"/>
    <w:rsid w:val="00CC4999"/>
    <w:rsid w:val="00CC4FEC"/>
    <w:rsid w:val="00CC5151"/>
    <w:rsid w:val="00CC66D5"/>
    <w:rsid w:val="00CC6812"/>
    <w:rsid w:val="00CD10FE"/>
    <w:rsid w:val="00CD1634"/>
    <w:rsid w:val="00CD281F"/>
    <w:rsid w:val="00CD2B3C"/>
    <w:rsid w:val="00CD2DBC"/>
    <w:rsid w:val="00CD32BC"/>
    <w:rsid w:val="00CD4231"/>
    <w:rsid w:val="00CD4308"/>
    <w:rsid w:val="00CD4BDC"/>
    <w:rsid w:val="00CD5430"/>
    <w:rsid w:val="00CD6BAA"/>
    <w:rsid w:val="00CD7D96"/>
    <w:rsid w:val="00CE08AF"/>
    <w:rsid w:val="00CE4641"/>
    <w:rsid w:val="00CE7FC9"/>
    <w:rsid w:val="00CF1DA3"/>
    <w:rsid w:val="00CF39FD"/>
    <w:rsid w:val="00CF499D"/>
    <w:rsid w:val="00CF4AB4"/>
    <w:rsid w:val="00CF59E8"/>
    <w:rsid w:val="00CF5CD9"/>
    <w:rsid w:val="00CF6EEA"/>
    <w:rsid w:val="00CF7CCC"/>
    <w:rsid w:val="00CF7E0A"/>
    <w:rsid w:val="00D00583"/>
    <w:rsid w:val="00D00AF7"/>
    <w:rsid w:val="00D00CDB"/>
    <w:rsid w:val="00D01CBC"/>
    <w:rsid w:val="00D025F7"/>
    <w:rsid w:val="00D028F1"/>
    <w:rsid w:val="00D033CC"/>
    <w:rsid w:val="00D0515E"/>
    <w:rsid w:val="00D052CE"/>
    <w:rsid w:val="00D06864"/>
    <w:rsid w:val="00D06EF9"/>
    <w:rsid w:val="00D0747D"/>
    <w:rsid w:val="00D07E9F"/>
    <w:rsid w:val="00D13BA4"/>
    <w:rsid w:val="00D1444D"/>
    <w:rsid w:val="00D16531"/>
    <w:rsid w:val="00D16F4C"/>
    <w:rsid w:val="00D20733"/>
    <w:rsid w:val="00D20913"/>
    <w:rsid w:val="00D23205"/>
    <w:rsid w:val="00D23341"/>
    <w:rsid w:val="00D2434A"/>
    <w:rsid w:val="00D2531A"/>
    <w:rsid w:val="00D25B82"/>
    <w:rsid w:val="00D30893"/>
    <w:rsid w:val="00D30E80"/>
    <w:rsid w:val="00D32065"/>
    <w:rsid w:val="00D329FE"/>
    <w:rsid w:val="00D32BF1"/>
    <w:rsid w:val="00D340B2"/>
    <w:rsid w:val="00D35AD6"/>
    <w:rsid w:val="00D36569"/>
    <w:rsid w:val="00D366EB"/>
    <w:rsid w:val="00D36CED"/>
    <w:rsid w:val="00D36DAD"/>
    <w:rsid w:val="00D409DF"/>
    <w:rsid w:val="00D40AA5"/>
    <w:rsid w:val="00D418BB"/>
    <w:rsid w:val="00D41A54"/>
    <w:rsid w:val="00D426DD"/>
    <w:rsid w:val="00D4490F"/>
    <w:rsid w:val="00D5014E"/>
    <w:rsid w:val="00D5232B"/>
    <w:rsid w:val="00D54217"/>
    <w:rsid w:val="00D54DC2"/>
    <w:rsid w:val="00D55784"/>
    <w:rsid w:val="00D5691F"/>
    <w:rsid w:val="00D57DD4"/>
    <w:rsid w:val="00D61B06"/>
    <w:rsid w:val="00D62C8A"/>
    <w:rsid w:val="00D63018"/>
    <w:rsid w:val="00D65991"/>
    <w:rsid w:val="00D66ABF"/>
    <w:rsid w:val="00D66B23"/>
    <w:rsid w:val="00D66FD3"/>
    <w:rsid w:val="00D7078C"/>
    <w:rsid w:val="00D71985"/>
    <w:rsid w:val="00D73E57"/>
    <w:rsid w:val="00D741A2"/>
    <w:rsid w:val="00D74354"/>
    <w:rsid w:val="00D75C29"/>
    <w:rsid w:val="00D76DEE"/>
    <w:rsid w:val="00D7731C"/>
    <w:rsid w:val="00D77586"/>
    <w:rsid w:val="00D77936"/>
    <w:rsid w:val="00D80D65"/>
    <w:rsid w:val="00D80E92"/>
    <w:rsid w:val="00D81042"/>
    <w:rsid w:val="00D8210A"/>
    <w:rsid w:val="00D83451"/>
    <w:rsid w:val="00D834BF"/>
    <w:rsid w:val="00D84CCE"/>
    <w:rsid w:val="00D86750"/>
    <w:rsid w:val="00D87025"/>
    <w:rsid w:val="00D87AEC"/>
    <w:rsid w:val="00D9036E"/>
    <w:rsid w:val="00D9192B"/>
    <w:rsid w:val="00D92601"/>
    <w:rsid w:val="00D92906"/>
    <w:rsid w:val="00D93041"/>
    <w:rsid w:val="00D96617"/>
    <w:rsid w:val="00D96C12"/>
    <w:rsid w:val="00D97444"/>
    <w:rsid w:val="00DA0EDE"/>
    <w:rsid w:val="00DA1D5C"/>
    <w:rsid w:val="00DA2128"/>
    <w:rsid w:val="00DA2A46"/>
    <w:rsid w:val="00DA3D81"/>
    <w:rsid w:val="00DA3F42"/>
    <w:rsid w:val="00DA4E6F"/>
    <w:rsid w:val="00DA5CD9"/>
    <w:rsid w:val="00DA6231"/>
    <w:rsid w:val="00DA7C41"/>
    <w:rsid w:val="00DA7EF9"/>
    <w:rsid w:val="00DB2777"/>
    <w:rsid w:val="00DB2B24"/>
    <w:rsid w:val="00DB2D39"/>
    <w:rsid w:val="00DB4493"/>
    <w:rsid w:val="00DB6383"/>
    <w:rsid w:val="00DB7975"/>
    <w:rsid w:val="00DB7FD9"/>
    <w:rsid w:val="00DC01FD"/>
    <w:rsid w:val="00DC05AD"/>
    <w:rsid w:val="00DC081F"/>
    <w:rsid w:val="00DC0849"/>
    <w:rsid w:val="00DC126D"/>
    <w:rsid w:val="00DC255F"/>
    <w:rsid w:val="00DC3671"/>
    <w:rsid w:val="00DC3B83"/>
    <w:rsid w:val="00DC3F4D"/>
    <w:rsid w:val="00DC54F0"/>
    <w:rsid w:val="00DC5DD3"/>
    <w:rsid w:val="00DC635E"/>
    <w:rsid w:val="00DC775D"/>
    <w:rsid w:val="00DD0D20"/>
    <w:rsid w:val="00DD0E2F"/>
    <w:rsid w:val="00DD280E"/>
    <w:rsid w:val="00DD2EE5"/>
    <w:rsid w:val="00DD3B28"/>
    <w:rsid w:val="00DD480F"/>
    <w:rsid w:val="00DD484F"/>
    <w:rsid w:val="00DD4C90"/>
    <w:rsid w:val="00DD5892"/>
    <w:rsid w:val="00DD73AC"/>
    <w:rsid w:val="00DE01C8"/>
    <w:rsid w:val="00DE02E5"/>
    <w:rsid w:val="00DE0896"/>
    <w:rsid w:val="00DE13CE"/>
    <w:rsid w:val="00DE1CBE"/>
    <w:rsid w:val="00DE4175"/>
    <w:rsid w:val="00DE4E73"/>
    <w:rsid w:val="00DE6ABE"/>
    <w:rsid w:val="00DF039C"/>
    <w:rsid w:val="00DF0422"/>
    <w:rsid w:val="00DF07F2"/>
    <w:rsid w:val="00DF24F7"/>
    <w:rsid w:val="00DF36CC"/>
    <w:rsid w:val="00DF390C"/>
    <w:rsid w:val="00DF4D88"/>
    <w:rsid w:val="00DF57F3"/>
    <w:rsid w:val="00DF730B"/>
    <w:rsid w:val="00E00333"/>
    <w:rsid w:val="00E0106E"/>
    <w:rsid w:val="00E011C1"/>
    <w:rsid w:val="00E014C2"/>
    <w:rsid w:val="00E0395F"/>
    <w:rsid w:val="00E04BD4"/>
    <w:rsid w:val="00E05266"/>
    <w:rsid w:val="00E06F94"/>
    <w:rsid w:val="00E10369"/>
    <w:rsid w:val="00E109C4"/>
    <w:rsid w:val="00E10DB8"/>
    <w:rsid w:val="00E113AA"/>
    <w:rsid w:val="00E12954"/>
    <w:rsid w:val="00E1314C"/>
    <w:rsid w:val="00E14697"/>
    <w:rsid w:val="00E15502"/>
    <w:rsid w:val="00E1579D"/>
    <w:rsid w:val="00E15E6F"/>
    <w:rsid w:val="00E17B9D"/>
    <w:rsid w:val="00E220CD"/>
    <w:rsid w:val="00E22D3B"/>
    <w:rsid w:val="00E22D57"/>
    <w:rsid w:val="00E22EC4"/>
    <w:rsid w:val="00E23A11"/>
    <w:rsid w:val="00E23ED4"/>
    <w:rsid w:val="00E2481E"/>
    <w:rsid w:val="00E27CB8"/>
    <w:rsid w:val="00E27EA8"/>
    <w:rsid w:val="00E30766"/>
    <w:rsid w:val="00E32317"/>
    <w:rsid w:val="00E334EB"/>
    <w:rsid w:val="00E35704"/>
    <w:rsid w:val="00E35C97"/>
    <w:rsid w:val="00E36705"/>
    <w:rsid w:val="00E37C75"/>
    <w:rsid w:val="00E37E01"/>
    <w:rsid w:val="00E40C8B"/>
    <w:rsid w:val="00E42B06"/>
    <w:rsid w:val="00E43CB8"/>
    <w:rsid w:val="00E44449"/>
    <w:rsid w:val="00E44B69"/>
    <w:rsid w:val="00E44C2D"/>
    <w:rsid w:val="00E47666"/>
    <w:rsid w:val="00E50E7D"/>
    <w:rsid w:val="00E51B93"/>
    <w:rsid w:val="00E541C9"/>
    <w:rsid w:val="00E6032E"/>
    <w:rsid w:val="00E60E63"/>
    <w:rsid w:val="00E61AD3"/>
    <w:rsid w:val="00E64C0E"/>
    <w:rsid w:val="00E65FEE"/>
    <w:rsid w:val="00E663A6"/>
    <w:rsid w:val="00E672CC"/>
    <w:rsid w:val="00E7016A"/>
    <w:rsid w:val="00E7026B"/>
    <w:rsid w:val="00E7047E"/>
    <w:rsid w:val="00E717C9"/>
    <w:rsid w:val="00E71CD1"/>
    <w:rsid w:val="00E71F8C"/>
    <w:rsid w:val="00E72324"/>
    <w:rsid w:val="00E72CC1"/>
    <w:rsid w:val="00E72E57"/>
    <w:rsid w:val="00E73378"/>
    <w:rsid w:val="00E74D41"/>
    <w:rsid w:val="00E75525"/>
    <w:rsid w:val="00E75647"/>
    <w:rsid w:val="00E76FEC"/>
    <w:rsid w:val="00E77BE5"/>
    <w:rsid w:val="00E804AD"/>
    <w:rsid w:val="00E80A4C"/>
    <w:rsid w:val="00E84BC5"/>
    <w:rsid w:val="00E85886"/>
    <w:rsid w:val="00E85F62"/>
    <w:rsid w:val="00E867D3"/>
    <w:rsid w:val="00E86821"/>
    <w:rsid w:val="00E86C03"/>
    <w:rsid w:val="00E86C94"/>
    <w:rsid w:val="00E902A6"/>
    <w:rsid w:val="00E90AEB"/>
    <w:rsid w:val="00E94E31"/>
    <w:rsid w:val="00E94F42"/>
    <w:rsid w:val="00E955FB"/>
    <w:rsid w:val="00E95B43"/>
    <w:rsid w:val="00E95DA2"/>
    <w:rsid w:val="00E96C7F"/>
    <w:rsid w:val="00EA20D9"/>
    <w:rsid w:val="00EA2F2A"/>
    <w:rsid w:val="00EA3EB7"/>
    <w:rsid w:val="00EA49C3"/>
    <w:rsid w:val="00EA52DB"/>
    <w:rsid w:val="00EA7A52"/>
    <w:rsid w:val="00EB040A"/>
    <w:rsid w:val="00EB0AD1"/>
    <w:rsid w:val="00EB361D"/>
    <w:rsid w:val="00EB4945"/>
    <w:rsid w:val="00EB6D0C"/>
    <w:rsid w:val="00EB712E"/>
    <w:rsid w:val="00EB7522"/>
    <w:rsid w:val="00EB7B00"/>
    <w:rsid w:val="00EC0B3F"/>
    <w:rsid w:val="00EC10C6"/>
    <w:rsid w:val="00EC18F4"/>
    <w:rsid w:val="00EC2B8A"/>
    <w:rsid w:val="00EC2CEE"/>
    <w:rsid w:val="00EC3074"/>
    <w:rsid w:val="00EC35E4"/>
    <w:rsid w:val="00EC6EC4"/>
    <w:rsid w:val="00EC6F39"/>
    <w:rsid w:val="00EC7F1D"/>
    <w:rsid w:val="00ED018C"/>
    <w:rsid w:val="00ED0D3B"/>
    <w:rsid w:val="00ED182E"/>
    <w:rsid w:val="00ED1BDA"/>
    <w:rsid w:val="00ED290B"/>
    <w:rsid w:val="00ED2A0B"/>
    <w:rsid w:val="00ED31A0"/>
    <w:rsid w:val="00ED69C6"/>
    <w:rsid w:val="00ED6E1B"/>
    <w:rsid w:val="00ED7281"/>
    <w:rsid w:val="00ED7330"/>
    <w:rsid w:val="00ED786E"/>
    <w:rsid w:val="00ED7CB9"/>
    <w:rsid w:val="00EE5BBD"/>
    <w:rsid w:val="00EE5FE9"/>
    <w:rsid w:val="00EE733A"/>
    <w:rsid w:val="00EF072D"/>
    <w:rsid w:val="00EF076D"/>
    <w:rsid w:val="00EF0F59"/>
    <w:rsid w:val="00EF19F7"/>
    <w:rsid w:val="00EF1DFA"/>
    <w:rsid w:val="00EF25CE"/>
    <w:rsid w:val="00EF277C"/>
    <w:rsid w:val="00EF28E1"/>
    <w:rsid w:val="00EF2F90"/>
    <w:rsid w:val="00EF3C1A"/>
    <w:rsid w:val="00EF51BA"/>
    <w:rsid w:val="00EF5CC4"/>
    <w:rsid w:val="00F01236"/>
    <w:rsid w:val="00F01541"/>
    <w:rsid w:val="00F016F7"/>
    <w:rsid w:val="00F02601"/>
    <w:rsid w:val="00F02973"/>
    <w:rsid w:val="00F02BC8"/>
    <w:rsid w:val="00F03ADF"/>
    <w:rsid w:val="00F0456A"/>
    <w:rsid w:val="00F04676"/>
    <w:rsid w:val="00F0579F"/>
    <w:rsid w:val="00F11403"/>
    <w:rsid w:val="00F13CC5"/>
    <w:rsid w:val="00F13EEA"/>
    <w:rsid w:val="00F1469B"/>
    <w:rsid w:val="00F14768"/>
    <w:rsid w:val="00F159DC"/>
    <w:rsid w:val="00F16591"/>
    <w:rsid w:val="00F16CC9"/>
    <w:rsid w:val="00F20AD8"/>
    <w:rsid w:val="00F2126C"/>
    <w:rsid w:val="00F22C60"/>
    <w:rsid w:val="00F22D0C"/>
    <w:rsid w:val="00F25831"/>
    <w:rsid w:val="00F26B83"/>
    <w:rsid w:val="00F27AE1"/>
    <w:rsid w:val="00F314EE"/>
    <w:rsid w:val="00F31EB4"/>
    <w:rsid w:val="00F3274D"/>
    <w:rsid w:val="00F33F7A"/>
    <w:rsid w:val="00F34FDA"/>
    <w:rsid w:val="00F35828"/>
    <w:rsid w:val="00F3643C"/>
    <w:rsid w:val="00F37323"/>
    <w:rsid w:val="00F401CE"/>
    <w:rsid w:val="00F416A8"/>
    <w:rsid w:val="00F420AD"/>
    <w:rsid w:val="00F4323B"/>
    <w:rsid w:val="00F439A7"/>
    <w:rsid w:val="00F43FC9"/>
    <w:rsid w:val="00F455BA"/>
    <w:rsid w:val="00F4632E"/>
    <w:rsid w:val="00F46610"/>
    <w:rsid w:val="00F50A23"/>
    <w:rsid w:val="00F50BAF"/>
    <w:rsid w:val="00F510B5"/>
    <w:rsid w:val="00F52294"/>
    <w:rsid w:val="00F53F4E"/>
    <w:rsid w:val="00F54EB4"/>
    <w:rsid w:val="00F55A6A"/>
    <w:rsid w:val="00F55EEB"/>
    <w:rsid w:val="00F56088"/>
    <w:rsid w:val="00F56108"/>
    <w:rsid w:val="00F568CC"/>
    <w:rsid w:val="00F56926"/>
    <w:rsid w:val="00F611D8"/>
    <w:rsid w:val="00F61841"/>
    <w:rsid w:val="00F61DE1"/>
    <w:rsid w:val="00F62242"/>
    <w:rsid w:val="00F62954"/>
    <w:rsid w:val="00F62C5D"/>
    <w:rsid w:val="00F63B15"/>
    <w:rsid w:val="00F63B6B"/>
    <w:rsid w:val="00F65423"/>
    <w:rsid w:val="00F6567B"/>
    <w:rsid w:val="00F65D05"/>
    <w:rsid w:val="00F66BF7"/>
    <w:rsid w:val="00F67708"/>
    <w:rsid w:val="00F70597"/>
    <w:rsid w:val="00F70CFB"/>
    <w:rsid w:val="00F70EB1"/>
    <w:rsid w:val="00F7158E"/>
    <w:rsid w:val="00F71878"/>
    <w:rsid w:val="00F71D8F"/>
    <w:rsid w:val="00F72306"/>
    <w:rsid w:val="00F72559"/>
    <w:rsid w:val="00F72F70"/>
    <w:rsid w:val="00F734BD"/>
    <w:rsid w:val="00F7390B"/>
    <w:rsid w:val="00F7660C"/>
    <w:rsid w:val="00F81805"/>
    <w:rsid w:val="00F85270"/>
    <w:rsid w:val="00F8616F"/>
    <w:rsid w:val="00F87CF7"/>
    <w:rsid w:val="00F90435"/>
    <w:rsid w:val="00F9090F"/>
    <w:rsid w:val="00F92407"/>
    <w:rsid w:val="00F9610F"/>
    <w:rsid w:val="00F9720E"/>
    <w:rsid w:val="00FA0951"/>
    <w:rsid w:val="00FA1114"/>
    <w:rsid w:val="00FA30CF"/>
    <w:rsid w:val="00FA3514"/>
    <w:rsid w:val="00FA47E4"/>
    <w:rsid w:val="00FA63EA"/>
    <w:rsid w:val="00FA701F"/>
    <w:rsid w:val="00FB1887"/>
    <w:rsid w:val="00FB460B"/>
    <w:rsid w:val="00FB62E1"/>
    <w:rsid w:val="00FC084C"/>
    <w:rsid w:val="00FC30C6"/>
    <w:rsid w:val="00FC4A47"/>
    <w:rsid w:val="00FC55F9"/>
    <w:rsid w:val="00FC61D7"/>
    <w:rsid w:val="00FC6624"/>
    <w:rsid w:val="00FC69F1"/>
    <w:rsid w:val="00FC7DC7"/>
    <w:rsid w:val="00FD0B54"/>
    <w:rsid w:val="00FD22F4"/>
    <w:rsid w:val="00FD2962"/>
    <w:rsid w:val="00FD36C7"/>
    <w:rsid w:val="00FD3A64"/>
    <w:rsid w:val="00FD40B4"/>
    <w:rsid w:val="00FD41FF"/>
    <w:rsid w:val="00FD4347"/>
    <w:rsid w:val="00FD4953"/>
    <w:rsid w:val="00FD4992"/>
    <w:rsid w:val="00FD5609"/>
    <w:rsid w:val="00FD6F8F"/>
    <w:rsid w:val="00FE0C9E"/>
    <w:rsid w:val="00FE1D68"/>
    <w:rsid w:val="00FE275A"/>
    <w:rsid w:val="00FE4731"/>
    <w:rsid w:val="00FE4E84"/>
    <w:rsid w:val="00FE7608"/>
    <w:rsid w:val="00FEFC49"/>
    <w:rsid w:val="00FF145E"/>
    <w:rsid w:val="00FF2142"/>
    <w:rsid w:val="00FF2EA7"/>
    <w:rsid w:val="00FF307E"/>
    <w:rsid w:val="00FF3109"/>
    <w:rsid w:val="00FF3990"/>
    <w:rsid w:val="00FF4E53"/>
    <w:rsid w:val="00FF51E4"/>
    <w:rsid w:val="00FF6A37"/>
    <w:rsid w:val="011BF9A9"/>
    <w:rsid w:val="0148FF06"/>
    <w:rsid w:val="014A42D6"/>
    <w:rsid w:val="015DF453"/>
    <w:rsid w:val="016B7F44"/>
    <w:rsid w:val="0173597F"/>
    <w:rsid w:val="018E7A1A"/>
    <w:rsid w:val="0197164F"/>
    <w:rsid w:val="01BFB3F5"/>
    <w:rsid w:val="01C16892"/>
    <w:rsid w:val="0233B1E1"/>
    <w:rsid w:val="0277E1CF"/>
    <w:rsid w:val="029E871C"/>
    <w:rsid w:val="02D6812D"/>
    <w:rsid w:val="02D7ED2A"/>
    <w:rsid w:val="02F2704D"/>
    <w:rsid w:val="0344F88A"/>
    <w:rsid w:val="034689AC"/>
    <w:rsid w:val="035A0899"/>
    <w:rsid w:val="0360D196"/>
    <w:rsid w:val="038F465A"/>
    <w:rsid w:val="03917C06"/>
    <w:rsid w:val="039FF41A"/>
    <w:rsid w:val="03C98418"/>
    <w:rsid w:val="03D17AF1"/>
    <w:rsid w:val="03E8FAE8"/>
    <w:rsid w:val="04009984"/>
    <w:rsid w:val="04079950"/>
    <w:rsid w:val="04182723"/>
    <w:rsid w:val="04319F61"/>
    <w:rsid w:val="046E540D"/>
    <w:rsid w:val="04A15D76"/>
    <w:rsid w:val="04CE3509"/>
    <w:rsid w:val="04D48203"/>
    <w:rsid w:val="04D53E71"/>
    <w:rsid w:val="04FC6D52"/>
    <w:rsid w:val="04FFA07C"/>
    <w:rsid w:val="050DB6B1"/>
    <w:rsid w:val="0519C064"/>
    <w:rsid w:val="05356D34"/>
    <w:rsid w:val="0547B70A"/>
    <w:rsid w:val="054DB182"/>
    <w:rsid w:val="05CC557F"/>
    <w:rsid w:val="06042254"/>
    <w:rsid w:val="062FA47E"/>
    <w:rsid w:val="064031A8"/>
    <w:rsid w:val="065213E6"/>
    <w:rsid w:val="06533106"/>
    <w:rsid w:val="0677CE18"/>
    <w:rsid w:val="067A5F05"/>
    <w:rsid w:val="067ECBA0"/>
    <w:rsid w:val="0689BCF4"/>
    <w:rsid w:val="068BB5DF"/>
    <w:rsid w:val="06ADFC58"/>
    <w:rsid w:val="06AF46D6"/>
    <w:rsid w:val="06DB8906"/>
    <w:rsid w:val="06E30545"/>
    <w:rsid w:val="06E59DB9"/>
    <w:rsid w:val="06F15B65"/>
    <w:rsid w:val="06FA1227"/>
    <w:rsid w:val="0700B780"/>
    <w:rsid w:val="070C2154"/>
    <w:rsid w:val="07323988"/>
    <w:rsid w:val="073DD4F2"/>
    <w:rsid w:val="073F1359"/>
    <w:rsid w:val="0742E5A2"/>
    <w:rsid w:val="07508E92"/>
    <w:rsid w:val="0751CD55"/>
    <w:rsid w:val="077D7683"/>
    <w:rsid w:val="078527A8"/>
    <w:rsid w:val="078D8CEF"/>
    <w:rsid w:val="078E9D58"/>
    <w:rsid w:val="079BE8E3"/>
    <w:rsid w:val="07A58DAA"/>
    <w:rsid w:val="07BE9553"/>
    <w:rsid w:val="07CB57CF"/>
    <w:rsid w:val="08012571"/>
    <w:rsid w:val="08143362"/>
    <w:rsid w:val="085626B0"/>
    <w:rsid w:val="08680A10"/>
    <w:rsid w:val="08942FD0"/>
    <w:rsid w:val="08A62492"/>
    <w:rsid w:val="08AD0B08"/>
    <w:rsid w:val="08B5D879"/>
    <w:rsid w:val="08C09FFC"/>
    <w:rsid w:val="08E26F1A"/>
    <w:rsid w:val="095FC59C"/>
    <w:rsid w:val="09626489"/>
    <w:rsid w:val="09694196"/>
    <w:rsid w:val="096B9F61"/>
    <w:rsid w:val="09841929"/>
    <w:rsid w:val="09BC0C45"/>
    <w:rsid w:val="09CBD172"/>
    <w:rsid w:val="09EBC1E3"/>
    <w:rsid w:val="09EDEE3A"/>
    <w:rsid w:val="09FCB84C"/>
    <w:rsid w:val="09FF4B82"/>
    <w:rsid w:val="09FFEA1C"/>
    <w:rsid w:val="0A1D154A"/>
    <w:rsid w:val="0A4ACCB9"/>
    <w:rsid w:val="0A54C217"/>
    <w:rsid w:val="0A7D2E00"/>
    <w:rsid w:val="0A7E18DF"/>
    <w:rsid w:val="0A9F139F"/>
    <w:rsid w:val="0AAEA73B"/>
    <w:rsid w:val="0AC20F2D"/>
    <w:rsid w:val="0AEA04F7"/>
    <w:rsid w:val="0B127151"/>
    <w:rsid w:val="0B21229B"/>
    <w:rsid w:val="0B43ABA5"/>
    <w:rsid w:val="0B466792"/>
    <w:rsid w:val="0B4A0276"/>
    <w:rsid w:val="0B5C1A61"/>
    <w:rsid w:val="0B64B9B5"/>
    <w:rsid w:val="0B6C54D6"/>
    <w:rsid w:val="0B80099F"/>
    <w:rsid w:val="0B89E788"/>
    <w:rsid w:val="0BC54D19"/>
    <w:rsid w:val="0BCD5079"/>
    <w:rsid w:val="0BE231FB"/>
    <w:rsid w:val="0C08635F"/>
    <w:rsid w:val="0C163AE7"/>
    <w:rsid w:val="0C2007C1"/>
    <w:rsid w:val="0C281CE4"/>
    <w:rsid w:val="0C43E2EA"/>
    <w:rsid w:val="0C4AD975"/>
    <w:rsid w:val="0C7E4C0D"/>
    <w:rsid w:val="0C7FA765"/>
    <w:rsid w:val="0C820DE2"/>
    <w:rsid w:val="0CA4A932"/>
    <w:rsid w:val="0CB69A0B"/>
    <w:rsid w:val="0CE34EB4"/>
    <w:rsid w:val="0CEA30C0"/>
    <w:rsid w:val="0CF3955E"/>
    <w:rsid w:val="0D170BF3"/>
    <w:rsid w:val="0D307F0C"/>
    <w:rsid w:val="0D308A74"/>
    <w:rsid w:val="0D3933D0"/>
    <w:rsid w:val="0D8171D3"/>
    <w:rsid w:val="0DA68190"/>
    <w:rsid w:val="0DA760C4"/>
    <w:rsid w:val="0DAB81F1"/>
    <w:rsid w:val="0DABDEF9"/>
    <w:rsid w:val="0DAC3952"/>
    <w:rsid w:val="0DADA5C7"/>
    <w:rsid w:val="0DAEC823"/>
    <w:rsid w:val="0DC312E7"/>
    <w:rsid w:val="0DC62FB8"/>
    <w:rsid w:val="0DF8ED4F"/>
    <w:rsid w:val="0E210190"/>
    <w:rsid w:val="0E2C6AD3"/>
    <w:rsid w:val="0E426EB2"/>
    <w:rsid w:val="0E530B77"/>
    <w:rsid w:val="0E810DB4"/>
    <w:rsid w:val="0E8D59B3"/>
    <w:rsid w:val="0E9C61FC"/>
    <w:rsid w:val="0E9FD8AC"/>
    <w:rsid w:val="0EDC37AB"/>
    <w:rsid w:val="0EF957F5"/>
    <w:rsid w:val="0F18178D"/>
    <w:rsid w:val="0F2912C5"/>
    <w:rsid w:val="0F477961"/>
    <w:rsid w:val="0F60981D"/>
    <w:rsid w:val="0F76ED97"/>
    <w:rsid w:val="0F8A1CB7"/>
    <w:rsid w:val="0FB4EC2F"/>
    <w:rsid w:val="0FC59F87"/>
    <w:rsid w:val="0FD23053"/>
    <w:rsid w:val="0FE58DB5"/>
    <w:rsid w:val="0FFE2909"/>
    <w:rsid w:val="10082C93"/>
    <w:rsid w:val="100CD57C"/>
    <w:rsid w:val="10119A26"/>
    <w:rsid w:val="102363C0"/>
    <w:rsid w:val="10530A96"/>
    <w:rsid w:val="1062320C"/>
    <w:rsid w:val="1070D74B"/>
    <w:rsid w:val="10769FC7"/>
    <w:rsid w:val="107A3435"/>
    <w:rsid w:val="107C297B"/>
    <w:rsid w:val="107FD2ED"/>
    <w:rsid w:val="109465E2"/>
    <w:rsid w:val="10BAA40F"/>
    <w:rsid w:val="10C2B314"/>
    <w:rsid w:val="10CCE55B"/>
    <w:rsid w:val="10ED5F65"/>
    <w:rsid w:val="10F53CF3"/>
    <w:rsid w:val="1100BA00"/>
    <w:rsid w:val="11137A53"/>
    <w:rsid w:val="1125ED18"/>
    <w:rsid w:val="113070B5"/>
    <w:rsid w:val="113FE531"/>
    <w:rsid w:val="115BBE2A"/>
    <w:rsid w:val="116D6E6E"/>
    <w:rsid w:val="11706DBF"/>
    <w:rsid w:val="11790B73"/>
    <w:rsid w:val="1179532A"/>
    <w:rsid w:val="11E36776"/>
    <w:rsid w:val="122B8966"/>
    <w:rsid w:val="122ED48C"/>
    <w:rsid w:val="12390625"/>
    <w:rsid w:val="124E738C"/>
    <w:rsid w:val="1253F7E8"/>
    <w:rsid w:val="1254ADF6"/>
    <w:rsid w:val="126D742A"/>
    <w:rsid w:val="1271C2F1"/>
    <w:rsid w:val="12850589"/>
    <w:rsid w:val="129A8CDF"/>
    <w:rsid w:val="12B7E3F8"/>
    <w:rsid w:val="12BCC54B"/>
    <w:rsid w:val="1318DD45"/>
    <w:rsid w:val="1327FA7F"/>
    <w:rsid w:val="132B800A"/>
    <w:rsid w:val="13447906"/>
    <w:rsid w:val="1389B744"/>
    <w:rsid w:val="138E967E"/>
    <w:rsid w:val="1395D75E"/>
    <w:rsid w:val="139E35C7"/>
    <w:rsid w:val="13AD94B0"/>
    <w:rsid w:val="13B06F80"/>
    <w:rsid w:val="13B9F3B8"/>
    <w:rsid w:val="13E0FFA5"/>
    <w:rsid w:val="13E87AA6"/>
    <w:rsid w:val="13F296A5"/>
    <w:rsid w:val="1426BBAF"/>
    <w:rsid w:val="1431A2C8"/>
    <w:rsid w:val="14324A7F"/>
    <w:rsid w:val="1440AC04"/>
    <w:rsid w:val="145C76E3"/>
    <w:rsid w:val="145EE5DF"/>
    <w:rsid w:val="14615F4F"/>
    <w:rsid w:val="14670F8C"/>
    <w:rsid w:val="14B40C7C"/>
    <w:rsid w:val="14E5C454"/>
    <w:rsid w:val="14EC3E1A"/>
    <w:rsid w:val="14F796CE"/>
    <w:rsid w:val="14FE7202"/>
    <w:rsid w:val="150730D3"/>
    <w:rsid w:val="1522B64C"/>
    <w:rsid w:val="152ACB86"/>
    <w:rsid w:val="152CA79E"/>
    <w:rsid w:val="152D4788"/>
    <w:rsid w:val="156BB2B2"/>
    <w:rsid w:val="1577F9E1"/>
    <w:rsid w:val="1582F1BC"/>
    <w:rsid w:val="15845EE7"/>
    <w:rsid w:val="15B0BA81"/>
    <w:rsid w:val="15D4EDB3"/>
    <w:rsid w:val="15F802C7"/>
    <w:rsid w:val="1606224B"/>
    <w:rsid w:val="160E7133"/>
    <w:rsid w:val="1622396C"/>
    <w:rsid w:val="163298BC"/>
    <w:rsid w:val="1639B511"/>
    <w:rsid w:val="1689CD6D"/>
    <w:rsid w:val="168ECC85"/>
    <w:rsid w:val="169B9DBE"/>
    <w:rsid w:val="16BC36BA"/>
    <w:rsid w:val="16CBEA90"/>
    <w:rsid w:val="16E56A8A"/>
    <w:rsid w:val="16FF73D7"/>
    <w:rsid w:val="17046C0C"/>
    <w:rsid w:val="170B0DF5"/>
    <w:rsid w:val="1710F16B"/>
    <w:rsid w:val="171CB603"/>
    <w:rsid w:val="172119C8"/>
    <w:rsid w:val="17408159"/>
    <w:rsid w:val="174D5B50"/>
    <w:rsid w:val="175354B6"/>
    <w:rsid w:val="176F2B2B"/>
    <w:rsid w:val="17A89BBA"/>
    <w:rsid w:val="17E3B497"/>
    <w:rsid w:val="17EB4EBC"/>
    <w:rsid w:val="17ED3A90"/>
    <w:rsid w:val="17FB4210"/>
    <w:rsid w:val="186299E7"/>
    <w:rsid w:val="1864BDBF"/>
    <w:rsid w:val="186AD8A1"/>
    <w:rsid w:val="187146AC"/>
    <w:rsid w:val="1898BA83"/>
    <w:rsid w:val="18AC1AAF"/>
    <w:rsid w:val="18E10475"/>
    <w:rsid w:val="18F43B7A"/>
    <w:rsid w:val="18FEAE4B"/>
    <w:rsid w:val="192029C8"/>
    <w:rsid w:val="19381526"/>
    <w:rsid w:val="194EAC4E"/>
    <w:rsid w:val="196CEA91"/>
    <w:rsid w:val="19878E73"/>
    <w:rsid w:val="199EAE74"/>
    <w:rsid w:val="19B69474"/>
    <w:rsid w:val="19EBE419"/>
    <w:rsid w:val="19F411CB"/>
    <w:rsid w:val="1A016DDA"/>
    <w:rsid w:val="1A031199"/>
    <w:rsid w:val="1A269E83"/>
    <w:rsid w:val="1A3E2E62"/>
    <w:rsid w:val="1A41077B"/>
    <w:rsid w:val="1A710EED"/>
    <w:rsid w:val="1A960FB9"/>
    <w:rsid w:val="1AA740AF"/>
    <w:rsid w:val="1ABE1EF3"/>
    <w:rsid w:val="1ADFEFAB"/>
    <w:rsid w:val="1AFB2858"/>
    <w:rsid w:val="1B057B04"/>
    <w:rsid w:val="1B10558B"/>
    <w:rsid w:val="1B24D84E"/>
    <w:rsid w:val="1B2896A6"/>
    <w:rsid w:val="1B2ED690"/>
    <w:rsid w:val="1B3A6B3E"/>
    <w:rsid w:val="1B3B99A6"/>
    <w:rsid w:val="1B544E52"/>
    <w:rsid w:val="1B74B64E"/>
    <w:rsid w:val="1B79BFC5"/>
    <w:rsid w:val="1B7EB178"/>
    <w:rsid w:val="1BE76DCC"/>
    <w:rsid w:val="1BEB61C9"/>
    <w:rsid w:val="1BF1DDA0"/>
    <w:rsid w:val="1C183D39"/>
    <w:rsid w:val="1C18A537"/>
    <w:rsid w:val="1C249260"/>
    <w:rsid w:val="1C261AC0"/>
    <w:rsid w:val="1C282611"/>
    <w:rsid w:val="1C3CD02D"/>
    <w:rsid w:val="1C48D96A"/>
    <w:rsid w:val="1C523555"/>
    <w:rsid w:val="1C527457"/>
    <w:rsid w:val="1CA0221A"/>
    <w:rsid w:val="1CD7115A"/>
    <w:rsid w:val="1CD76A07"/>
    <w:rsid w:val="1CDDF017"/>
    <w:rsid w:val="1CF29742"/>
    <w:rsid w:val="1D01ED29"/>
    <w:rsid w:val="1D22E51E"/>
    <w:rsid w:val="1D2DF4CE"/>
    <w:rsid w:val="1D49FF53"/>
    <w:rsid w:val="1D747980"/>
    <w:rsid w:val="1D9FAE91"/>
    <w:rsid w:val="1DADCA9F"/>
    <w:rsid w:val="1DCAF1F2"/>
    <w:rsid w:val="1DDBB603"/>
    <w:rsid w:val="1DEC77AE"/>
    <w:rsid w:val="1DEE44B8"/>
    <w:rsid w:val="1E07070C"/>
    <w:rsid w:val="1E211032"/>
    <w:rsid w:val="1E2B3255"/>
    <w:rsid w:val="1E45C845"/>
    <w:rsid w:val="1E61C74D"/>
    <w:rsid w:val="1E8C2BEB"/>
    <w:rsid w:val="1E994B14"/>
    <w:rsid w:val="1EC5D54E"/>
    <w:rsid w:val="1EDFF41D"/>
    <w:rsid w:val="1EF71C00"/>
    <w:rsid w:val="1F229F9A"/>
    <w:rsid w:val="1F260DE9"/>
    <w:rsid w:val="1F500CC7"/>
    <w:rsid w:val="1F5C3322"/>
    <w:rsid w:val="1F7F7505"/>
    <w:rsid w:val="1F849FAD"/>
    <w:rsid w:val="1F886F1B"/>
    <w:rsid w:val="1F89E8E4"/>
    <w:rsid w:val="1F9481C6"/>
    <w:rsid w:val="1FB9045A"/>
    <w:rsid w:val="1FCD8226"/>
    <w:rsid w:val="1FD1A4EF"/>
    <w:rsid w:val="20063B18"/>
    <w:rsid w:val="200CFA93"/>
    <w:rsid w:val="2055BC07"/>
    <w:rsid w:val="2057C3BB"/>
    <w:rsid w:val="2059A479"/>
    <w:rsid w:val="2063F625"/>
    <w:rsid w:val="2085FA63"/>
    <w:rsid w:val="2087A40D"/>
    <w:rsid w:val="20980C70"/>
    <w:rsid w:val="209FC2D2"/>
    <w:rsid w:val="20B2808E"/>
    <w:rsid w:val="21360E48"/>
    <w:rsid w:val="214794CA"/>
    <w:rsid w:val="21498B1F"/>
    <w:rsid w:val="214E48D3"/>
    <w:rsid w:val="2157D5EC"/>
    <w:rsid w:val="2160768C"/>
    <w:rsid w:val="2187DEF6"/>
    <w:rsid w:val="21883F1E"/>
    <w:rsid w:val="21B47445"/>
    <w:rsid w:val="21B8518E"/>
    <w:rsid w:val="21B859BD"/>
    <w:rsid w:val="21BA5412"/>
    <w:rsid w:val="21C3CCAD"/>
    <w:rsid w:val="21CB6FA5"/>
    <w:rsid w:val="21EF4B08"/>
    <w:rsid w:val="21F738E0"/>
    <w:rsid w:val="21F870BE"/>
    <w:rsid w:val="22051227"/>
    <w:rsid w:val="220F3D95"/>
    <w:rsid w:val="220FB197"/>
    <w:rsid w:val="222D99B2"/>
    <w:rsid w:val="22365086"/>
    <w:rsid w:val="2250B668"/>
    <w:rsid w:val="22604F13"/>
    <w:rsid w:val="228B1B09"/>
    <w:rsid w:val="2292CFCB"/>
    <w:rsid w:val="2295A522"/>
    <w:rsid w:val="22A629F9"/>
    <w:rsid w:val="22BE462F"/>
    <w:rsid w:val="22C05459"/>
    <w:rsid w:val="22C5C8F5"/>
    <w:rsid w:val="22DA46C0"/>
    <w:rsid w:val="22E6B928"/>
    <w:rsid w:val="22FEB912"/>
    <w:rsid w:val="230746F9"/>
    <w:rsid w:val="23104B27"/>
    <w:rsid w:val="2316E5D3"/>
    <w:rsid w:val="23674006"/>
    <w:rsid w:val="239ECDED"/>
    <w:rsid w:val="23E0A28D"/>
    <w:rsid w:val="23ECF9EF"/>
    <w:rsid w:val="23FEC8D6"/>
    <w:rsid w:val="2401F074"/>
    <w:rsid w:val="240C78F9"/>
    <w:rsid w:val="2414CE6C"/>
    <w:rsid w:val="243B9CA7"/>
    <w:rsid w:val="2477F996"/>
    <w:rsid w:val="248D2ECB"/>
    <w:rsid w:val="2490116E"/>
    <w:rsid w:val="24925AEF"/>
    <w:rsid w:val="249A8973"/>
    <w:rsid w:val="24ACE20C"/>
    <w:rsid w:val="24BBBFE4"/>
    <w:rsid w:val="24BD73A6"/>
    <w:rsid w:val="24D7465F"/>
    <w:rsid w:val="24DC6D83"/>
    <w:rsid w:val="24ED12BE"/>
    <w:rsid w:val="24F29714"/>
    <w:rsid w:val="2511D55D"/>
    <w:rsid w:val="252DE297"/>
    <w:rsid w:val="252FD565"/>
    <w:rsid w:val="2532D87D"/>
    <w:rsid w:val="25599C2E"/>
    <w:rsid w:val="255B420E"/>
    <w:rsid w:val="255F982C"/>
    <w:rsid w:val="2561C5E2"/>
    <w:rsid w:val="2580A699"/>
    <w:rsid w:val="25847D8F"/>
    <w:rsid w:val="25A79634"/>
    <w:rsid w:val="25B55CF1"/>
    <w:rsid w:val="25DA03A7"/>
    <w:rsid w:val="262C0D0B"/>
    <w:rsid w:val="26357A14"/>
    <w:rsid w:val="264D385C"/>
    <w:rsid w:val="2660E5D8"/>
    <w:rsid w:val="268A195B"/>
    <w:rsid w:val="2697B65A"/>
    <w:rsid w:val="26A4A690"/>
    <w:rsid w:val="26DA9B30"/>
    <w:rsid w:val="27126B75"/>
    <w:rsid w:val="271F7419"/>
    <w:rsid w:val="27271476"/>
    <w:rsid w:val="272CE8D4"/>
    <w:rsid w:val="273981B2"/>
    <w:rsid w:val="275F2795"/>
    <w:rsid w:val="2771DAF1"/>
    <w:rsid w:val="2793AF87"/>
    <w:rsid w:val="279F1FDD"/>
    <w:rsid w:val="27A55775"/>
    <w:rsid w:val="27A9EBC2"/>
    <w:rsid w:val="27ACBAE5"/>
    <w:rsid w:val="27D241EF"/>
    <w:rsid w:val="27EE74DB"/>
    <w:rsid w:val="27F4A8F1"/>
    <w:rsid w:val="2805DD6B"/>
    <w:rsid w:val="2821133A"/>
    <w:rsid w:val="285E7F99"/>
    <w:rsid w:val="287EEDE9"/>
    <w:rsid w:val="288BA042"/>
    <w:rsid w:val="28C464AD"/>
    <w:rsid w:val="28C47530"/>
    <w:rsid w:val="28D7EABA"/>
    <w:rsid w:val="28DA3F6D"/>
    <w:rsid w:val="28E0735F"/>
    <w:rsid w:val="28E6FFB2"/>
    <w:rsid w:val="28EAA519"/>
    <w:rsid w:val="29290CDC"/>
    <w:rsid w:val="2939D908"/>
    <w:rsid w:val="293B963E"/>
    <w:rsid w:val="2950610C"/>
    <w:rsid w:val="297A729E"/>
    <w:rsid w:val="2985E6C9"/>
    <w:rsid w:val="2987970D"/>
    <w:rsid w:val="299552EC"/>
    <w:rsid w:val="29A1FA2B"/>
    <w:rsid w:val="29AD9357"/>
    <w:rsid w:val="29E02C00"/>
    <w:rsid w:val="2A0516CC"/>
    <w:rsid w:val="2A112601"/>
    <w:rsid w:val="2A3B8BE6"/>
    <w:rsid w:val="2A4D3BB4"/>
    <w:rsid w:val="2A4FD800"/>
    <w:rsid w:val="2A54A58F"/>
    <w:rsid w:val="2A5780FB"/>
    <w:rsid w:val="2A5E5AA6"/>
    <w:rsid w:val="2A64E557"/>
    <w:rsid w:val="2AACB4CF"/>
    <w:rsid w:val="2AB6CC2F"/>
    <w:rsid w:val="2AC51F9D"/>
    <w:rsid w:val="2AD67481"/>
    <w:rsid w:val="2AFE4728"/>
    <w:rsid w:val="2B0F0E73"/>
    <w:rsid w:val="2B5C817C"/>
    <w:rsid w:val="2B700D10"/>
    <w:rsid w:val="2B8665C0"/>
    <w:rsid w:val="2B8CDD99"/>
    <w:rsid w:val="2BA9AC13"/>
    <w:rsid w:val="2BAD2058"/>
    <w:rsid w:val="2BB7C3D4"/>
    <w:rsid w:val="2BE02824"/>
    <w:rsid w:val="2BFAA496"/>
    <w:rsid w:val="2C7F83E2"/>
    <w:rsid w:val="2C92204B"/>
    <w:rsid w:val="2CAE69E5"/>
    <w:rsid w:val="2CDCD129"/>
    <w:rsid w:val="2CE48FC8"/>
    <w:rsid w:val="2CF16382"/>
    <w:rsid w:val="2D0A018C"/>
    <w:rsid w:val="2D3ED96C"/>
    <w:rsid w:val="2D7A24FB"/>
    <w:rsid w:val="2D8AFB9C"/>
    <w:rsid w:val="2DB9D8F2"/>
    <w:rsid w:val="2DBC4F3F"/>
    <w:rsid w:val="2E095913"/>
    <w:rsid w:val="2E2E5339"/>
    <w:rsid w:val="2E4DFB92"/>
    <w:rsid w:val="2E6372E0"/>
    <w:rsid w:val="2E660038"/>
    <w:rsid w:val="2E6CC620"/>
    <w:rsid w:val="2E82B7B4"/>
    <w:rsid w:val="2E872F65"/>
    <w:rsid w:val="2E8A4C15"/>
    <w:rsid w:val="2E8E0E73"/>
    <w:rsid w:val="2EA0CBC5"/>
    <w:rsid w:val="2EC9FAD2"/>
    <w:rsid w:val="2EE63714"/>
    <w:rsid w:val="2EE993E2"/>
    <w:rsid w:val="2F136DB3"/>
    <w:rsid w:val="2F27AE71"/>
    <w:rsid w:val="2F3316C5"/>
    <w:rsid w:val="2F371AEB"/>
    <w:rsid w:val="2F41022A"/>
    <w:rsid w:val="2F59E307"/>
    <w:rsid w:val="2FAC6BA4"/>
    <w:rsid w:val="2FB85492"/>
    <w:rsid w:val="2FE937DB"/>
    <w:rsid w:val="2FFC1C91"/>
    <w:rsid w:val="30136D4E"/>
    <w:rsid w:val="3025992A"/>
    <w:rsid w:val="305032F9"/>
    <w:rsid w:val="3051DA18"/>
    <w:rsid w:val="305B6221"/>
    <w:rsid w:val="305D0069"/>
    <w:rsid w:val="30785CF1"/>
    <w:rsid w:val="307C65DB"/>
    <w:rsid w:val="3104238A"/>
    <w:rsid w:val="31300F16"/>
    <w:rsid w:val="3158A2AB"/>
    <w:rsid w:val="31719A9C"/>
    <w:rsid w:val="317AAA0A"/>
    <w:rsid w:val="317B39AC"/>
    <w:rsid w:val="318170BE"/>
    <w:rsid w:val="318C35DB"/>
    <w:rsid w:val="318FFD6D"/>
    <w:rsid w:val="3190DE2B"/>
    <w:rsid w:val="319B398F"/>
    <w:rsid w:val="31C0575E"/>
    <w:rsid w:val="31CBC2D6"/>
    <w:rsid w:val="31DE2951"/>
    <w:rsid w:val="321C91F3"/>
    <w:rsid w:val="324A2672"/>
    <w:rsid w:val="3260A3BB"/>
    <w:rsid w:val="329EB100"/>
    <w:rsid w:val="329F63B4"/>
    <w:rsid w:val="32BC5340"/>
    <w:rsid w:val="330F3998"/>
    <w:rsid w:val="331FAAD4"/>
    <w:rsid w:val="332F28CD"/>
    <w:rsid w:val="33383B0B"/>
    <w:rsid w:val="338CFAE4"/>
    <w:rsid w:val="339ACEAB"/>
    <w:rsid w:val="339D5B38"/>
    <w:rsid w:val="33B5AAC7"/>
    <w:rsid w:val="33BA183F"/>
    <w:rsid w:val="33E3B847"/>
    <w:rsid w:val="340A0025"/>
    <w:rsid w:val="3415067F"/>
    <w:rsid w:val="344E5CB8"/>
    <w:rsid w:val="345FFE8F"/>
    <w:rsid w:val="3479D657"/>
    <w:rsid w:val="34A801C8"/>
    <w:rsid w:val="34ABCB3A"/>
    <w:rsid w:val="34BD1B04"/>
    <w:rsid w:val="34CB175D"/>
    <w:rsid w:val="35559951"/>
    <w:rsid w:val="358E91A6"/>
    <w:rsid w:val="35A95615"/>
    <w:rsid w:val="35C3DE40"/>
    <w:rsid w:val="35CC3CF9"/>
    <w:rsid w:val="35F4F022"/>
    <w:rsid w:val="3613D817"/>
    <w:rsid w:val="36141663"/>
    <w:rsid w:val="362B728D"/>
    <w:rsid w:val="3631D996"/>
    <w:rsid w:val="36432347"/>
    <w:rsid w:val="365390D5"/>
    <w:rsid w:val="366528CB"/>
    <w:rsid w:val="367D33B0"/>
    <w:rsid w:val="36833540"/>
    <w:rsid w:val="3691626C"/>
    <w:rsid w:val="36925B7E"/>
    <w:rsid w:val="369EA14D"/>
    <w:rsid w:val="36A7B4A6"/>
    <w:rsid w:val="36B90004"/>
    <w:rsid w:val="36E2FC3F"/>
    <w:rsid w:val="36E7BF1F"/>
    <w:rsid w:val="36EDD142"/>
    <w:rsid w:val="3711717A"/>
    <w:rsid w:val="3721E339"/>
    <w:rsid w:val="3733332F"/>
    <w:rsid w:val="37872D97"/>
    <w:rsid w:val="3788BD47"/>
    <w:rsid w:val="378E0141"/>
    <w:rsid w:val="37A11CB4"/>
    <w:rsid w:val="37E55B64"/>
    <w:rsid w:val="37F468A8"/>
    <w:rsid w:val="381EE4ED"/>
    <w:rsid w:val="38228833"/>
    <w:rsid w:val="38343ED6"/>
    <w:rsid w:val="3846EDD6"/>
    <w:rsid w:val="384FC84E"/>
    <w:rsid w:val="388694E5"/>
    <w:rsid w:val="3889636F"/>
    <w:rsid w:val="38928A2B"/>
    <w:rsid w:val="389E550A"/>
    <w:rsid w:val="38A1258C"/>
    <w:rsid w:val="38B7296A"/>
    <w:rsid w:val="38BF5F25"/>
    <w:rsid w:val="38D64E7B"/>
    <w:rsid w:val="392D928B"/>
    <w:rsid w:val="39552AE4"/>
    <w:rsid w:val="3981449F"/>
    <w:rsid w:val="3989C136"/>
    <w:rsid w:val="39994C66"/>
    <w:rsid w:val="39BD599F"/>
    <w:rsid w:val="39C177ED"/>
    <w:rsid w:val="39D1A11C"/>
    <w:rsid w:val="39D58A7E"/>
    <w:rsid w:val="39DF4934"/>
    <w:rsid w:val="39E692A4"/>
    <w:rsid w:val="39F492DA"/>
    <w:rsid w:val="39FA58A2"/>
    <w:rsid w:val="3A05ACAD"/>
    <w:rsid w:val="3A1C3387"/>
    <w:rsid w:val="3A3A8939"/>
    <w:rsid w:val="3A40FD9D"/>
    <w:rsid w:val="3A52F9CB"/>
    <w:rsid w:val="3A736F01"/>
    <w:rsid w:val="3AA2C15F"/>
    <w:rsid w:val="3ADB8F4A"/>
    <w:rsid w:val="3B2A065B"/>
    <w:rsid w:val="3B36E9BD"/>
    <w:rsid w:val="3B4536A6"/>
    <w:rsid w:val="3B9595A9"/>
    <w:rsid w:val="3B95E754"/>
    <w:rsid w:val="3BAA05B1"/>
    <w:rsid w:val="3BB482CC"/>
    <w:rsid w:val="3BEDA529"/>
    <w:rsid w:val="3BEFA834"/>
    <w:rsid w:val="3BFEBF2F"/>
    <w:rsid w:val="3C0203AA"/>
    <w:rsid w:val="3C0AC2D4"/>
    <w:rsid w:val="3C1F670D"/>
    <w:rsid w:val="3C2B0261"/>
    <w:rsid w:val="3C3BC908"/>
    <w:rsid w:val="3C494964"/>
    <w:rsid w:val="3C4F1BEB"/>
    <w:rsid w:val="3C59AEEA"/>
    <w:rsid w:val="3C5D9052"/>
    <w:rsid w:val="3C68DFCC"/>
    <w:rsid w:val="3C7FF93D"/>
    <w:rsid w:val="3C889CC0"/>
    <w:rsid w:val="3C914850"/>
    <w:rsid w:val="3C9DF7F3"/>
    <w:rsid w:val="3CB72767"/>
    <w:rsid w:val="3CBF45E1"/>
    <w:rsid w:val="3CD16642"/>
    <w:rsid w:val="3CD5CF05"/>
    <w:rsid w:val="3CE435D0"/>
    <w:rsid w:val="3CF21492"/>
    <w:rsid w:val="3D00E9BB"/>
    <w:rsid w:val="3D4CBA53"/>
    <w:rsid w:val="3D71E766"/>
    <w:rsid w:val="3D795423"/>
    <w:rsid w:val="3DCFBD98"/>
    <w:rsid w:val="3DD0B7C0"/>
    <w:rsid w:val="3DD54332"/>
    <w:rsid w:val="3DD897C5"/>
    <w:rsid w:val="3DDF2CA7"/>
    <w:rsid w:val="3DF061E9"/>
    <w:rsid w:val="3E04F0F0"/>
    <w:rsid w:val="3E0844B4"/>
    <w:rsid w:val="3E1BD212"/>
    <w:rsid w:val="3E4F466C"/>
    <w:rsid w:val="3E60180D"/>
    <w:rsid w:val="3E6C36C0"/>
    <w:rsid w:val="3EAE603F"/>
    <w:rsid w:val="3EE2F364"/>
    <w:rsid w:val="3EE5A9A3"/>
    <w:rsid w:val="3EEFCC8D"/>
    <w:rsid w:val="3EF72B56"/>
    <w:rsid w:val="3F0A1A2D"/>
    <w:rsid w:val="3F3C162E"/>
    <w:rsid w:val="3F5213CC"/>
    <w:rsid w:val="3F5BB3FC"/>
    <w:rsid w:val="3F73CFEB"/>
    <w:rsid w:val="3F75F840"/>
    <w:rsid w:val="3F7C7F9E"/>
    <w:rsid w:val="3F931973"/>
    <w:rsid w:val="3FA1F010"/>
    <w:rsid w:val="3FAB326A"/>
    <w:rsid w:val="3FBC903E"/>
    <w:rsid w:val="3FCA137F"/>
    <w:rsid w:val="400C7EDF"/>
    <w:rsid w:val="40306BB8"/>
    <w:rsid w:val="405648A3"/>
    <w:rsid w:val="4072A004"/>
    <w:rsid w:val="409E78D5"/>
    <w:rsid w:val="40F7CA1F"/>
    <w:rsid w:val="4107C945"/>
    <w:rsid w:val="41085882"/>
    <w:rsid w:val="4125D850"/>
    <w:rsid w:val="4137C07B"/>
    <w:rsid w:val="413885DE"/>
    <w:rsid w:val="414209AD"/>
    <w:rsid w:val="41791A0C"/>
    <w:rsid w:val="41990B84"/>
    <w:rsid w:val="419A5A45"/>
    <w:rsid w:val="41D52F1A"/>
    <w:rsid w:val="41FD36B7"/>
    <w:rsid w:val="420D63C1"/>
    <w:rsid w:val="42145917"/>
    <w:rsid w:val="421B49F4"/>
    <w:rsid w:val="42709775"/>
    <w:rsid w:val="427CAA42"/>
    <w:rsid w:val="42930985"/>
    <w:rsid w:val="42A07292"/>
    <w:rsid w:val="42A2FF80"/>
    <w:rsid w:val="42C0264F"/>
    <w:rsid w:val="42F20E2E"/>
    <w:rsid w:val="42FD5A58"/>
    <w:rsid w:val="430FCF30"/>
    <w:rsid w:val="4315C91C"/>
    <w:rsid w:val="432804FC"/>
    <w:rsid w:val="43282E9B"/>
    <w:rsid w:val="436A6418"/>
    <w:rsid w:val="436E619E"/>
    <w:rsid w:val="437D04AC"/>
    <w:rsid w:val="4382CF5B"/>
    <w:rsid w:val="43908F4D"/>
    <w:rsid w:val="439B44DA"/>
    <w:rsid w:val="43A97F51"/>
    <w:rsid w:val="43DA8E30"/>
    <w:rsid w:val="43E46CCA"/>
    <w:rsid w:val="4437B7A2"/>
    <w:rsid w:val="445C2D25"/>
    <w:rsid w:val="4495387F"/>
    <w:rsid w:val="44B3E583"/>
    <w:rsid w:val="44C1D8E6"/>
    <w:rsid w:val="44C29A7C"/>
    <w:rsid w:val="44DC60AF"/>
    <w:rsid w:val="44F90EBF"/>
    <w:rsid w:val="451AA504"/>
    <w:rsid w:val="452D7845"/>
    <w:rsid w:val="453C6983"/>
    <w:rsid w:val="45429E24"/>
    <w:rsid w:val="45470BF2"/>
    <w:rsid w:val="456B18EA"/>
    <w:rsid w:val="456E1527"/>
    <w:rsid w:val="45C8BA20"/>
    <w:rsid w:val="45C96EDB"/>
    <w:rsid w:val="460C69FF"/>
    <w:rsid w:val="462CF43F"/>
    <w:rsid w:val="463D534B"/>
    <w:rsid w:val="46447284"/>
    <w:rsid w:val="465D0818"/>
    <w:rsid w:val="46608765"/>
    <w:rsid w:val="4663F863"/>
    <w:rsid w:val="46753CDD"/>
    <w:rsid w:val="468124B4"/>
    <w:rsid w:val="468500F6"/>
    <w:rsid w:val="468BC499"/>
    <w:rsid w:val="46B09F39"/>
    <w:rsid w:val="46B14B65"/>
    <w:rsid w:val="4749E44A"/>
    <w:rsid w:val="475CBEF1"/>
    <w:rsid w:val="4766B822"/>
    <w:rsid w:val="478460A3"/>
    <w:rsid w:val="4788C99C"/>
    <w:rsid w:val="47D97CC8"/>
    <w:rsid w:val="47DB4C1A"/>
    <w:rsid w:val="47F7D45E"/>
    <w:rsid w:val="4809E761"/>
    <w:rsid w:val="482287FB"/>
    <w:rsid w:val="482B1A7F"/>
    <w:rsid w:val="4851076D"/>
    <w:rsid w:val="488113C1"/>
    <w:rsid w:val="4897D416"/>
    <w:rsid w:val="48B8A28F"/>
    <w:rsid w:val="48C1F712"/>
    <w:rsid w:val="48D7CDEB"/>
    <w:rsid w:val="48E16AAD"/>
    <w:rsid w:val="48FAAD6C"/>
    <w:rsid w:val="4948486B"/>
    <w:rsid w:val="4954C9EE"/>
    <w:rsid w:val="49768708"/>
    <w:rsid w:val="498DFF11"/>
    <w:rsid w:val="499A6AFA"/>
    <w:rsid w:val="49AD01A1"/>
    <w:rsid w:val="49D728D9"/>
    <w:rsid w:val="49DAC92E"/>
    <w:rsid w:val="49DD8CF9"/>
    <w:rsid w:val="49E4EA48"/>
    <w:rsid w:val="49E75D35"/>
    <w:rsid w:val="49EE05C3"/>
    <w:rsid w:val="4A16D56D"/>
    <w:rsid w:val="4A2DB34E"/>
    <w:rsid w:val="4A3764E3"/>
    <w:rsid w:val="4A3FC2E1"/>
    <w:rsid w:val="4A4754FE"/>
    <w:rsid w:val="4AAAFC17"/>
    <w:rsid w:val="4AAF557C"/>
    <w:rsid w:val="4AB6A057"/>
    <w:rsid w:val="4AD9576E"/>
    <w:rsid w:val="4ADB614D"/>
    <w:rsid w:val="4AEFDA46"/>
    <w:rsid w:val="4B09A31F"/>
    <w:rsid w:val="4B0F98CE"/>
    <w:rsid w:val="4B9918BD"/>
    <w:rsid w:val="4BA1C850"/>
    <w:rsid w:val="4BB243DE"/>
    <w:rsid w:val="4BB49F69"/>
    <w:rsid w:val="4BCF74D8"/>
    <w:rsid w:val="4BDEF545"/>
    <w:rsid w:val="4BECE720"/>
    <w:rsid w:val="4BFE76AC"/>
    <w:rsid w:val="4C0F03DB"/>
    <w:rsid w:val="4C1A6B93"/>
    <w:rsid w:val="4C56AA57"/>
    <w:rsid w:val="4CAF07CA"/>
    <w:rsid w:val="4CBA651F"/>
    <w:rsid w:val="4CFB061D"/>
    <w:rsid w:val="4D0AA3B9"/>
    <w:rsid w:val="4D10256D"/>
    <w:rsid w:val="4D34182D"/>
    <w:rsid w:val="4D4EA774"/>
    <w:rsid w:val="4D5C7500"/>
    <w:rsid w:val="4D5CAF09"/>
    <w:rsid w:val="4D6B4539"/>
    <w:rsid w:val="4D71573C"/>
    <w:rsid w:val="4D938D52"/>
    <w:rsid w:val="4DB3B021"/>
    <w:rsid w:val="4DB5BA8D"/>
    <w:rsid w:val="4DBB9D22"/>
    <w:rsid w:val="4DE23558"/>
    <w:rsid w:val="4DF6F4CE"/>
    <w:rsid w:val="4DFCDDE3"/>
    <w:rsid w:val="4E224081"/>
    <w:rsid w:val="4E245596"/>
    <w:rsid w:val="4E2EFC90"/>
    <w:rsid w:val="4E2FC1C6"/>
    <w:rsid w:val="4E4143E1"/>
    <w:rsid w:val="4E45E6B1"/>
    <w:rsid w:val="4E4BC479"/>
    <w:rsid w:val="4E767FF6"/>
    <w:rsid w:val="4E89F3BD"/>
    <w:rsid w:val="4E95283A"/>
    <w:rsid w:val="4EA2D4F5"/>
    <w:rsid w:val="4EA6F1DF"/>
    <w:rsid w:val="4EC51E2B"/>
    <w:rsid w:val="4ECE362B"/>
    <w:rsid w:val="4F0350B1"/>
    <w:rsid w:val="4F173266"/>
    <w:rsid w:val="4F1DA4DF"/>
    <w:rsid w:val="4F43FF02"/>
    <w:rsid w:val="4F5617BF"/>
    <w:rsid w:val="4F63A14F"/>
    <w:rsid w:val="4F64D5B2"/>
    <w:rsid w:val="4F65C25D"/>
    <w:rsid w:val="4F8552B9"/>
    <w:rsid w:val="4F87F89D"/>
    <w:rsid w:val="4F91D663"/>
    <w:rsid w:val="4F99F66F"/>
    <w:rsid w:val="4FA23C35"/>
    <w:rsid w:val="4FAF9ED5"/>
    <w:rsid w:val="4FD2C9E2"/>
    <w:rsid w:val="4FECE464"/>
    <w:rsid w:val="4FEE95A3"/>
    <w:rsid w:val="4FF0A057"/>
    <w:rsid w:val="5007706E"/>
    <w:rsid w:val="5013B91D"/>
    <w:rsid w:val="5016747C"/>
    <w:rsid w:val="5017EDDD"/>
    <w:rsid w:val="5039F694"/>
    <w:rsid w:val="5047404E"/>
    <w:rsid w:val="5047460C"/>
    <w:rsid w:val="507EA18A"/>
    <w:rsid w:val="50B97540"/>
    <w:rsid w:val="51028763"/>
    <w:rsid w:val="51349741"/>
    <w:rsid w:val="514E8B75"/>
    <w:rsid w:val="51572393"/>
    <w:rsid w:val="5172242F"/>
    <w:rsid w:val="5172E22B"/>
    <w:rsid w:val="5179494A"/>
    <w:rsid w:val="51831BCA"/>
    <w:rsid w:val="51842FA3"/>
    <w:rsid w:val="5185E075"/>
    <w:rsid w:val="519FCE91"/>
    <w:rsid w:val="51B4E795"/>
    <w:rsid w:val="51BD0182"/>
    <w:rsid w:val="51CE22DD"/>
    <w:rsid w:val="51F0103F"/>
    <w:rsid w:val="521D5B05"/>
    <w:rsid w:val="5228794A"/>
    <w:rsid w:val="5229D9D1"/>
    <w:rsid w:val="52342911"/>
    <w:rsid w:val="523E6241"/>
    <w:rsid w:val="526AFE1C"/>
    <w:rsid w:val="52821BC2"/>
    <w:rsid w:val="5287DF3B"/>
    <w:rsid w:val="52AD3298"/>
    <w:rsid w:val="52AF5F0E"/>
    <w:rsid w:val="52B66215"/>
    <w:rsid w:val="52D69CEB"/>
    <w:rsid w:val="52FF0A72"/>
    <w:rsid w:val="534CF11B"/>
    <w:rsid w:val="53616F26"/>
    <w:rsid w:val="537E4322"/>
    <w:rsid w:val="53893814"/>
    <w:rsid w:val="53B9AECE"/>
    <w:rsid w:val="53CD80F8"/>
    <w:rsid w:val="53F3BE28"/>
    <w:rsid w:val="53F4FADD"/>
    <w:rsid w:val="5408EB93"/>
    <w:rsid w:val="541354ED"/>
    <w:rsid w:val="541AB363"/>
    <w:rsid w:val="542900AE"/>
    <w:rsid w:val="5445EED4"/>
    <w:rsid w:val="544902F9"/>
    <w:rsid w:val="546102E0"/>
    <w:rsid w:val="54671B3D"/>
    <w:rsid w:val="54685D27"/>
    <w:rsid w:val="546FF88E"/>
    <w:rsid w:val="548D0C7B"/>
    <w:rsid w:val="54C1F9D4"/>
    <w:rsid w:val="54E41B0F"/>
    <w:rsid w:val="54EB5F73"/>
    <w:rsid w:val="54F2B9CD"/>
    <w:rsid w:val="551B09E0"/>
    <w:rsid w:val="55507FA3"/>
    <w:rsid w:val="5562C2AE"/>
    <w:rsid w:val="556AB780"/>
    <w:rsid w:val="556F53A2"/>
    <w:rsid w:val="55F16597"/>
    <w:rsid w:val="5605870C"/>
    <w:rsid w:val="56465A7A"/>
    <w:rsid w:val="568205C9"/>
    <w:rsid w:val="5682C73B"/>
    <w:rsid w:val="5688C006"/>
    <w:rsid w:val="56A0FF37"/>
    <w:rsid w:val="56C76823"/>
    <w:rsid w:val="56D16998"/>
    <w:rsid w:val="56F0DC35"/>
    <w:rsid w:val="56FD80F3"/>
    <w:rsid w:val="570CC84C"/>
    <w:rsid w:val="573A81C4"/>
    <w:rsid w:val="574CADA0"/>
    <w:rsid w:val="576702A7"/>
    <w:rsid w:val="577EB1B0"/>
    <w:rsid w:val="57B586B9"/>
    <w:rsid w:val="57C53B01"/>
    <w:rsid w:val="57DA7AD2"/>
    <w:rsid w:val="57E2C40A"/>
    <w:rsid w:val="57E37CD3"/>
    <w:rsid w:val="582227EF"/>
    <w:rsid w:val="58489C70"/>
    <w:rsid w:val="584EE178"/>
    <w:rsid w:val="5869FF82"/>
    <w:rsid w:val="5881DDF5"/>
    <w:rsid w:val="588410B2"/>
    <w:rsid w:val="58A0E4D7"/>
    <w:rsid w:val="58A1B0BD"/>
    <w:rsid w:val="58A88185"/>
    <w:rsid w:val="58C3DC22"/>
    <w:rsid w:val="58DEDBD8"/>
    <w:rsid w:val="58E673A2"/>
    <w:rsid w:val="58F22581"/>
    <w:rsid w:val="58F42365"/>
    <w:rsid w:val="590C9922"/>
    <w:rsid w:val="59117EBE"/>
    <w:rsid w:val="591D1E03"/>
    <w:rsid w:val="591F20BE"/>
    <w:rsid w:val="5920585A"/>
    <w:rsid w:val="59233D51"/>
    <w:rsid w:val="592764EF"/>
    <w:rsid w:val="593E6353"/>
    <w:rsid w:val="594189E3"/>
    <w:rsid w:val="5942CFDB"/>
    <w:rsid w:val="5950AD6F"/>
    <w:rsid w:val="5958E993"/>
    <w:rsid w:val="59853CD5"/>
    <w:rsid w:val="5986EED6"/>
    <w:rsid w:val="59A3AC25"/>
    <w:rsid w:val="59BE8437"/>
    <w:rsid w:val="59BEDBEF"/>
    <w:rsid w:val="59D0A8DF"/>
    <w:rsid w:val="59F72D73"/>
    <w:rsid w:val="5A0F6B7E"/>
    <w:rsid w:val="5A2E1F70"/>
    <w:rsid w:val="5A36FA0D"/>
    <w:rsid w:val="5A4FDF85"/>
    <w:rsid w:val="5A79C5B3"/>
    <w:rsid w:val="5A81F0A2"/>
    <w:rsid w:val="5AC09333"/>
    <w:rsid w:val="5AC75A96"/>
    <w:rsid w:val="5ACE383E"/>
    <w:rsid w:val="5ADA3F86"/>
    <w:rsid w:val="5B1C8DCF"/>
    <w:rsid w:val="5B4B43C1"/>
    <w:rsid w:val="5B77F3D0"/>
    <w:rsid w:val="5B810727"/>
    <w:rsid w:val="5B92F14E"/>
    <w:rsid w:val="5B9C226C"/>
    <w:rsid w:val="5BA387AA"/>
    <w:rsid w:val="5BBBAB19"/>
    <w:rsid w:val="5BC5B2AE"/>
    <w:rsid w:val="5BC69E7C"/>
    <w:rsid w:val="5BF26E42"/>
    <w:rsid w:val="5C04FA47"/>
    <w:rsid w:val="5C13D61E"/>
    <w:rsid w:val="5C164824"/>
    <w:rsid w:val="5C183FBF"/>
    <w:rsid w:val="5C1B1836"/>
    <w:rsid w:val="5C2BEF86"/>
    <w:rsid w:val="5C2F99D2"/>
    <w:rsid w:val="5C41139F"/>
    <w:rsid w:val="5C4D9EE8"/>
    <w:rsid w:val="5C56FB12"/>
    <w:rsid w:val="5C5B4E45"/>
    <w:rsid w:val="5C7330D0"/>
    <w:rsid w:val="5C9A1D72"/>
    <w:rsid w:val="5C9B53ED"/>
    <w:rsid w:val="5CA68FA0"/>
    <w:rsid w:val="5CAC78D1"/>
    <w:rsid w:val="5CC39B09"/>
    <w:rsid w:val="5D05D9A5"/>
    <w:rsid w:val="5D1913D0"/>
    <w:rsid w:val="5D229B99"/>
    <w:rsid w:val="5D3ED783"/>
    <w:rsid w:val="5D713178"/>
    <w:rsid w:val="5D72EDE8"/>
    <w:rsid w:val="5D7C0C7A"/>
    <w:rsid w:val="5D92726F"/>
    <w:rsid w:val="5D9AB217"/>
    <w:rsid w:val="5DB63FDC"/>
    <w:rsid w:val="5DBCADEC"/>
    <w:rsid w:val="5DCE2E9B"/>
    <w:rsid w:val="5DD6442B"/>
    <w:rsid w:val="5DDBC9B7"/>
    <w:rsid w:val="5DFA52AE"/>
    <w:rsid w:val="5E114253"/>
    <w:rsid w:val="5E310455"/>
    <w:rsid w:val="5E3BCC9A"/>
    <w:rsid w:val="5E5A9C28"/>
    <w:rsid w:val="5E843087"/>
    <w:rsid w:val="5EABA2EC"/>
    <w:rsid w:val="5EC1103C"/>
    <w:rsid w:val="5ED819F7"/>
    <w:rsid w:val="5EFA059F"/>
    <w:rsid w:val="5F666D28"/>
    <w:rsid w:val="5F6EBC1C"/>
    <w:rsid w:val="5F79D050"/>
    <w:rsid w:val="5F85026B"/>
    <w:rsid w:val="5F8AA83E"/>
    <w:rsid w:val="5FA608FE"/>
    <w:rsid w:val="5FAC5C69"/>
    <w:rsid w:val="5FAF02BA"/>
    <w:rsid w:val="5FD8EB82"/>
    <w:rsid w:val="5FF63F4C"/>
    <w:rsid w:val="604BF1D7"/>
    <w:rsid w:val="604FE432"/>
    <w:rsid w:val="606A004B"/>
    <w:rsid w:val="6077ACA3"/>
    <w:rsid w:val="60905EFB"/>
    <w:rsid w:val="609B13A3"/>
    <w:rsid w:val="609ECD76"/>
    <w:rsid w:val="60C0B1FC"/>
    <w:rsid w:val="611F713D"/>
    <w:rsid w:val="612FF05E"/>
    <w:rsid w:val="61309A82"/>
    <w:rsid w:val="61388914"/>
    <w:rsid w:val="613F3E52"/>
    <w:rsid w:val="614468AF"/>
    <w:rsid w:val="61678F5A"/>
    <w:rsid w:val="61A64462"/>
    <w:rsid w:val="61B8C952"/>
    <w:rsid w:val="61BC7FB6"/>
    <w:rsid w:val="61C38E2F"/>
    <w:rsid w:val="61C3AAA1"/>
    <w:rsid w:val="61D8ECF2"/>
    <w:rsid w:val="61E922FE"/>
    <w:rsid w:val="6205B8EC"/>
    <w:rsid w:val="62136384"/>
    <w:rsid w:val="62181C17"/>
    <w:rsid w:val="62193D74"/>
    <w:rsid w:val="6228BBAD"/>
    <w:rsid w:val="622F80BF"/>
    <w:rsid w:val="624A17FC"/>
    <w:rsid w:val="627037BA"/>
    <w:rsid w:val="6274F984"/>
    <w:rsid w:val="6296F279"/>
    <w:rsid w:val="62BA6F48"/>
    <w:rsid w:val="62FB18B9"/>
    <w:rsid w:val="630D9016"/>
    <w:rsid w:val="630E449F"/>
    <w:rsid w:val="6326571B"/>
    <w:rsid w:val="632B73A7"/>
    <w:rsid w:val="634A18E2"/>
    <w:rsid w:val="6352AF21"/>
    <w:rsid w:val="63757507"/>
    <w:rsid w:val="639A184A"/>
    <w:rsid w:val="63B5332C"/>
    <w:rsid w:val="63E74DC3"/>
    <w:rsid w:val="64016FFB"/>
    <w:rsid w:val="641778B8"/>
    <w:rsid w:val="64428E03"/>
    <w:rsid w:val="646C32FC"/>
    <w:rsid w:val="647CAE21"/>
    <w:rsid w:val="6496FBBD"/>
    <w:rsid w:val="6497F95E"/>
    <w:rsid w:val="6498D175"/>
    <w:rsid w:val="649C02C4"/>
    <w:rsid w:val="64BBF4A0"/>
    <w:rsid w:val="64DA4FEF"/>
    <w:rsid w:val="64EDE15B"/>
    <w:rsid w:val="64F5EE43"/>
    <w:rsid w:val="6509E672"/>
    <w:rsid w:val="6527D0D2"/>
    <w:rsid w:val="656991C9"/>
    <w:rsid w:val="656A8A23"/>
    <w:rsid w:val="656F6D87"/>
    <w:rsid w:val="657EDC0E"/>
    <w:rsid w:val="658B9581"/>
    <w:rsid w:val="6590F466"/>
    <w:rsid w:val="65977A33"/>
    <w:rsid w:val="65B0E08E"/>
    <w:rsid w:val="65C8C6A9"/>
    <w:rsid w:val="65E4EF2A"/>
    <w:rsid w:val="65EB4971"/>
    <w:rsid w:val="65F5F483"/>
    <w:rsid w:val="66105763"/>
    <w:rsid w:val="6612D9C3"/>
    <w:rsid w:val="661F478E"/>
    <w:rsid w:val="6621A089"/>
    <w:rsid w:val="66338331"/>
    <w:rsid w:val="663CDCE9"/>
    <w:rsid w:val="664113A8"/>
    <w:rsid w:val="667F88B0"/>
    <w:rsid w:val="66919677"/>
    <w:rsid w:val="669E6C52"/>
    <w:rsid w:val="66B3DA1D"/>
    <w:rsid w:val="66B630E4"/>
    <w:rsid w:val="66C60589"/>
    <w:rsid w:val="66C62635"/>
    <w:rsid w:val="66D4098D"/>
    <w:rsid w:val="67136A6C"/>
    <w:rsid w:val="67430239"/>
    <w:rsid w:val="67560592"/>
    <w:rsid w:val="67728D49"/>
    <w:rsid w:val="67CC1394"/>
    <w:rsid w:val="67CDF83D"/>
    <w:rsid w:val="67CFB406"/>
    <w:rsid w:val="67D16FEC"/>
    <w:rsid w:val="67D2155A"/>
    <w:rsid w:val="6810630B"/>
    <w:rsid w:val="683069C0"/>
    <w:rsid w:val="6841D76F"/>
    <w:rsid w:val="686A0F93"/>
    <w:rsid w:val="68997E7E"/>
    <w:rsid w:val="689B46B7"/>
    <w:rsid w:val="68A1E58C"/>
    <w:rsid w:val="68AF5E33"/>
    <w:rsid w:val="68C0C2A6"/>
    <w:rsid w:val="68C5B397"/>
    <w:rsid w:val="68D16A31"/>
    <w:rsid w:val="68EBBCFA"/>
    <w:rsid w:val="68ED2760"/>
    <w:rsid w:val="68F41477"/>
    <w:rsid w:val="691C879F"/>
    <w:rsid w:val="694FC3BF"/>
    <w:rsid w:val="695D7B7B"/>
    <w:rsid w:val="69617049"/>
    <w:rsid w:val="69660B2A"/>
    <w:rsid w:val="69765132"/>
    <w:rsid w:val="698A925A"/>
    <w:rsid w:val="6991B07B"/>
    <w:rsid w:val="699E3A9E"/>
    <w:rsid w:val="69A741D3"/>
    <w:rsid w:val="69B3CB1A"/>
    <w:rsid w:val="69EF20CA"/>
    <w:rsid w:val="69EF6E3B"/>
    <w:rsid w:val="69F27007"/>
    <w:rsid w:val="69F98089"/>
    <w:rsid w:val="69FF925E"/>
    <w:rsid w:val="6A638BA6"/>
    <w:rsid w:val="6A71095C"/>
    <w:rsid w:val="6A7F6DD5"/>
    <w:rsid w:val="6ACF13B6"/>
    <w:rsid w:val="6B1DDBA4"/>
    <w:rsid w:val="6B3249E4"/>
    <w:rsid w:val="6B3B3EC2"/>
    <w:rsid w:val="6B4189ED"/>
    <w:rsid w:val="6B439BBD"/>
    <w:rsid w:val="6B4B99CA"/>
    <w:rsid w:val="6B5AB445"/>
    <w:rsid w:val="6B5AD5F7"/>
    <w:rsid w:val="6B5B88F8"/>
    <w:rsid w:val="6B607F1F"/>
    <w:rsid w:val="6B73DB7F"/>
    <w:rsid w:val="6B7AA42A"/>
    <w:rsid w:val="6B7EA2A5"/>
    <w:rsid w:val="6BA3E02A"/>
    <w:rsid w:val="6BA7B0F0"/>
    <w:rsid w:val="6BB2768C"/>
    <w:rsid w:val="6BBD214C"/>
    <w:rsid w:val="6BF9CF75"/>
    <w:rsid w:val="6C011B43"/>
    <w:rsid w:val="6C470F4C"/>
    <w:rsid w:val="6C48104A"/>
    <w:rsid w:val="6C6A98B3"/>
    <w:rsid w:val="6C9F4396"/>
    <w:rsid w:val="6CA4B84C"/>
    <w:rsid w:val="6CDBFFF1"/>
    <w:rsid w:val="6CE74772"/>
    <w:rsid w:val="6D1D6DDD"/>
    <w:rsid w:val="6D50BE63"/>
    <w:rsid w:val="6D537F28"/>
    <w:rsid w:val="6D56DDF9"/>
    <w:rsid w:val="6D5E14FF"/>
    <w:rsid w:val="6D61055F"/>
    <w:rsid w:val="6DA14862"/>
    <w:rsid w:val="6DAA1552"/>
    <w:rsid w:val="6DE3E784"/>
    <w:rsid w:val="6DF40FB1"/>
    <w:rsid w:val="6E138247"/>
    <w:rsid w:val="6E417BEC"/>
    <w:rsid w:val="6E49937C"/>
    <w:rsid w:val="6E557C66"/>
    <w:rsid w:val="6EA6AD54"/>
    <w:rsid w:val="6EAF5146"/>
    <w:rsid w:val="6EB081DC"/>
    <w:rsid w:val="6EBEE034"/>
    <w:rsid w:val="6EC7028B"/>
    <w:rsid w:val="6EC90D7F"/>
    <w:rsid w:val="6EF262C8"/>
    <w:rsid w:val="6F1C52D6"/>
    <w:rsid w:val="6F383DCE"/>
    <w:rsid w:val="6F3EDFCA"/>
    <w:rsid w:val="6F88EB83"/>
    <w:rsid w:val="6F934AA8"/>
    <w:rsid w:val="6F93C2CB"/>
    <w:rsid w:val="6FA10608"/>
    <w:rsid w:val="6FAD62C9"/>
    <w:rsid w:val="6FB0DE18"/>
    <w:rsid w:val="6FB4690E"/>
    <w:rsid w:val="6FBB6ED9"/>
    <w:rsid w:val="6FC6D1C9"/>
    <w:rsid w:val="6FD31008"/>
    <w:rsid w:val="6FE87114"/>
    <w:rsid w:val="6FFDDBF1"/>
    <w:rsid w:val="70025826"/>
    <w:rsid w:val="70066CD7"/>
    <w:rsid w:val="7016DB98"/>
    <w:rsid w:val="701B071A"/>
    <w:rsid w:val="70367363"/>
    <w:rsid w:val="705D924E"/>
    <w:rsid w:val="7063BBF9"/>
    <w:rsid w:val="707D2A39"/>
    <w:rsid w:val="7086DE15"/>
    <w:rsid w:val="70AB0C3E"/>
    <w:rsid w:val="70B5A563"/>
    <w:rsid w:val="710C084D"/>
    <w:rsid w:val="7135AFD2"/>
    <w:rsid w:val="71374BB0"/>
    <w:rsid w:val="7171C01F"/>
    <w:rsid w:val="71B25C7A"/>
    <w:rsid w:val="71C14AA9"/>
    <w:rsid w:val="71DBA210"/>
    <w:rsid w:val="72039B7C"/>
    <w:rsid w:val="720A0CCB"/>
    <w:rsid w:val="72243832"/>
    <w:rsid w:val="72432267"/>
    <w:rsid w:val="7246A2A2"/>
    <w:rsid w:val="724F4337"/>
    <w:rsid w:val="725EA15B"/>
    <w:rsid w:val="727E14EA"/>
    <w:rsid w:val="7284D0FE"/>
    <w:rsid w:val="72C38256"/>
    <w:rsid w:val="72C8112D"/>
    <w:rsid w:val="72CF3CCA"/>
    <w:rsid w:val="72D6F50E"/>
    <w:rsid w:val="72E43A46"/>
    <w:rsid w:val="732EBA6B"/>
    <w:rsid w:val="7331A85F"/>
    <w:rsid w:val="734FB4B6"/>
    <w:rsid w:val="735F7927"/>
    <w:rsid w:val="736DEAA3"/>
    <w:rsid w:val="73A31444"/>
    <w:rsid w:val="73A70C5A"/>
    <w:rsid w:val="73B2437B"/>
    <w:rsid w:val="73BBE452"/>
    <w:rsid w:val="73BD9C87"/>
    <w:rsid w:val="73D1DB5E"/>
    <w:rsid w:val="73DC7640"/>
    <w:rsid w:val="73DEF2C8"/>
    <w:rsid w:val="73FC2F0F"/>
    <w:rsid w:val="7400FA83"/>
    <w:rsid w:val="74099BF5"/>
    <w:rsid w:val="743AA4B1"/>
    <w:rsid w:val="745E2E3E"/>
    <w:rsid w:val="7462B3AC"/>
    <w:rsid w:val="748ECE19"/>
    <w:rsid w:val="749506D2"/>
    <w:rsid w:val="74AF305D"/>
    <w:rsid w:val="74CCF6E8"/>
    <w:rsid w:val="7541AD8D"/>
    <w:rsid w:val="755364E2"/>
    <w:rsid w:val="755430D6"/>
    <w:rsid w:val="75574771"/>
    <w:rsid w:val="757577CA"/>
    <w:rsid w:val="757846A1"/>
    <w:rsid w:val="759F28E7"/>
    <w:rsid w:val="75BC255A"/>
    <w:rsid w:val="75C82615"/>
    <w:rsid w:val="75C9422A"/>
    <w:rsid w:val="75DD6D00"/>
    <w:rsid w:val="75FE802D"/>
    <w:rsid w:val="760B94FC"/>
    <w:rsid w:val="760D6A24"/>
    <w:rsid w:val="760FA33A"/>
    <w:rsid w:val="761B0E27"/>
    <w:rsid w:val="76432F5F"/>
    <w:rsid w:val="7648EC7E"/>
    <w:rsid w:val="765D0D80"/>
    <w:rsid w:val="765D742A"/>
    <w:rsid w:val="7669A6AC"/>
    <w:rsid w:val="766D9C87"/>
    <w:rsid w:val="766E8C79"/>
    <w:rsid w:val="76836537"/>
    <w:rsid w:val="768C36EA"/>
    <w:rsid w:val="769BDE6F"/>
    <w:rsid w:val="76A1644B"/>
    <w:rsid w:val="76B311E9"/>
    <w:rsid w:val="76C2F317"/>
    <w:rsid w:val="76C526EF"/>
    <w:rsid w:val="76D3C446"/>
    <w:rsid w:val="76D46468"/>
    <w:rsid w:val="76E1199F"/>
    <w:rsid w:val="76EEF281"/>
    <w:rsid w:val="77197B58"/>
    <w:rsid w:val="7726AD27"/>
    <w:rsid w:val="7739572A"/>
    <w:rsid w:val="77493B83"/>
    <w:rsid w:val="7778FEAA"/>
    <w:rsid w:val="777F9D01"/>
    <w:rsid w:val="777FA270"/>
    <w:rsid w:val="779A02C9"/>
    <w:rsid w:val="77A9DB9A"/>
    <w:rsid w:val="77CF79DB"/>
    <w:rsid w:val="77D8A8B1"/>
    <w:rsid w:val="77F055FC"/>
    <w:rsid w:val="77F7AFA6"/>
    <w:rsid w:val="780408BE"/>
    <w:rsid w:val="7824331D"/>
    <w:rsid w:val="78295AA1"/>
    <w:rsid w:val="784D65D6"/>
    <w:rsid w:val="78567C8C"/>
    <w:rsid w:val="785AA6AE"/>
    <w:rsid w:val="78721B5E"/>
    <w:rsid w:val="7897B631"/>
    <w:rsid w:val="78A8B692"/>
    <w:rsid w:val="78AB08D5"/>
    <w:rsid w:val="78D81DCA"/>
    <w:rsid w:val="78FAB892"/>
    <w:rsid w:val="7905CD64"/>
    <w:rsid w:val="7906FAD3"/>
    <w:rsid w:val="7909B486"/>
    <w:rsid w:val="7930C6C9"/>
    <w:rsid w:val="794B8B5A"/>
    <w:rsid w:val="795B538A"/>
    <w:rsid w:val="797EBC61"/>
    <w:rsid w:val="797F28AA"/>
    <w:rsid w:val="798EF321"/>
    <w:rsid w:val="7A0FDF2C"/>
    <w:rsid w:val="7A19DD21"/>
    <w:rsid w:val="7A1E3323"/>
    <w:rsid w:val="7A21BB1E"/>
    <w:rsid w:val="7A3537E8"/>
    <w:rsid w:val="7A35526F"/>
    <w:rsid w:val="7A5BE253"/>
    <w:rsid w:val="7A7C5FE5"/>
    <w:rsid w:val="7A7D94D1"/>
    <w:rsid w:val="7A8741A6"/>
    <w:rsid w:val="7AC01BD2"/>
    <w:rsid w:val="7AC1B2DC"/>
    <w:rsid w:val="7AEF692B"/>
    <w:rsid w:val="7AFF7C66"/>
    <w:rsid w:val="7B0C3989"/>
    <w:rsid w:val="7B12F93D"/>
    <w:rsid w:val="7B165CB4"/>
    <w:rsid w:val="7B46C2E2"/>
    <w:rsid w:val="7B95E754"/>
    <w:rsid w:val="7B98AA7F"/>
    <w:rsid w:val="7B99C0B6"/>
    <w:rsid w:val="7BC875AE"/>
    <w:rsid w:val="7BC9CED4"/>
    <w:rsid w:val="7BE9B5AC"/>
    <w:rsid w:val="7BF36A19"/>
    <w:rsid w:val="7BFB6EEE"/>
    <w:rsid w:val="7BFC73F9"/>
    <w:rsid w:val="7C016BC6"/>
    <w:rsid w:val="7C1C02F3"/>
    <w:rsid w:val="7C1C8F99"/>
    <w:rsid w:val="7C4D0ED2"/>
    <w:rsid w:val="7C9A2B73"/>
    <w:rsid w:val="7CC0DDB5"/>
    <w:rsid w:val="7CC32ADD"/>
    <w:rsid w:val="7CC69A7E"/>
    <w:rsid w:val="7CCB5B6B"/>
    <w:rsid w:val="7CE83EF5"/>
    <w:rsid w:val="7CEA058D"/>
    <w:rsid w:val="7CF5B18A"/>
    <w:rsid w:val="7CFA2DB9"/>
    <w:rsid w:val="7CFA729E"/>
    <w:rsid w:val="7D043C8C"/>
    <w:rsid w:val="7D09D209"/>
    <w:rsid w:val="7D421EF0"/>
    <w:rsid w:val="7D4C0EAB"/>
    <w:rsid w:val="7D7A8984"/>
    <w:rsid w:val="7D81F5D2"/>
    <w:rsid w:val="7D8A3839"/>
    <w:rsid w:val="7DA24D00"/>
    <w:rsid w:val="7DA3798B"/>
    <w:rsid w:val="7DAEB7D9"/>
    <w:rsid w:val="7DB89F8F"/>
    <w:rsid w:val="7DC65112"/>
    <w:rsid w:val="7DC67C8F"/>
    <w:rsid w:val="7DCACBA1"/>
    <w:rsid w:val="7DCB94FD"/>
    <w:rsid w:val="7DDEE355"/>
    <w:rsid w:val="7DEB1805"/>
    <w:rsid w:val="7E0CCC1C"/>
    <w:rsid w:val="7E0F0237"/>
    <w:rsid w:val="7E23C39B"/>
    <w:rsid w:val="7E2ECDD5"/>
    <w:rsid w:val="7E40C583"/>
    <w:rsid w:val="7E51CCAB"/>
    <w:rsid w:val="7E58C393"/>
    <w:rsid w:val="7E5C2CB4"/>
    <w:rsid w:val="7E9DD9A4"/>
    <w:rsid w:val="7EA29D8E"/>
    <w:rsid w:val="7EB4942E"/>
    <w:rsid w:val="7ED00A63"/>
    <w:rsid w:val="7ED64C0F"/>
    <w:rsid w:val="7EEED31A"/>
    <w:rsid w:val="7EFD2F39"/>
    <w:rsid w:val="7F08289E"/>
    <w:rsid w:val="7F1D3C39"/>
    <w:rsid w:val="7F22BC23"/>
    <w:rsid w:val="7F3B5039"/>
    <w:rsid w:val="7F4A883A"/>
    <w:rsid w:val="7F5DA6F8"/>
    <w:rsid w:val="7F629908"/>
    <w:rsid w:val="7F776D6F"/>
    <w:rsid w:val="7F8B9A00"/>
    <w:rsid w:val="7F90E78C"/>
    <w:rsid w:val="7F93D063"/>
    <w:rsid w:val="7F9F4F81"/>
    <w:rsid w:val="7FDA6A03"/>
    <w:rsid w:val="7FED4EE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C91776A"/>
  <w14:defaultImageDpi w14:val="300"/>
  <w15:docId w15:val="{61A3B85C-B432-45F4-AD58-4233A85D3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E5047"/>
    <w:pPr>
      <w:ind w:left="720"/>
      <w:contextualSpacing/>
    </w:pPr>
  </w:style>
  <w:style w:type="paragraph" w:styleId="CommentText">
    <w:name w:val="annotation text"/>
    <w:basedOn w:val="Normal"/>
    <w:link w:val="CommentTextChar"/>
    <w:uiPriority w:val="99"/>
    <w:semiHidden/>
    <w:unhideWhenUsed/>
    <w:rsid w:val="000E5047"/>
    <w:rPr>
      <w:sz w:val="20"/>
      <w:szCs w:val="20"/>
    </w:rPr>
  </w:style>
  <w:style w:type="character" w:customStyle="1" w:styleId="CommentTextChar">
    <w:name w:val="Comment Text Char"/>
    <w:basedOn w:val="DefaultParagraphFont"/>
    <w:link w:val="CommentText"/>
    <w:uiPriority w:val="99"/>
    <w:semiHidden/>
    <w:rsid w:val="000E5047"/>
    <w:rPr>
      <w:sz w:val="20"/>
      <w:szCs w:val="20"/>
    </w:rPr>
  </w:style>
  <w:style w:type="character" w:styleId="CommentReference">
    <w:name w:val="annotation reference"/>
    <w:basedOn w:val="DefaultParagraphFont"/>
    <w:uiPriority w:val="99"/>
    <w:semiHidden/>
    <w:unhideWhenUsed/>
    <w:rsid w:val="000E5047"/>
    <w:rPr>
      <w:sz w:val="16"/>
      <w:szCs w:val="16"/>
    </w:rPr>
  </w:style>
  <w:style w:type="paragraph" w:styleId="BalloonText">
    <w:name w:val="Balloon Text"/>
    <w:basedOn w:val="Normal"/>
    <w:link w:val="BalloonTextChar"/>
    <w:uiPriority w:val="99"/>
    <w:semiHidden/>
    <w:unhideWhenUsed/>
    <w:rsid w:val="000E50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5047"/>
    <w:rPr>
      <w:rFonts w:ascii="Lucida Grande" w:hAnsi="Lucida Grande" w:cs="Lucida Grande"/>
      <w:sz w:val="18"/>
      <w:szCs w:val="18"/>
    </w:rPr>
  </w:style>
  <w:style w:type="table" w:styleId="TableGrid">
    <w:name w:val="Table Grid"/>
    <w:basedOn w:val="TableNormal"/>
    <w:uiPriority w:val="59"/>
    <w:rsid w:val="00BF41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5F53"/>
    <w:pPr>
      <w:tabs>
        <w:tab w:val="center" w:pos="4513"/>
        <w:tab w:val="right" w:pos="9026"/>
      </w:tabs>
    </w:pPr>
  </w:style>
  <w:style w:type="character" w:customStyle="1" w:styleId="HeaderChar">
    <w:name w:val="Header Char"/>
    <w:basedOn w:val="DefaultParagraphFont"/>
    <w:link w:val="Header"/>
    <w:uiPriority w:val="99"/>
    <w:rsid w:val="009B5F53"/>
  </w:style>
  <w:style w:type="paragraph" w:styleId="Footer">
    <w:name w:val="footer"/>
    <w:basedOn w:val="Normal"/>
    <w:link w:val="FooterChar"/>
    <w:uiPriority w:val="99"/>
    <w:unhideWhenUsed/>
    <w:rsid w:val="009B5F53"/>
    <w:pPr>
      <w:tabs>
        <w:tab w:val="center" w:pos="4513"/>
        <w:tab w:val="right" w:pos="9026"/>
      </w:tabs>
    </w:pPr>
  </w:style>
  <w:style w:type="character" w:customStyle="1" w:styleId="FooterChar">
    <w:name w:val="Footer Char"/>
    <w:basedOn w:val="DefaultParagraphFont"/>
    <w:link w:val="Footer"/>
    <w:uiPriority w:val="99"/>
    <w:rsid w:val="009B5F53"/>
  </w:style>
  <w:style w:type="character" w:styleId="Hyperlink">
    <w:name w:val="Hyperlink"/>
    <w:basedOn w:val="DefaultParagraphFont"/>
    <w:uiPriority w:val="99"/>
    <w:unhideWhenUsed/>
    <w:rsid w:val="008D509C"/>
    <w:rPr>
      <w:color w:val="0000FF" w:themeColor="hyperlink"/>
      <w:u w:val="single"/>
    </w:rPr>
  </w:style>
  <w:style w:type="character" w:styleId="UnresolvedMention">
    <w:name w:val="Unresolved Mention"/>
    <w:basedOn w:val="DefaultParagraphFont"/>
    <w:uiPriority w:val="99"/>
    <w:semiHidden/>
    <w:unhideWhenUsed/>
    <w:rsid w:val="008D509C"/>
    <w:rPr>
      <w:color w:val="605E5C"/>
      <w:shd w:val="clear" w:color="auto" w:fill="E1DFDD"/>
    </w:rPr>
  </w:style>
  <w:style w:type="character" w:customStyle="1" w:styleId="apple-converted-space">
    <w:name w:val="apple-converted-space"/>
    <w:basedOn w:val="DefaultParagraphFont"/>
    <w:rsid w:val="00A413DD"/>
  </w:style>
  <w:style w:type="character" w:styleId="Emphasis">
    <w:name w:val="Emphasis"/>
    <w:basedOn w:val="DefaultParagraphFont"/>
    <w:uiPriority w:val="20"/>
    <w:qFormat/>
    <w:rsid w:val="00A413DD"/>
    <w:rPr>
      <w:i/>
      <w:iCs/>
    </w:rPr>
  </w:style>
  <w:style w:type="paragraph" w:styleId="FootnoteText">
    <w:name w:val="footnote text"/>
    <w:basedOn w:val="Normal"/>
    <w:link w:val="FootnoteTextChar"/>
    <w:uiPriority w:val="99"/>
    <w:semiHidden/>
    <w:unhideWhenUsed/>
    <w:rsid w:val="0022433D"/>
    <w:rPr>
      <w:sz w:val="20"/>
      <w:szCs w:val="20"/>
    </w:rPr>
  </w:style>
  <w:style w:type="character" w:customStyle="1" w:styleId="FootnoteTextChar">
    <w:name w:val="Footnote Text Char"/>
    <w:basedOn w:val="DefaultParagraphFont"/>
    <w:link w:val="FootnoteText"/>
    <w:uiPriority w:val="99"/>
    <w:semiHidden/>
    <w:rsid w:val="0022433D"/>
    <w:rPr>
      <w:sz w:val="20"/>
      <w:szCs w:val="20"/>
    </w:rPr>
  </w:style>
  <w:style w:type="character" w:styleId="FootnoteReference">
    <w:name w:val="footnote reference"/>
    <w:basedOn w:val="DefaultParagraphFont"/>
    <w:uiPriority w:val="99"/>
    <w:semiHidden/>
    <w:unhideWhenUsed/>
    <w:rsid w:val="0022433D"/>
    <w:rPr>
      <w:vertAlign w:val="superscript"/>
    </w:rPr>
  </w:style>
  <w:style w:type="character" w:styleId="EndnoteReference">
    <w:name w:val="endnote reference"/>
    <w:basedOn w:val="DefaultParagraphFont"/>
    <w:uiPriority w:val="99"/>
    <w:semiHidden/>
    <w:unhideWhenUsed/>
    <w:rsid w:val="00066329"/>
    <w:rPr>
      <w:vertAlign w:val="superscript"/>
    </w:rPr>
  </w:style>
  <w:style w:type="character" w:styleId="FollowedHyperlink">
    <w:name w:val="FollowedHyperlink"/>
    <w:basedOn w:val="DefaultParagraphFont"/>
    <w:uiPriority w:val="99"/>
    <w:semiHidden/>
    <w:unhideWhenUsed/>
    <w:rsid w:val="00871BB4"/>
    <w:rPr>
      <w:color w:val="800080" w:themeColor="followedHyperlink"/>
      <w:u w:val="single"/>
    </w:rPr>
  </w:style>
  <w:style w:type="character" w:styleId="PageNumber">
    <w:name w:val="page number"/>
    <w:basedOn w:val="DefaultParagraphFont"/>
    <w:uiPriority w:val="99"/>
    <w:semiHidden/>
    <w:unhideWhenUsed/>
    <w:rsid w:val="00EB712E"/>
  </w:style>
  <w:style w:type="paragraph" w:styleId="CommentSubject">
    <w:name w:val="annotation subject"/>
    <w:basedOn w:val="CommentText"/>
    <w:next w:val="CommentText"/>
    <w:link w:val="CommentSubjectChar"/>
    <w:uiPriority w:val="99"/>
    <w:semiHidden/>
    <w:unhideWhenUsed/>
    <w:rsid w:val="00076CBF"/>
    <w:rPr>
      <w:b/>
      <w:bCs/>
    </w:rPr>
  </w:style>
  <w:style w:type="character" w:customStyle="1" w:styleId="CommentSubjectChar">
    <w:name w:val="Comment Subject Char"/>
    <w:basedOn w:val="CommentTextChar"/>
    <w:link w:val="CommentSubject"/>
    <w:uiPriority w:val="99"/>
    <w:semiHidden/>
    <w:rsid w:val="00076CBF"/>
    <w:rPr>
      <w:b/>
      <w:bCs/>
      <w:sz w:val="20"/>
      <w:szCs w:val="20"/>
    </w:rPr>
  </w:style>
  <w:style w:type="character" w:styleId="Mention">
    <w:name w:val="Mention"/>
    <w:basedOn w:val="DefaultParagraphFont"/>
    <w:uiPriority w:val="99"/>
    <w:unhideWhenUsed/>
    <w:rPr>
      <w:color w:val="2B579A"/>
      <w:shd w:val="clear" w:color="auto" w:fill="E6E6E6"/>
    </w:rPr>
  </w:style>
  <w:style w:type="paragraph" w:styleId="Revision">
    <w:name w:val="Revision"/>
    <w:hidden/>
    <w:uiPriority w:val="99"/>
    <w:semiHidden/>
    <w:rsid w:val="007832D5"/>
  </w:style>
  <w:style w:type="character" w:customStyle="1" w:styleId="ListParagraphChar">
    <w:name w:val="List Paragraph Char"/>
    <w:basedOn w:val="DefaultParagraphFont"/>
    <w:link w:val="ListParagraph"/>
    <w:uiPriority w:val="34"/>
    <w:rsid w:val="00FC4A47"/>
  </w:style>
  <w:style w:type="paragraph" w:styleId="PlainText">
    <w:name w:val="Plain Text"/>
    <w:basedOn w:val="Normal"/>
    <w:link w:val="PlainTextChar"/>
    <w:uiPriority w:val="99"/>
    <w:unhideWhenUsed/>
    <w:rsid w:val="00E27EA8"/>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E27EA8"/>
    <w:rPr>
      <w:rFonts w:ascii="Consolas" w:eastAsiaTheme="minorHAnsi"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37867">
      <w:bodyDiv w:val="1"/>
      <w:marLeft w:val="0"/>
      <w:marRight w:val="0"/>
      <w:marTop w:val="0"/>
      <w:marBottom w:val="0"/>
      <w:divBdr>
        <w:top w:val="none" w:sz="0" w:space="0" w:color="auto"/>
        <w:left w:val="none" w:sz="0" w:space="0" w:color="auto"/>
        <w:bottom w:val="none" w:sz="0" w:space="0" w:color="auto"/>
        <w:right w:val="none" w:sz="0" w:space="0" w:color="auto"/>
      </w:divBdr>
    </w:div>
    <w:div w:id="164519703">
      <w:bodyDiv w:val="1"/>
      <w:marLeft w:val="0"/>
      <w:marRight w:val="0"/>
      <w:marTop w:val="0"/>
      <w:marBottom w:val="0"/>
      <w:divBdr>
        <w:top w:val="none" w:sz="0" w:space="0" w:color="auto"/>
        <w:left w:val="none" w:sz="0" w:space="0" w:color="auto"/>
        <w:bottom w:val="none" w:sz="0" w:space="0" w:color="auto"/>
        <w:right w:val="none" w:sz="0" w:space="0" w:color="auto"/>
      </w:divBdr>
    </w:div>
    <w:div w:id="249120691">
      <w:bodyDiv w:val="1"/>
      <w:marLeft w:val="0"/>
      <w:marRight w:val="0"/>
      <w:marTop w:val="0"/>
      <w:marBottom w:val="0"/>
      <w:divBdr>
        <w:top w:val="none" w:sz="0" w:space="0" w:color="auto"/>
        <w:left w:val="none" w:sz="0" w:space="0" w:color="auto"/>
        <w:bottom w:val="none" w:sz="0" w:space="0" w:color="auto"/>
        <w:right w:val="none" w:sz="0" w:space="0" w:color="auto"/>
      </w:divBdr>
    </w:div>
    <w:div w:id="385180103">
      <w:bodyDiv w:val="1"/>
      <w:marLeft w:val="0"/>
      <w:marRight w:val="0"/>
      <w:marTop w:val="0"/>
      <w:marBottom w:val="0"/>
      <w:divBdr>
        <w:top w:val="none" w:sz="0" w:space="0" w:color="auto"/>
        <w:left w:val="none" w:sz="0" w:space="0" w:color="auto"/>
        <w:bottom w:val="none" w:sz="0" w:space="0" w:color="auto"/>
        <w:right w:val="none" w:sz="0" w:space="0" w:color="auto"/>
      </w:divBdr>
      <w:divsChild>
        <w:div w:id="1944921485">
          <w:marLeft w:val="547"/>
          <w:marRight w:val="0"/>
          <w:marTop w:val="106"/>
          <w:marBottom w:val="0"/>
          <w:divBdr>
            <w:top w:val="none" w:sz="0" w:space="0" w:color="auto"/>
            <w:left w:val="none" w:sz="0" w:space="0" w:color="auto"/>
            <w:bottom w:val="none" w:sz="0" w:space="0" w:color="auto"/>
            <w:right w:val="none" w:sz="0" w:space="0" w:color="auto"/>
          </w:divBdr>
        </w:div>
        <w:div w:id="2115784153">
          <w:marLeft w:val="1166"/>
          <w:marRight w:val="0"/>
          <w:marTop w:val="106"/>
          <w:marBottom w:val="0"/>
          <w:divBdr>
            <w:top w:val="none" w:sz="0" w:space="0" w:color="auto"/>
            <w:left w:val="none" w:sz="0" w:space="0" w:color="auto"/>
            <w:bottom w:val="none" w:sz="0" w:space="0" w:color="auto"/>
            <w:right w:val="none" w:sz="0" w:space="0" w:color="auto"/>
          </w:divBdr>
        </w:div>
      </w:divsChild>
    </w:div>
    <w:div w:id="464007871">
      <w:bodyDiv w:val="1"/>
      <w:marLeft w:val="0"/>
      <w:marRight w:val="0"/>
      <w:marTop w:val="0"/>
      <w:marBottom w:val="0"/>
      <w:divBdr>
        <w:top w:val="none" w:sz="0" w:space="0" w:color="auto"/>
        <w:left w:val="none" w:sz="0" w:space="0" w:color="auto"/>
        <w:bottom w:val="none" w:sz="0" w:space="0" w:color="auto"/>
        <w:right w:val="none" w:sz="0" w:space="0" w:color="auto"/>
      </w:divBdr>
    </w:div>
    <w:div w:id="771241664">
      <w:bodyDiv w:val="1"/>
      <w:marLeft w:val="0"/>
      <w:marRight w:val="0"/>
      <w:marTop w:val="0"/>
      <w:marBottom w:val="0"/>
      <w:divBdr>
        <w:top w:val="none" w:sz="0" w:space="0" w:color="auto"/>
        <w:left w:val="none" w:sz="0" w:space="0" w:color="auto"/>
        <w:bottom w:val="none" w:sz="0" w:space="0" w:color="auto"/>
        <w:right w:val="none" w:sz="0" w:space="0" w:color="auto"/>
      </w:divBdr>
      <w:divsChild>
        <w:div w:id="748578087">
          <w:marLeft w:val="0"/>
          <w:marRight w:val="0"/>
          <w:marTop w:val="0"/>
          <w:marBottom w:val="0"/>
          <w:divBdr>
            <w:top w:val="single" w:sz="6" w:space="0" w:color="DDDDDD"/>
            <w:left w:val="single" w:sz="6" w:space="0" w:color="DDDDDD"/>
            <w:bottom w:val="single" w:sz="6" w:space="0" w:color="DDDDDD"/>
            <w:right w:val="single" w:sz="6" w:space="0" w:color="DDDDDD"/>
          </w:divBdr>
          <w:divsChild>
            <w:div w:id="267349444">
              <w:marLeft w:val="0"/>
              <w:marRight w:val="0"/>
              <w:marTop w:val="0"/>
              <w:marBottom w:val="0"/>
              <w:divBdr>
                <w:top w:val="none" w:sz="0" w:space="0" w:color="auto"/>
                <w:left w:val="none" w:sz="0" w:space="0" w:color="auto"/>
                <w:bottom w:val="none" w:sz="0" w:space="0" w:color="auto"/>
                <w:right w:val="none" w:sz="0" w:space="0" w:color="auto"/>
              </w:divBdr>
              <w:divsChild>
                <w:div w:id="1004091099">
                  <w:marLeft w:val="0"/>
                  <w:marRight w:val="0"/>
                  <w:marTop w:val="0"/>
                  <w:marBottom w:val="0"/>
                  <w:divBdr>
                    <w:top w:val="none" w:sz="0" w:space="0" w:color="auto"/>
                    <w:left w:val="none" w:sz="0" w:space="0" w:color="auto"/>
                    <w:bottom w:val="none" w:sz="0" w:space="0" w:color="auto"/>
                    <w:right w:val="none" w:sz="0" w:space="0" w:color="auto"/>
                  </w:divBdr>
                  <w:divsChild>
                    <w:div w:id="39209023">
                      <w:marLeft w:val="0"/>
                      <w:marRight w:val="0"/>
                      <w:marTop w:val="0"/>
                      <w:marBottom w:val="0"/>
                      <w:divBdr>
                        <w:top w:val="none" w:sz="0" w:space="0" w:color="auto"/>
                        <w:left w:val="none" w:sz="0" w:space="0" w:color="auto"/>
                        <w:bottom w:val="none" w:sz="0" w:space="0" w:color="auto"/>
                        <w:right w:val="none" w:sz="0" w:space="0" w:color="auto"/>
                      </w:divBdr>
                    </w:div>
                    <w:div w:id="73335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4550903">
      <w:bodyDiv w:val="1"/>
      <w:marLeft w:val="0"/>
      <w:marRight w:val="0"/>
      <w:marTop w:val="0"/>
      <w:marBottom w:val="0"/>
      <w:divBdr>
        <w:top w:val="none" w:sz="0" w:space="0" w:color="auto"/>
        <w:left w:val="none" w:sz="0" w:space="0" w:color="auto"/>
        <w:bottom w:val="none" w:sz="0" w:space="0" w:color="auto"/>
        <w:right w:val="none" w:sz="0" w:space="0" w:color="auto"/>
      </w:divBdr>
    </w:div>
    <w:div w:id="1099982108">
      <w:bodyDiv w:val="1"/>
      <w:marLeft w:val="0"/>
      <w:marRight w:val="0"/>
      <w:marTop w:val="0"/>
      <w:marBottom w:val="0"/>
      <w:divBdr>
        <w:top w:val="none" w:sz="0" w:space="0" w:color="auto"/>
        <w:left w:val="none" w:sz="0" w:space="0" w:color="auto"/>
        <w:bottom w:val="none" w:sz="0" w:space="0" w:color="auto"/>
        <w:right w:val="none" w:sz="0" w:space="0" w:color="auto"/>
      </w:divBdr>
      <w:divsChild>
        <w:div w:id="896016219">
          <w:marLeft w:val="0"/>
          <w:marRight w:val="0"/>
          <w:marTop w:val="0"/>
          <w:marBottom w:val="0"/>
          <w:divBdr>
            <w:top w:val="none" w:sz="0" w:space="0" w:color="auto"/>
            <w:left w:val="none" w:sz="0" w:space="0" w:color="auto"/>
            <w:bottom w:val="none" w:sz="0" w:space="0" w:color="auto"/>
            <w:right w:val="none" w:sz="0" w:space="0" w:color="auto"/>
          </w:divBdr>
        </w:div>
        <w:div w:id="1926644265">
          <w:marLeft w:val="0"/>
          <w:marRight w:val="0"/>
          <w:marTop w:val="0"/>
          <w:marBottom w:val="0"/>
          <w:divBdr>
            <w:top w:val="none" w:sz="0" w:space="0" w:color="auto"/>
            <w:left w:val="none" w:sz="0" w:space="0" w:color="auto"/>
            <w:bottom w:val="none" w:sz="0" w:space="0" w:color="auto"/>
            <w:right w:val="none" w:sz="0" w:space="0" w:color="auto"/>
          </w:divBdr>
        </w:div>
      </w:divsChild>
    </w:div>
    <w:div w:id="1101607589">
      <w:bodyDiv w:val="1"/>
      <w:marLeft w:val="0"/>
      <w:marRight w:val="0"/>
      <w:marTop w:val="0"/>
      <w:marBottom w:val="0"/>
      <w:divBdr>
        <w:top w:val="none" w:sz="0" w:space="0" w:color="auto"/>
        <w:left w:val="none" w:sz="0" w:space="0" w:color="auto"/>
        <w:bottom w:val="none" w:sz="0" w:space="0" w:color="auto"/>
        <w:right w:val="none" w:sz="0" w:space="0" w:color="auto"/>
      </w:divBdr>
      <w:divsChild>
        <w:div w:id="1077284326">
          <w:marLeft w:val="0"/>
          <w:marRight w:val="0"/>
          <w:marTop w:val="0"/>
          <w:marBottom w:val="0"/>
          <w:divBdr>
            <w:top w:val="none" w:sz="0" w:space="0" w:color="auto"/>
            <w:left w:val="none" w:sz="0" w:space="0" w:color="auto"/>
            <w:bottom w:val="none" w:sz="0" w:space="0" w:color="auto"/>
            <w:right w:val="none" w:sz="0" w:space="0" w:color="auto"/>
          </w:divBdr>
          <w:divsChild>
            <w:div w:id="719521424">
              <w:marLeft w:val="0"/>
              <w:marRight w:val="0"/>
              <w:marTop w:val="0"/>
              <w:marBottom w:val="0"/>
              <w:divBdr>
                <w:top w:val="none" w:sz="0" w:space="0" w:color="auto"/>
                <w:left w:val="none" w:sz="0" w:space="0" w:color="auto"/>
                <w:bottom w:val="none" w:sz="0" w:space="0" w:color="auto"/>
                <w:right w:val="none" w:sz="0" w:space="0" w:color="auto"/>
              </w:divBdr>
              <w:divsChild>
                <w:div w:id="199760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76770">
      <w:bodyDiv w:val="1"/>
      <w:marLeft w:val="0"/>
      <w:marRight w:val="0"/>
      <w:marTop w:val="0"/>
      <w:marBottom w:val="0"/>
      <w:divBdr>
        <w:top w:val="none" w:sz="0" w:space="0" w:color="auto"/>
        <w:left w:val="none" w:sz="0" w:space="0" w:color="auto"/>
        <w:bottom w:val="none" w:sz="0" w:space="0" w:color="auto"/>
        <w:right w:val="none" w:sz="0" w:space="0" w:color="auto"/>
      </w:divBdr>
      <w:divsChild>
        <w:div w:id="153302200">
          <w:marLeft w:val="0"/>
          <w:marRight w:val="0"/>
          <w:marTop w:val="0"/>
          <w:marBottom w:val="0"/>
          <w:divBdr>
            <w:top w:val="none" w:sz="0" w:space="0" w:color="auto"/>
            <w:left w:val="none" w:sz="0" w:space="0" w:color="auto"/>
            <w:bottom w:val="none" w:sz="0" w:space="0" w:color="auto"/>
            <w:right w:val="none" w:sz="0" w:space="0" w:color="auto"/>
          </w:divBdr>
        </w:div>
        <w:div w:id="483592274">
          <w:marLeft w:val="0"/>
          <w:marRight w:val="0"/>
          <w:marTop w:val="0"/>
          <w:marBottom w:val="0"/>
          <w:divBdr>
            <w:top w:val="none" w:sz="0" w:space="0" w:color="auto"/>
            <w:left w:val="none" w:sz="0" w:space="0" w:color="auto"/>
            <w:bottom w:val="none" w:sz="0" w:space="0" w:color="auto"/>
            <w:right w:val="none" w:sz="0" w:space="0" w:color="auto"/>
          </w:divBdr>
        </w:div>
      </w:divsChild>
    </w:div>
    <w:div w:id="1188912288">
      <w:bodyDiv w:val="1"/>
      <w:marLeft w:val="0"/>
      <w:marRight w:val="0"/>
      <w:marTop w:val="0"/>
      <w:marBottom w:val="0"/>
      <w:divBdr>
        <w:top w:val="none" w:sz="0" w:space="0" w:color="auto"/>
        <w:left w:val="none" w:sz="0" w:space="0" w:color="auto"/>
        <w:bottom w:val="none" w:sz="0" w:space="0" w:color="auto"/>
        <w:right w:val="none" w:sz="0" w:space="0" w:color="auto"/>
      </w:divBdr>
    </w:div>
    <w:div w:id="17182403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F335458B-40A9-5242-8B1F-6F6FAC260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22757</Words>
  <Characters>129717</Characters>
  <Application>Microsoft Office Word</Application>
  <DocSecurity>0</DocSecurity>
  <Lines>1080</Lines>
  <Paragraphs>304</Paragraphs>
  <ScaleCrop>false</ScaleCrop>
  <Company>University Of Manchester</Company>
  <LinksUpToDate>false</LinksUpToDate>
  <CharactersWithSpaces>15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 Demkowicz</dc:creator>
  <cp:keywords/>
  <dc:description/>
  <cp:lastModifiedBy>Maud Swanson</cp:lastModifiedBy>
  <cp:revision>2</cp:revision>
  <dcterms:created xsi:type="dcterms:W3CDTF">2022-12-12T08:55:00Z</dcterms:created>
  <dcterms:modified xsi:type="dcterms:W3CDTF">2022-12-12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sage-vancouver</vt:lpwstr>
  </property>
  <property fmtid="{D5CDD505-2E9C-101B-9397-08002B2CF9AE}" pid="11" name="Mendeley Recent Style Name 4_1">
    <vt:lpwstr>SAGE - Vancouver</vt:lpwstr>
  </property>
  <property fmtid="{D5CDD505-2E9C-101B-9397-08002B2CF9AE}" pid="12" name="Mendeley Recent Style Id 5_1">
    <vt:lpwstr>http://www.zotero.org/styles/sage-vancouver-brackets</vt:lpwstr>
  </property>
  <property fmtid="{D5CDD505-2E9C-101B-9397-08002B2CF9AE}" pid="13" name="Mendeley Recent Style Name 5_1">
    <vt:lpwstr>SAGE - Vancouver (brackets)</vt:lpwstr>
  </property>
  <property fmtid="{D5CDD505-2E9C-101B-9397-08002B2CF9AE}" pid="14" name="Mendeley Recent Style Id 6_1">
    <vt:lpwstr>http://www.zotero.org/styles/springer-vancouver</vt:lpwstr>
  </property>
  <property fmtid="{D5CDD505-2E9C-101B-9397-08002B2CF9AE}" pid="15" name="Mendeley Recent Style Name 6_1">
    <vt:lpwstr>Springer - Vancouver</vt:lpwstr>
  </property>
  <property fmtid="{D5CDD505-2E9C-101B-9397-08002B2CF9AE}" pid="16" name="Mendeley Recent Style Id 7_1">
    <vt:lpwstr>http://www.zotero.org/styles/ucl-institute-of-education-harvard</vt:lpwstr>
  </property>
  <property fmtid="{D5CDD505-2E9C-101B-9397-08002B2CF9AE}" pid="17" name="Mendeley Recent Style Name 7_1">
    <vt:lpwstr>UCL Institute of Education - Harvard</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0b1dfea5-3e8f-3cf2-9936-dce86b2e3abd</vt:lpwstr>
  </property>
  <property fmtid="{D5CDD505-2E9C-101B-9397-08002B2CF9AE}" pid="24" name="Mendeley Citation Style_1">
    <vt:lpwstr>http://www.zotero.org/styles/apa</vt:lpwstr>
  </property>
</Properties>
</file>